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00B776" w14:textId="7BD3A7B1" w:rsidR="00A01212" w:rsidRDefault="00A01212" w:rsidP="005B7EFD">
      <w:pPr>
        <w:ind w:firstLine="320"/>
        <w:jc w:val="center"/>
        <w:rPr>
          <w:rFonts w:asciiTheme="majorHAnsi" w:eastAsiaTheme="majorEastAsia" w:hAnsiTheme="majorHAnsi" w:cstheme="majorBidi"/>
          <w:sz w:val="32"/>
          <w:szCs w:val="32"/>
        </w:rPr>
      </w:pPr>
      <w:r w:rsidRPr="00A01212">
        <w:rPr>
          <w:rFonts w:asciiTheme="majorHAnsi" w:eastAsiaTheme="majorEastAsia" w:hAnsiTheme="majorHAnsi" w:cstheme="majorBidi"/>
          <w:sz w:val="32"/>
          <w:szCs w:val="32"/>
        </w:rPr>
        <w:t xml:space="preserve">Relationship between </w:t>
      </w:r>
      <w:r w:rsidR="00B67823">
        <w:rPr>
          <w:rFonts w:asciiTheme="majorHAnsi" w:eastAsiaTheme="majorEastAsia" w:hAnsiTheme="majorHAnsi" w:cstheme="majorBidi"/>
          <w:sz w:val="32"/>
          <w:szCs w:val="32"/>
        </w:rPr>
        <w:t>interoceptive awareness</w:t>
      </w:r>
      <w:r w:rsidR="001E46C5">
        <w:rPr>
          <w:rFonts w:asciiTheme="majorHAnsi" w:eastAsiaTheme="majorEastAsia" w:hAnsiTheme="majorHAnsi" w:cstheme="majorBidi"/>
          <w:sz w:val="32"/>
          <w:szCs w:val="32"/>
        </w:rPr>
        <w:t xml:space="preserve"> and resilience: </w:t>
      </w:r>
      <w:r w:rsidR="00EE3506">
        <w:rPr>
          <w:rFonts w:asciiTheme="majorHAnsi" w:eastAsiaTheme="majorEastAsia" w:hAnsiTheme="majorHAnsi" w:cstheme="majorBidi"/>
          <w:sz w:val="32"/>
          <w:szCs w:val="32"/>
        </w:rPr>
        <w:t>a</w:t>
      </w:r>
      <w:r w:rsidR="00EE3506" w:rsidRPr="00EE3506">
        <w:rPr>
          <w:rFonts w:asciiTheme="majorHAnsi" w:eastAsiaTheme="majorEastAsia" w:hAnsiTheme="majorHAnsi" w:cstheme="majorBidi"/>
          <w:sz w:val="32"/>
          <w:szCs w:val="32"/>
        </w:rPr>
        <w:t xml:space="preserve"> </w:t>
      </w:r>
      <w:r w:rsidR="00EE3506">
        <w:rPr>
          <w:rFonts w:asciiTheme="majorHAnsi" w:eastAsiaTheme="majorEastAsia" w:hAnsiTheme="majorHAnsi" w:cstheme="majorBidi"/>
          <w:sz w:val="32"/>
          <w:szCs w:val="32"/>
        </w:rPr>
        <w:t>l</w:t>
      </w:r>
      <w:r w:rsidR="00EE3506" w:rsidRPr="00EE3506">
        <w:rPr>
          <w:rFonts w:asciiTheme="majorHAnsi" w:eastAsiaTheme="majorEastAsia" w:hAnsiTheme="majorHAnsi" w:cstheme="majorBidi"/>
          <w:sz w:val="32"/>
          <w:szCs w:val="32"/>
        </w:rPr>
        <w:t xml:space="preserve">ongitudinal </w:t>
      </w:r>
      <w:r w:rsidR="00EE3506">
        <w:rPr>
          <w:rFonts w:asciiTheme="majorHAnsi" w:eastAsiaTheme="majorEastAsia" w:hAnsiTheme="majorHAnsi" w:cstheme="majorBidi"/>
          <w:sz w:val="32"/>
          <w:szCs w:val="32"/>
        </w:rPr>
        <w:t>s</w:t>
      </w:r>
      <w:r w:rsidR="00EE3506" w:rsidRPr="00EE3506">
        <w:rPr>
          <w:rFonts w:asciiTheme="majorHAnsi" w:eastAsiaTheme="majorEastAsia" w:hAnsiTheme="majorHAnsi" w:cstheme="majorBidi"/>
          <w:sz w:val="32"/>
          <w:szCs w:val="32"/>
        </w:rPr>
        <w:t xml:space="preserve">tudy on </w:t>
      </w:r>
      <w:r w:rsidR="00EE3506">
        <w:rPr>
          <w:rFonts w:asciiTheme="majorHAnsi" w:eastAsiaTheme="majorEastAsia" w:hAnsiTheme="majorHAnsi" w:cstheme="majorBidi"/>
          <w:sz w:val="32"/>
          <w:szCs w:val="32"/>
        </w:rPr>
        <w:t xml:space="preserve">arterial </w:t>
      </w:r>
      <w:r w:rsidR="00FF2883">
        <w:rPr>
          <w:rFonts w:asciiTheme="majorHAnsi" w:eastAsiaTheme="majorEastAsia" w:hAnsiTheme="majorHAnsi" w:cstheme="majorBidi"/>
          <w:sz w:val="32"/>
          <w:szCs w:val="32"/>
        </w:rPr>
        <w:t>stiffness and EEG</w:t>
      </w:r>
    </w:p>
    <w:p w14:paraId="1C70011D" w14:textId="7CF2A8D8" w:rsidR="00007BA9" w:rsidRPr="001309B7" w:rsidRDefault="0089393A" w:rsidP="005B7EFD">
      <w:pPr>
        <w:jc w:val="center"/>
        <w:rPr>
          <w:rFonts w:eastAsiaTheme="minorHAnsi"/>
        </w:rPr>
      </w:pPr>
      <w:r w:rsidRPr="001309B7">
        <w:rPr>
          <w:rFonts w:eastAsiaTheme="minorHAnsi" w:hint="eastAsia"/>
        </w:rPr>
        <w:t>T</w:t>
      </w:r>
      <w:r w:rsidRPr="001309B7">
        <w:rPr>
          <w:rFonts w:eastAsiaTheme="minorHAnsi"/>
        </w:rPr>
        <w:t xml:space="preserve">oru Maekawa, Takafumi Sasaoka, Maro G. Machizawa, </w:t>
      </w:r>
      <w:r w:rsidR="00666853" w:rsidRPr="00666853">
        <w:rPr>
          <w:rFonts w:eastAsiaTheme="minorHAnsi"/>
        </w:rPr>
        <w:t>Alan S. R.</w:t>
      </w:r>
      <w:r w:rsidR="00666853">
        <w:rPr>
          <w:rFonts w:eastAsiaTheme="minorHAnsi"/>
        </w:rPr>
        <w:t xml:space="preserve"> </w:t>
      </w:r>
      <w:r w:rsidR="00666853" w:rsidRPr="00666853">
        <w:rPr>
          <w:rFonts w:eastAsiaTheme="minorHAnsi"/>
        </w:rPr>
        <w:t xml:space="preserve">Fermin, </w:t>
      </w:r>
      <w:r w:rsidRPr="001309B7">
        <w:rPr>
          <w:rFonts w:eastAsiaTheme="minorHAnsi"/>
        </w:rPr>
        <w:t>Shigeto Yamawaki</w:t>
      </w:r>
    </w:p>
    <w:p w14:paraId="6087FA50" w14:textId="6991325B" w:rsidR="00413BE5" w:rsidRDefault="00413BE5" w:rsidP="00413BE5">
      <w:pPr>
        <w:pStyle w:val="1"/>
      </w:pPr>
      <w:r>
        <w:rPr>
          <w:rFonts w:hint="eastAsia"/>
        </w:rPr>
        <w:t>I</w:t>
      </w:r>
      <w:r>
        <w:t>ntroduction</w:t>
      </w:r>
    </w:p>
    <w:p w14:paraId="3153304C" w14:textId="74598EE4" w:rsidR="00832E2E" w:rsidRDefault="00477091" w:rsidP="00B83970">
      <w:pPr>
        <w:rPr>
          <w:rFonts w:eastAsiaTheme="minorHAnsi"/>
        </w:rPr>
      </w:pPr>
      <w:r w:rsidRPr="00612533">
        <w:rPr>
          <w:rFonts w:eastAsiaTheme="minorHAnsi"/>
        </w:rPr>
        <w:t>Interoception refers to the sensation of the body's internal states, such as those of the viscera and the autonomic nervous system</w:t>
      </w:r>
      <w:r>
        <w:rPr>
          <w:rFonts w:eastAsiaTheme="minorHAnsi"/>
        </w:rPr>
        <w:t xml:space="preserve"> </w:t>
      </w:r>
      <w:r w:rsidR="002624FE">
        <w:rPr>
          <w:rFonts w:eastAsiaTheme="minorHAnsi"/>
        </w:rPr>
        <w:fldChar w:fldCharType="begin">
          <w:fldData xml:space="preserve">PEVuZE5vdGU+PENpdGU+PEF1dGhvcj5DcmFpZzwvQXV0aG9yPjxZZWFyPjIwMDM8L1llYXI+PFJl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</w:fldData>
        </w:fldChar>
      </w:r>
      <w:r w:rsidR="008C2B47">
        <w:rPr>
          <w:rFonts w:eastAsiaTheme="minorHAnsi"/>
        </w:rPr>
        <w:instrText xml:space="preserve"> ADDIN EN.CITE </w:instrText>
      </w:r>
      <w:r w:rsidR="008C2B47">
        <w:rPr>
          <w:rFonts w:eastAsiaTheme="minorHAnsi"/>
        </w:rPr>
        <w:fldChar w:fldCharType="begin">
          <w:fldData xml:space="preserve">PEVuZE5vdGU+PENpdGU+PEF1dGhvcj5DcmFpZzwvQXV0aG9yPjxZZWFyPjIwMDM8L1llYXI+PFJl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</w:fldData>
        </w:fldChar>
      </w:r>
      <w:r w:rsidR="008C2B47">
        <w:rPr>
          <w:rFonts w:eastAsiaTheme="minorHAnsi"/>
        </w:rPr>
        <w:instrText xml:space="preserve"> ADDIN EN.CITE.DATA </w:instrText>
      </w:r>
      <w:r w:rsidR="008C2B47">
        <w:rPr>
          <w:rFonts w:eastAsiaTheme="minorHAnsi"/>
        </w:rPr>
      </w:r>
      <w:r w:rsidR="008C2B47">
        <w:rPr>
          <w:rFonts w:eastAsiaTheme="minorHAnsi"/>
        </w:rPr>
        <w:fldChar w:fldCharType="end"/>
      </w:r>
      <w:r w:rsidR="002624FE">
        <w:rPr>
          <w:rFonts w:eastAsiaTheme="minorHAnsi"/>
        </w:rPr>
      </w:r>
      <w:r w:rsidR="002624FE">
        <w:rPr>
          <w:rFonts w:eastAsiaTheme="minorHAnsi"/>
        </w:rPr>
        <w:fldChar w:fldCharType="separate"/>
      </w:r>
      <w:r w:rsidR="008C2B47">
        <w:rPr>
          <w:rFonts w:eastAsiaTheme="minorHAnsi"/>
          <w:noProof/>
        </w:rPr>
        <w:t>(Craig 2002, Craig 2003)</w:t>
      </w:r>
      <w:r w:rsidR="002624FE">
        <w:rPr>
          <w:rFonts w:eastAsiaTheme="minorHAnsi"/>
        </w:rPr>
        <w:fldChar w:fldCharType="end"/>
      </w:r>
      <w:r>
        <w:rPr>
          <w:rFonts w:eastAsiaTheme="minorHAnsi"/>
        </w:rPr>
        <w:t xml:space="preserve">. </w:t>
      </w:r>
      <w:r w:rsidR="00ED1D18" w:rsidRPr="004146C1">
        <w:rPr>
          <w:rFonts w:eastAsiaTheme="minorHAnsi"/>
        </w:rPr>
        <w:t>It is essential for maintaining balance within the body (homeostasis) and for adjusting our internal conditions in response to external changes and anticipated needs (allostasis)</w:t>
      </w:r>
      <w:r w:rsidR="00ED1D18">
        <w:rPr>
          <w:rFonts w:eastAsiaTheme="minorHAnsi"/>
        </w:rPr>
        <w:t xml:space="preserve"> </w:t>
      </w:r>
      <w:r w:rsidR="00B15BA9">
        <w:rPr>
          <w:rFonts w:eastAsiaTheme="minorHAnsi"/>
        </w:rPr>
        <w:fldChar w:fldCharType="begin">
          <w:fldData xml:space="preserve">PEVuZE5vdGU+PENpdGU+PEF1dGhvcj5Uc2FraXJpczwvQXV0aG9yPjxZZWFyPjIwMTY8L1llYXI+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</w:fldData>
        </w:fldChar>
      </w:r>
      <w:r w:rsidR="008C2B47">
        <w:rPr>
          <w:rFonts w:eastAsiaTheme="minorHAnsi"/>
        </w:rPr>
        <w:instrText xml:space="preserve"> ADDIN EN.CITE </w:instrText>
      </w:r>
      <w:r w:rsidR="008C2B47">
        <w:rPr>
          <w:rFonts w:eastAsiaTheme="minorHAnsi"/>
        </w:rPr>
        <w:fldChar w:fldCharType="begin">
          <w:fldData xml:space="preserve">PEVuZE5vdGU+PENpdGU+PEF1dGhvcj5Uc2FraXJpczwvQXV0aG9yPjxZZWFyPjIwMTY8L1llYXI+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</w:fldData>
        </w:fldChar>
      </w:r>
      <w:r w:rsidR="008C2B47">
        <w:rPr>
          <w:rFonts w:eastAsiaTheme="minorHAnsi"/>
        </w:rPr>
        <w:instrText xml:space="preserve"> ADDIN EN.CITE.DATA </w:instrText>
      </w:r>
      <w:r w:rsidR="008C2B47">
        <w:rPr>
          <w:rFonts w:eastAsiaTheme="minorHAnsi"/>
        </w:rPr>
      </w:r>
      <w:r w:rsidR="008C2B47">
        <w:rPr>
          <w:rFonts w:eastAsiaTheme="minorHAnsi"/>
        </w:rPr>
        <w:fldChar w:fldCharType="end"/>
      </w:r>
      <w:r w:rsidR="00B15BA9">
        <w:rPr>
          <w:rFonts w:eastAsiaTheme="minorHAnsi"/>
        </w:rPr>
      </w:r>
      <w:r w:rsidR="00B15BA9">
        <w:rPr>
          <w:rFonts w:eastAsiaTheme="minorHAnsi"/>
        </w:rPr>
        <w:fldChar w:fldCharType="separate"/>
      </w:r>
      <w:r w:rsidR="008C2B47">
        <w:rPr>
          <w:rFonts w:eastAsiaTheme="minorHAnsi"/>
          <w:noProof/>
        </w:rPr>
        <w:t>(Seth and Friston 2016, Stephan, Manjaly et al. 2016, Tsakiris and Critchley 2016)</w:t>
      </w:r>
      <w:r w:rsidR="00B15BA9">
        <w:rPr>
          <w:rFonts w:eastAsiaTheme="minorHAnsi"/>
        </w:rPr>
        <w:fldChar w:fldCharType="end"/>
      </w:r>
      <w:r w:rsidR="00ED1D18">
        <w:rPr>
          <w:rFonts w:eastAsiaTheme="minorHAnsi" w:hint="eastAsia"/>
        </w:rPr>
        <w:t>.</w:t>
      </w:r>
      <w:r w:rsidR="00ED1D18">
        <w:rPr>
          <w:rFonts w:eastAsiaTheme="minorHAnsi"/>
        </w:rPr>
        <w:t xml:space="preserve"> </w:t>
      </w:r>
      <w:r w:rsidR="00C668D6" w:rsidRPr="00C668D6">
        <w:rPr>
          <w:rFonts w:eastAsiaTheme="minorHAnsi"/>
        </w:rPr>
        <w:t xml:space="preserve">When faced with physical stress, such as the fight-or-flight response to immediate threats, the body automatically gears up, utilizing energy and resources. After this period of heightened alertness, it shifts into a state of relaxation and recuperation, methodically reverting to its standard, stress-free condition. </w:t>
      </w:r>
      <w:r w:rsidR="006D3566" w:rsidRPr="004146C1">
        <w:rPr>
          <w:rFonts w:eastAsiaTheme="minorHAnsi"/>
        </w:rPr>
        <w:t xml:space="preserve">This process requires a seamless connection between the brain's </w:t>
      </w:r>
      <w:r w:rsidR="001A27EF" w:rsidRPr="001A27EF">
        <w:rPr>
          <w:rFonts w:eastAsiaTheme="minorHAnsi"/>
        </w:rPr>
        <w:t>evaluative functions</w:t>
      </w:r>
      <w:r w:rsidR="006D3566" w:rsidRPr="004146C1">
        <w:rPr>
          <w:rFonts w:eastAsiaTheme="minorHAnsi"/>
        </w:rPr>
        <w:t xml:space="preserve"> </w:t>
      </w:r>
      <w:r w:rsidR="00BC098C">
        <w:rPr>
          <w:rFonts w:eastAsiaTheme="minorHAnsi"/>
        </w:rPr>
        <w:t>of</w:t>
      </w:r>
      <w:r w:rsidR="006D3566" w:rsidRPr="004146C1">
        <w:rPr>
          <w:rFonts w:eastAsiaTheme="minorHAnsi"/>
        </w:rPr>
        <w:t xml:space="preserve"> situations and the body's control mechanisms, primarily through the autonomic nervous system.</w:t>
      </w:r>
      <w:r w:rsidR="003D552A" w:rsidRPr="003D552A">
        <w:rPr>
          <w:rFonts w:eastAsiaTheme="minorHAnsi"/>
        </w:rPr>
        <w:t xml:space="preserve"> </w:t>
      </w:r>
      <w:r w:rsidR="003D552A" w:rsidRPr="004146C1">
        <w:rPr>
          <w:rFonts w:eastAsiaTheme="minorHAnsi"/>
        </w:rPr>
        <w:t>Interoception plays a crucial role in linking these areas.</w:t>
      </w:r>
      <w:r w:rsidR="00FC520E" w:rsidRPr="00FC520E">
        <w:rPr>
          <w:rFonts w:eastAsiaTheme="minorHAnsi"/>
        </w:rPr>
        <w:t xml:space="preserve"> </w:t>
      </w:r>
      <w:r w:rsidR="00253A1E" w:rsidRPr="00253A1E">
        <w:rPr>
          <w:rFonts w:eastAsiaTheme="minorHAnsi"/>
        </w:rPr>
        <w:t xml:space="preserve">Evidence shows </w:t>
      </w:r>
      <w:r w:rsidR="000910ED" w:rsidRPr="000910ED">
        <w:rPr>
          <w:rFonts w:eastAsiaTheme="minorHAnsi"/>
        </w:rPr>
        <w:t xml:space="preserve">that individuals with heightened </w:t>
      </w:r>
      <w:r w:rsidR="00AF3457">
        <w:rPr>
          <w:rFonts w:eastAsiaTheme="minorHAnsi"/>
        </w:rPr>
        <w:t>interoceptive accuracy</w:t>
      </w:r>
      <w:r w:rsidR="00B2180B">
        <w:rPr>
          <w:rFonts w:eastAsiaTheme="minorHAnsi"/>
        </w:rPr>
        <w:t xml:space="preserve"> (IAcc)</w:t>
      </w:r>
      <w:r w:rsidR="000910ED" w:rsidRPr="000910ED">
        <w:rPr>
          <w:rFonts w:eastAsiaTheme="minorHAnsi"/>
        </w:rPr>
        <w:t xml:space="preserve"> can return to baseline blood sugar levels more </w:t>
      </w:r>
      <w:r w:rsidR="00232FE3">
        <w:rPr>
          <w:rFonts w:eastAsiaTheme="minorHAnsi"/>
        </w:rPr>
        <w:t>quickly</w:t>
      </w:r>
      <w:r w:rsidR="000910ED" w:rsidRPr="000910ED">
        <w:rPr>
          <w:rFonts w:eastAsiaTheme="minorHAnsi"/>
        </w:rPr>
        <w:t xml:space="preserve"> following sugar intake</w:t>
      </w:r>
      <w:r w:rsidR="00FC520E">
        <w:rPr>
          <w:rFonts w:eastAsiaTheme="minorHAnsi"/>
        </w:rPr>
        <w:t xml:space="preserve"> </w:t>
      </w:r>
      <w:r w:rsidR="00C131BE">
        <w:rPr>
          <w:rFonts w:eastAsiaTheme="minorHAnsi"/>
        </w:rPr>
        <w:fldChar w:fldCharType="begin"/>
      </w:r>
      <w:r w:rsidR="008C2B47">
        <w:rPr>
          <w:rFonts w:eastAsiaTheme="minorHAnsi"/>
        </w:rPr>
        <w:instrText xml:space="preserve"> ADDIN EN.CITE &lt;EndNote&gt;&lt;Cite&gt;&lt;Author&gt;Young&lt;/Author&gt;&lt;Year&gt;2019&lt;/Year&gt;&lt;RecNum&gt;1275&lt;/RecNum&gt;&lt;DisplayText&gt;(Young, Gaylor et al. 2019)&lt;/DisplayText&gt;&lt;record&gt;&lt;rec-number&gt;1275&lt;/rec-number&gt;&lt;foreign-keys&gt;&lt;key app="EN" db-id="5ppdtzwa8zzxfxeft21v5aeddps2dsfvtfzx" timestamp="1580377759"&gt;1275&lt;/key&gt;&lt;/foreign-keys&gt;&lt;ref-type name="Journal Article"&gt;17&lt;/ref-type&gt;&lt;contributors&gt;&lt;authors&gt;&lt;author&gt;Young, Hayley A&lt;/author&gt;&lt;author&gt;Gaylor, Chantelle M&lt;/author&gt;&lt;author&gt;de Kerckhove, Danielle&lt;/author&gt;&lt;author&gt;Watkins, Heather&lt;/author&gt;&lt;author&gt;Benton, David&lt;/author&gt;&lt;/authors&gt;&lt;/contributors&gt;&lt;titles&gt;&lt;title&gt;Interoceptive accuracy moderates the response to a glucose load: a test of the predictive coding framework&lt;/title&gt;&lt;secondary-title&gt;Proceedings of the Royal Society B&lt;/secondary-title&gt;&lt;/titles&gt;&lt;periodical&gt;&lt;full-title&gt;Proceedings of the Royal Society B&lt;/full-title&gt;&lt;/periodical&gt;&lt;pages&gt;20190244&lt;/pages&gt;&lt;volume&gt;286&lt;/volume&gt;&lt;number&gt;1898&lt;/number&gt;&lt;dates&gt;&lt;year&gt;2019&lt;/year&gt;&lt;/dates&gt;&lt;isbn&gt;0962-8452&lt;/isbn&gt;&lt;urls&gt;&lt;related-urls&gt;&lt;url&gt;https://royalsocietypublishing.org/doi/full/10.1098/rspb.2019.0244&lt;/url&gt;&lt;/related-urls&gt;&lt;/urls&gt;&lt;custom4&gt;&lt;style face="normal" font="default" charset="128" size="100%"&gt;内受容, 心拍&lt;/style&gt;&lt;/custom4&gt;&lt;/record&gt;&lt;/Cite&gt;&lt;/EndNote&gt;</w:instrText>
      </w:r>
      <w:r w:rsidR="00C131BE">
        <w:rPr>
          <w:rFonts w:eastAsiaTheme="minorHAnsi"/>
        </w:rPr>
        <w:fldChar w:fldCharType="separate"/>
      </w:r>
      <w:r w:rsidR="008C2B47">
        <w:rPr>
          <w:rFonts w:eastAsiaTheme="minorHAnsi"/>
          <w:noProof/>
        </w:rPr>
        <w:t>(Young, Gaylor et al. 2019)</w:t>
      </w:r>
      <w:r w:rsidR="00C131BE">
        <w:rPr>
          <w:rFonts w:eastAsiaTheme="minorHAnsi"/>
        </w:rPr>
        <w:fldChar w:fldCharType="end"/>
      </w:r>
      <w:r w:rsidR="00FC520E">
        <w:rPr>
          <w:rFonts w:eastAsiaTheme="minorHAnsi" w:hint="eastAsia"/>
        </w:rPr>
        <w:t>.</w:t>
      </w:r>
    </w:p>
    <w:p w14:paraId="53AAEB53" w14:textId="5A6E9FA0" w:rsidR="00846111" w:rsidRDefault="000144FC" w:rsidP="00357F0A">
      <w:pPr>
        <w:rPr>
          <w:rFonts w:eastAsiaTheme="minorHAnsi"/>
        </w:rPr>
      </w:pPr>
      <w:r w:rsidRPr="00FF01B3">
        <w:rPr>
          <w:rFonts w:eastAsiaTheme="minorHAnsi"/>
        </w:rPr>
        <w:t xml:space="preserve">In psychological terms, resilience is defined as the capacity to </w:t>
      </w:r>
      <w:r w:rsidR="0063027C">
        <w:rPr>
          <w:rFonts w:eastAsiaTheme="minorHAnsi"/>
        </w:rPr>
        <w:t>endure</w:t>
      </w:r>
      <w:r w:rsidRPr="00FF01B3">
        <w:rPr>
          <w:rFonts w:eastAsiaTheme="minorHAnsi"/>
        </w:rPr>
        <w:t xml:space="preserve"> stress </w:t>
      </w:r>
      <w:r w:rsidR="00B25D07">
        <w:rPr>
          <w:rFonts w:eastAsiaTheme="minorHAnsi"/>
        </w:rPr>
        <w:t xml:space="preserve">or </w:t>
      </w:r>
      <w:r w:rsidR="0039711F">
        <w:rPr>
          <w:rFonts w:eastAsiaTheme="minorHAnsi"/>
        </w:rPr>
        <w:t>adversity</w:t>
      </w:r>
      <w:r w:rsidR="00B25D07">
        <w:rPr>
          <w:rFonts w:eastAsiaTheme="minorHAnsi"/>
        </w:rPr>
        <w:t xml:space="preserve"> </w:t>
      </w:r>
      <w:r w:rsidRPr="00FF01B3">
        <w:rPr>
          <w:rFonts w:eastAsiaTheme="minorHAnsi"/>
        </w:rPr>
        <w:t xml:space="preserve">and recover from </w:t>
      </w:r>
      <w:r w:rsidR="006A5344">
        <w:rPr>
          <w:rFonts w:eastAsiaTheme="minorHAnsi"/>
        </w:rPr>
        <w:t>such challenges</w:t>
      </w:r>
      <w:r>
        <w:rPr>
          <w:rFonts w:eastAsiaTheme="minorHAnsi"/>
        </w:rPr>
        <w:t xml:space="preserve"> </w:t>
      </w:r>
      <w:r w:rsidR="00E12206">
        <w:rPr>
          <w:rFonts w:eastAsiaTheme="minorHAnsi"/>
        </w:rPr>
        <w:fldChar w:fldCharType="begin"/>
      </w:r>
      <w:r w:rsidR="008C2B47">
        <w:rPr>
          <w:rFonts w:eastAsiaTheme="minorHAnsi"/>
        </w:rPr>
        <w:instrText xml:space="preserve"> ADDIN EN.CITE &lt;EndNote&gt;&lt;Cite&gt;&lt;Author&gt;Luthar&lt;/Author&gt;&lt;Year&gt;2000&lt;/Year&gt;&lt;RecNum&gt;1955&lt;/RecNum&gt;&lt;DisplayText&gt;(Luthar, Cicchetti et al. 2000)&lt;/DisplayText&gt;&lt;record&gt;&lt;rec-number&gt;1955&lt;/rec-number&gt;&lt;foreign-keys&gt;&lt;key app="EN" db-id="5ppdtzwa8zzxfxeft21v5aeddps2dsfvtfzx" timestamp="1706762348"&gt;1955&lt;/key&gt;&lt;/foreign-keys&gt;&lt;ref-type name="Journal Article"&gt;17&lt;/ref-type&gt;&lt;contributors&gt;&lt;authors&gt;&lt;author&gt;Luthar, Suniya S&lt;/author&gt;&lt;author&gt;Cicchetti, Dante&lt;/author&gt;&lt;author&gt;Becker, Bronwyn&lt;/author&gt;&lt;/authors&gt;&lt;/contributors&gt;&lt;titles&gt;&lt;title&gt;The construct of resilience: A critical evaluation and guidelines for future work&lt;/title&gt;&lt;secondary-title&gt;Child development&lt;/secondary-title&gt;&lt;/titles&gt;&lt;periodical&gt;&lt;full-title&gt;Child Development&lt;/full-title&gt;&lt;abbr-1&gt;Child Dev.&lt;/abbr-1&gt;&lt;abbr-2&gt;Child Dev&lt;/abbr-2&gt;&lt;/periodical&gt;&lt;pages&gt;543-562&lt;/pages&gt;&lt;volume&gt;71&lt;/volume&gt;&lt;number&gt;3&lt;/number&gt;&lt;dates&gt;&lt;year&gt;2000&lt;/year&gt;&lt;/dates&gt;&lt;isbn&gt;0009-3920&lt;/isbn&gt;&lt;urls&gt;&lt;/urls&gt;&lt;/record&gt;&lt;/Cite&gt;&lt;/EndNote&gt;</w:instrText>
      </w:r>
      <w:r w:rsidR="00E12206">
        <w:rPr>
          <w:rFonts w:eastAsiaTheme="minorHAnsi"/>
        </w:rPr>
        <w:fldChar w:fldCharType="separate"/>
      </w:r>
      <w:r w:rsidR="008C2B47">
        <w:rPr>
          <w:rFonts w:eastAsiaTheme="minorHAnsi"/>
          <w:noProof/>
        </w:rPr>
        <w:t>(Luthar, Cicchetti et al. 2000)</w:t>
      </w:r>
      <w:r w:rsidR="00E12206">
        <w:rPr>
          <w:rFonts w:eastAsiaTheme="minorHAnsi"/>
        </w:rPr>
        <w:fldChar w:fldCharType="end"/>
      </w:r>
      <w:r>
        <w:rPr>
          <w:rFonts w:eastAsiaTheme="minorHAnsi" w:hint="eastAsia"/>
        </w:rPr>
        <w:t>.</w:t>
      </w:r>
      <w:r>
        <w:rPr>
          <w:rFonts w:eastAsiaTheme="minorHAnsi"/>
        </w:rPr>
        <w:t xml:space="preserve"> </w:t>
      </w:r>
      <w:r w:rsidR="007A281B" w:rsidRPr="004B4A8A">
        <w:rPr>
          <w:rFonts w:eastAsiaTheme="minorHAnsi"/>
        </w:rPr>
        <w:t>It involves the effective use of cognitive, emotional, and physiological res</w:t>
      </w:r>
      <w:r w:rsidR="007A281B">
        <w:rPr>
          <w:rFonts w:eastAsiaTheme="minorHAnsi"/>
        </w:rPr>
        <w:t>ources</w:t>
      </w:r>
      <w:r w:rsidR="007A281B" w:rsidRPr="004B4A8A">
        <w:rPr>
          <w:rFonts w:eastAsiaTheme="minorHAnsi"/>
        </w:rPr>
        <w:t xml:space="preserve"> to confront stressors and the ability to reallocate these res</w:t>
      </w:r>
      <w:r w:rsidR="007A281B">
        <w:rPr>
          <w:rFonts w:eastAsiaTheme="minorHAnsi"/>
        </w:rPr>
        <w:t>ources</w:t>
      </w:r>
      <w:r w:rsidR="007A281B" w:rsidRPr="004B4A8A">
        <w:rPr>
          <w:rFonts w:eastAsiaTheme="minorHAnsi"/>
        </w:rPr>
        <w:t xml:space="preserve"> once the stress has passed</w:t>
      </w:r>
      <w:r w:rsidR="00CB6703">
        <w:rPr>
          <w:rFonts w:eastAsiaTheme="minorHAnsi"/>
        </w:rPr>
        <w:t xml:space="preserve"> </w:t>
      </w:r>
      <w:r w:rsidR="001302C4">
        <w:rPr>
          <w:rFonts w:eastAsiaTheme="minorHAnsi"/>
        </w:rPr>
        <w:fldChar w:fldCharType="begin"/>
      </w:r>
      <w:r w:rsidR="008C2B47">
        <w:rPr>
          <w:rFonts w:eastAsiaTheme="minorHAnsi"/>
        </w:rPr>
        <w:instrText xml:space="preserve"> ADDIN EN.CITE &lt;EndNote&gt;&lt;Cite&gt;&lt;Author&gt;McEwen&lt;/Author&gt;&lt;Year&gt;2011&lt;/Year&gt;&lt;RecNum&gt;1962&lt;/RecNum&gt;&lt;DisplayText&gt;(McEwen and Gianaros 2011)&lt;/DisplayText&gt;&lt;record&gt;&lt;rec-number&gt;1962&lt;/rec-number&gt;&lt;foreign-keys&gt;&lt;key app="EN" db-id="5ppdtzwa8zzxfxeft21v5aeddps2dsfvtfzx" timestamp="1706867642"&gt;1962&lt;/key&gt;&lt;/foreign-keys&gt;&lt;ref-type name="Journal Article"&gt;17&lt;/ref-type&gt;&lt;contributors&gt;&lt;authors&gt;&lt;author&gt;McEwen, Bruce S&lt;/author&gt;&lt;author&gt;Gianaros, Peter J&lt;/author&gt;&lt;/authors&gt;&lt;/contributors&gt;&lt;titles&gt;&lt;title&gt;Stress-and allostasis-induced brain plasticity&lt;/title&gt;&lt;secondary-title&gt;Annual review of medicine&lt;/secondary-title&gt;&lt;/titles&gt;&lt;periodical&gt;&lt;full-title&gt;Annual Review of Medicine&lt;/full-title&gt;&lt;abbr-1&gt;Annu. Rev. Med.&lt;/abbr-1&gt;&lt;abbr-2&gt;Annu Rev Med&lt;/abbr-2&gt;&lt;/periodical&gt;&lt;pages&gt;431-445&lt;/pages&gt;&lt;volume&gt;62&lt;/volume&gt;&lt;dates&gt;&lt;year&gt;2011&lt;/year&gt;&lt;/dates&gt;&lt;isbn&gt;0066-4219&lt;/isbn&gt;&lt;urls&gt;&lt;/urls&gt;&lt;/record&gt;&lt;/Cite&gt;&lt;/EndNote&gt;</w:instrText>
      </w:r>
      <w:r w:rsidR="001302C4">
        <w:rPr>
          <w:rFonts w:eastAsiaTheme="minorHAnsi"/>
        </w:rPr>
        <w:fldChar w:fldCharType="separate"/>
      </w:r>
      <w:r w:rsidR="008C2B47">
        <w:rPr>
          <w:rFonts w:eastAsiaTheme="minorHAnsi"/>
          <w:noProof/>
        </w:rPr>
        <w:t>(McEwen and Gianaros 2011)</w:t>
      </w:r>
      <w:r w:rsidR="001302C4">
        <w:rPr>
          <w:rFonts w:eastAsiaTheme="minorHAnsi"/>
        </w:rPr>
        <w:fldChar w:fldCharType="end"/>
      </w:r>
      <w:r w:rsidR="00CB6703">
        <w:rPr>
          <w:rFonts w:eastAsiaTheme="minorHAnsi" w:hint="eastAsia"/>
        </w:rPr>
        <w:t>.</w:t>
      </w:r>
      <w:r w:rsidR="00CB6703">
        <w:rPr>
          <w:rFonts w:eastAsiaTheme="minorHAnsi"/>
        </w:rPr>
        <w:t xml:space="preserve"> </w:t>
      </w:r>
      <w:r w:rsidR="00125A06" w:rsidRPr="004B4A8A">
        <w:rPr>
          <w:rFonts w:eastAsiaTheme="minorHAnsi"/>
        </w:rPr>
        <w:t>Interoception</w:t>
      </w:r>
      <w:r w:rsidR="00125A06">
        <w:rPr>
          <w:rFonts w:eastAsiaTheme="minorHAnsi"/>
        </w:rPr>
        <w:t xml:space="preserve"> </w:t>
      </w:r>
      <w:r w:rsidR="000A452D">
        <w:rPr>
          <w:rFonts w:eastAsiaTheme="minorHAnsi"/>
        </w:rPr>
        <w:t>underpins</w:t>
      </w:r>
      <w:r w:rsidR="00125A06" w:rsidRPr="004B4A8A">
        <w:rPr>
          <w:rFonts w:eastAsiaTheme="minorHAnsi"/>
        </w:rPr>
        <w:t xml:space="preserve"> the neurophysiological and physiological </w:t>
      </w:r>
      <w:r w:rsidR="00EA2E5A">
        <w:rPr>
          <w:rFonts w:eastAsiaTheme="minorHAnsi"/>
        </w:rPr>
        <w:t>bases</w:t>
      </w:r>
      <w:r w:rsidR="00125A06" w:rsidRPr="004B4A8A">
        <w:rPr>
          <w:rFonts w:eastAsiaTheme="minorHAnsi"/>
        </w:rPr>
        <w:t xml:space="preserve"> of resilience</w:t>
      </w:r>
      <w:r w:rsidR="00EA2E5A">
        <w:rPr>
          <w:rFonts w:eastAsiaTheme="minorHAnsi"/>
        </w:rPr>
        <w:t xml:space="preserve"> by</w:t>
      </w:r>
      <w:r w:rsidR="001353A7" w:rsidRPr="004B4A8A">
        <w:rPr>
          <w:rFonts w:eastAsiaTheme="minorHAnsi"/>
        </w:rPr>
        <w:t xml:space="preserve"> </w:t>
      </w:r>
      <w:r w:rsidR="00E069EA">
        <w:rPr>
          <w:rFonts w:eastAsiaTheme="minorHAnsi"/>
        </w:rPr>
        <w:t>link</w:t>
      </w:r>
      <w:r w:rsidR="00EA2E5A">
        <w:rPr>
          <w:rFonts w:eastAsiaTheme="minorHAnsi"/>
        </w:rPr>
        <w:t>ing</w:t>
      </w:r>
      <w:r w:rsidR="001353A7" w:rsidRPr="004B4A8A">
        <w:rPr>
          <w:rFonts w:eastAsiaTheme="minorHAnsi"/>
        </w:rPr>
        <w:t xml:space="preserve"> </w:t>
      </w:r>
      <w:r w:rsidR="00E069EA">
        <w:rPr>
          <w:rFonts w:eastAsiaTheme="minorHAnsi"/>
        </w:rPr>
        <w:t xml:space="preserve">stress induced internal state </w:t>
      </w:r>
      <w:r w:rsidR="00F24F18" w:rsidRPr="00F24F18">
        <w:rPr>
          <w:rFonts w:eastAsiaTheme="minorHAnsi"/>
        </w:rPr>
        <w:t>perturbation</w:t>
      </w:r>
      <w:r w:rsidR="001353A7" w:rsidRPr="004B4A8A">
        <w:rPr>
          <w:rFonts w:eastAsiaTheme="minorHAnsi"/>
        </w:rPr>
        <w:t xml:space="preserve"> </w:t>
      </w:r>
      <w:r w:rsidR="001353A7">
        <w:rPr>
          <w:rFonts w:eastAsiaTheme="minorHAnsi"/>
        </w:rPr>
        <w:t>with</w:t>
      </w:r>
      <w:r w:rsidR="00354786" w:rsidRPr="00FF01B3">
        <w:rPr>
          <w:rFonts w:eastAsiaTheme="minorHAnsi"/>
        </w:rPr>
        <w:t xml:space="preserve"> goal-directed behaviors that restore the body's homeostatic balance</w:t>
      </w:r>
      <w:r w:rsidR="00354786">
        <w:rPr>
          <w:rFonts w:eastAsiaTheme="minorHAnsi"/>
        </w:rPr>
        <w:t xml:space="preserve"> </w:t>
      </w:r>
      <w:r w:rsidR="00FB1515">
        <w:rPr>
          <w:rFonts w:eastAsiaTheme="minorHAnsi"/>
        </w:rPr>
        <w:fldChar w:fldCharType="begin"/>
      </w:r>
      <w:r w:rsidR="008C2B47">
        <w:rPr>
          <w:rFonts w:eastAsiaTheme="minorHAnsi"/>
        </w:rPr>
        <w:instrText xml:space="preserve"> ADDIN EN.CITE &lt;EndNote&gt;&lt;Cite&gt;&lt;Author&gt;Paulus&lt;/Author&gt;&lt;Year&gt;2009&lt;/Year&gt;&lt;RecNum&gt;1954&lt;/RecNum&gt;&lt;DisplayText&gt;(Paulus, Potterat et al. 2009)&lt;/DisplayText&gt;&lt;record&gt;&lt;rec-number&gt;1954&lt;/rec-number&gt;&lt;foreign-keys&gt;&lt;key app="EN" db-id="5ppdtzwa8zzxfxeft21v5aeddps2dsfvtfzx" timestamp="1706762221"&gt;1954&lt;/key&gt;&lt;/foreign-keys&gt;&lt;ref-type name="Journal Article"&gt;17&lt;/ref-type&gt;&lt;contributors&gt;&lt;authors&gt;&lt;author&gt;Paulus, Martin P&lt;/author&gt;&lt;author&gt;Potterat, Eric G&lt;/author&gt;&lt;author&gt;Taylor, Marcus K&lt;/author&gt;&lt;author&gt;Van Orden, Karl F&lt;/author&gt;&lt;author&gt;Bauman, James&lt;/author&gt;&lt;author&gt;Momen, Nausheen&lt;/author&gt;&lt;author&gt;Padilla, Genieleah A&lt;/author&gt;&lt;author&gt;Swain, Judith L&lt;/author&gt;&lt;/authors&gt;&lt;/contributors&gt;&lt;titles&gt;&lt;title&gt;A neuroscience approach to optimizing brain resources for human performance in extreme environments&lt;/title&gt;&lt;secondary-title&gt;Neuroscience &amp;amp; Biobehavioral Reviews&lt;/secondary-title&gt;&lt;/titles&gt;&lt;periodical&gt;&lt;full-title&gt;Neuroscience and Biobehavioral Reviews&lt;/full-title&gt;&lt;abbr-1&gt;Neurosci. Biobehav. Rev.&lt;/abbr-1&gt;&lt;abbr-2&gt;Neurosci Biobehav Rev&lt;/abbr-2&gt;&lt;abbr-3&gt;Neuroscience &amp;amp; Biobehavioral Reviews&lt;/abbr-3&gt;&lt;/periodical&gt;&lt;pages&gt;1080-1088&lt;/pages&gt;&lt;volume&gt;33&lt;/volume&gt;&lt;number&gt;7&lt;/number&gt;&lt;dates&gt;&lt;year&gt;2009&lt;/year&gt;&lt;/dates&gt;&lt;isbn&gt;0149-7634&lt;/isbn&gt;&lt;urls&gt;&lt;related-urls&gt;&lt;url&gt;https://www.sciencedirect.com/science/article/pii/S0149763409000724&lt;/url&gt;&lt;/related-urls&gt;&lt;/urls&gt;&lt;/record&gt;&lt;/Cite&gt;&lt;/EndNote&gt;</w:instrText>
      </w:r>
      <w:r w:rsidR="00FB1515">
        <w:rPr>
          <w:rFonts w:eastAsiaTheme="minorHAnsi"/>
        </w:rPr>
        <w:fldChar w:fldCharType="separate"/>
      </w:r>
      <w:r w:rsidR="008C2B47">
        <w:rPr>
          <w:rFonts w:eastAsiaTheme="minorHAnsi"/>
          <w:noProof/>
        </w:rPr>
        <w:t>(Paulus, Potterat et al. 2009)</w:t>
      </w:r>
      <w:r w:rsidR="00FB1515">
        <w:rPr>
          <w:rFonts w:eastAsiaTheme="minorHAnsi"/>
        </w:rPr>
        <w:fldChar w:fldCharType="end"/>
      </w:r>
      <w:r w:rsidR="00354786">
        <w:rPr>
          <w:rFonts w:eastAsiaTheme="minorHAnsi" w:hint="eastAsia"/>
        </w:rPr>
        <w:t>.</w:t>
      </w:r>
      <w:r w:rsidR="00354786">
        <w:rPr>
          <w:rFonts w:eastAsiaTheme="minorHAnsi"/>
        </w:rPr>
        <w:t xml:space="preserve"> </w:t>
      </w:r>
      <w:r w:rsidR="004076BB" w:rsidRPr="004076BB">
        <w:rPr>
          <w:rFonts w:eastAsiaTheme="minorHAnsi"/>
        </w:rPr>
        <w:t xml:space="preserve">Research indicates that individuals with lower resilience levels show reduced </w:t>
      </w:r>
      <w:r w:rsidR="00B2180B">
        <w:rPr>
          <w:rFonts w:eastAsiaTheme="minorHAnsi"/>
        </w:rPr>
        <w:t>interoceptive awareness (IAw)</w:t>
      </w:r>
      <w:r w:rsidR="004076BB" w:rsidRPr="004076BB">
        <w:rPr>
          <w:rFonts w:eastAsiaTheme="minorHAnsi"/>
        </w:rPr>
        <w:t xml:space="preserve"> and increased brain activity in response to </w:t>
      </w:r>
      <w:r w:rsidR="002C4445">
        <w:rPr>
          <w:rFonts w:eastAsiaTheme="minorHAnsi"/>
        </w:rPr>
        <w:t>adverse</w:t>
      </w:r>
      <w:r w:rsidR="004076BB" w:rsidRPr="004076BB">
        <w:rPr>
          <w:rFonts w:eastAsiaTheme="minorHAnsi"/>
        </w:rPr>
        <w:t xml:space="preserve"> interoceptive </w:t>
      </w:r>
      <w:r w:rsidR="002C4445">
        <w:rPr>
          <w:rFonts w:eastAsiaTheme="minorHAnsi"/>
        </w:rPr>
        <w:t>stimuli</w:t>
      </w:r>
      <w:r w:rsidR="004076BB" w:rsidRPr="004076BB">
        <w:rPr>
          <w:rFonts w:eastAsiaTheme="minorHAnsi"/>
        </w:rPr>
        <w:t xml:space="preserve">, which </w:t>
      </w:r>
      <w:r w:rsidR="00C0681A" w:rsidRPr="00FF01B3">
        <w:rPr>
          <w:rFonts w:eastAsiaTheme="minorHAnsi"/>
        </w:rPr>
        <w:t>may lead to poor</w:t>
      </w:r>
      <w:r w:rsidR="004076BB" w:rsidRPr="004076BB">
        <w:rPr>
          <w:rFonts w:eastAsiaTheme="minorHAnsi"/>
        </w:rPr>
        <w:t xml:space="preserve"> ability </w:t>
      </w:r>
      <w:r w:rsidR="0075011B">
        <w:rPr>
          <w:rFonts w:eastAsiaTheme="minorHAnsi"/>
        </w:rPr>
        <w:t>of</w:t>
      </w:r>
      <w:r w:rsidR="004076BB" w:rsidRPr="004076BB">
        <w:rPr>
          <w:rFonts w:eastAsiaTheme="minorHAnsi"/>
        </w:rPr>
        <w:t xml:space="preserve"> adapt</w:t>
      </w:r>
      <w:r w:rsidR="0075011B">
        <w:rPr>
          <w:rFonts w:eastAsiaTheme="minorHAnsi"/>
        </w:rPr>
        <w:t>ation</w:t>
      </w:r>
      <w:r w:rsidR="004076BB" w:rsidRPr="004076BB">
        <w:rPr>
          <w:rFonts w:eastAsiaTheme="minorHAnsi"/>
        </w:rPr>
        <w:t xml:space="preserve"> to stress</w:t>
      </w:r>
      <w:r w:rsidR="00780904">
        <w:rPr>
          <w:rFonts w:eastAsiaTheme="minorHAnsi"/>
        </w:rPr>
        <w:t xml:space="preserve"> </w:t>
      </w:r>
      <w:r w:rsidR="00780904">
        <w:rPr>
          <w:rFonts w:eastAsiaTheme="minorHAnsi"/>
        </w:rPr>
        <w:fldChar w:fldCharType="begin"/>
      </w:r>
      <w:r w:rsidR="008C2B47">
        <w:rPr>
          <w:rFonts w:eastAsiaTheme="minorHAnsi"/>
        </w:rPr>
        <w:instrText xml:space="preserve"> ADDIN EN.CITE &lt;EndNote&gt;&lt;Cite&gt;&lt;Author&gt;Haase&lt;/Author&gt;&lt;Year&gt;2016&lt;/Year&gt;&lt;RecNum&gt;1469&lt;/RecNum&gt;&lt;DisplayText&gt;(Haase, Stewart et al. 2016)&lt;/DisplayText&gt;&lt;record&gt;&lt;rec-number&gt;1469&lt;/rec-number&gt;&lt;foreign-keys&gt;&lt;key app="EN" db-id="5ppdtzwa8zzxfxeft21v5aeddps2dsfvtfzx" timestamp="1617091128"&gt;1469&lt;/key&gt;&lt;/foreign-keys&gt;&lt;ref-type name="Journal Article"&gt;17&lt;/ref-type&gt;&lt;contributors&gt;&lt;authors&gt;&lt;author&gt;Haase, Lori&lt;/author&gt;&lt;author&gt;Stewart, Jennifer L&lt;/author&gt;&lt;author&gt;Youssef, Brittany&lt;/author&gt;&lt;author&gt;May, April C&lt;/author&gt;&lt;author&gt;Isakovic, Sara&lt;/author&gt;&lt;author&gt;Simmons, Alan N&lt;/author&gt;&lt;author&gt;Johnson, Douglas C&lt;/author&gt;&lt;author&gt;Potterat, Eric G&lt;/author&gt;&lt;author&gt;Paulus, Martin P&lt;/author&gt;&lt;/authors&gt;&lt;/contributors&gt;&lt;titles&gt;&lt;title&gt;When the brain does not adequately feel the body: Links between low resilience and interoception&lt;/title&gt;&lt;secondary-title&gt;Biological psychology&lt;/secondary-title&gt;&lt;/titles&gt;&lt;periodical&gt;&lt;full-title&gt;Biological Psychology&lt;/full-title&gt;&lt;abbr-1&gt;Biol. Psychol.&lt;/abbr-1&gt;&lt;abbr-2&gt;Biol Psychol&lt;/abbr-2&gt;&lt;/periodical&gt;&lt;pages&gt;37-45&lt;/pages&gt;&lt;volume&gt;113&lt;/volume&gt;&lt;dates&gt;&lt;year&gt;2016&lt;/year&gt;&lt;/dates&gt;&lt;isbn&gt;0301-0511&lt;/isbn&gt;&lt;urls&gt;&lt;related-urls&gt;&lt;url&gt;https://www.sciencedirect.com/science/article/pii/S030105111530079X&lt;/url&gt;&lt;/related-urls&gt;&lt;/urls&gt;&lt;custom4&gt;&lt;style face="normal" font="default" charset="128" size="100%"&gt;内受容, 呼吸, &lt;/style&gt;&lt;style face="normal" font="Arial" size="100%"&gt;insula&lt;/style&gt;&lt;/custom4&gt;&lt;electronic-resource-num&gt;10.1016/j.biopsycho.2015.11.004&lt;/electronic-resource-num&gt;&lt;/record&gt;&lt;/Cite&gt;&lt;/EndNote&gt;</w:instrText>
      </w:r>
      <w:r w:rsidR="00780904">
        <w:rPr>
          <w:rFonts w:eastAsiaTheme="minorHAnsi"/>
        </w:rPr>
        <w:fldChar w:fldCharType="separate"/>
      </w:r>
      <w:r w:rsidR="008C2B47">
        <w:rPr>
          <w:rFonts w:eastAsiaTheme="minorHAnsi"/>
          <w:noProof/>
        </w:rPr>
        <w:t>(Haase, Stewart et al. 2016)</w:t>
      </w:r>
      <w:r w:rsidR="00780904">
        <w:rPr>
          <w:rFonts w:eastAsiaTheme="minorHAnsi"/>
        </w:rPr>
        <w:fldChar w:fldCharType="end"/>
      </w:r>
      <w:r w:rsidR="00780904" w:rsidRPr="00B40368">
        <w:rPr>
          <w:rFonts w:eastAsiaTheme="minorHAnsi"/>
        </w:rPr>
        <w:t>.</w:t>
      </w:r>
      <w:r w:rsidR="00E05709">
        <w:rPr>
          <w:rFonts w:eastAsiaTheme="minorHAnsi"/>
        </w:rPr>
        <w:t xml:space="preserve"> </w:t>
      </w:r>
      <w:r w:rsidR="002E67F3">
        <w:rPr>
          <w:rFonts w:eastAsiaTheme="minorHAnsi"/>
        </w:rPr>
        <w:t>Furthermore</w:t>
      </w:r>
      <w:r w:rsidR="009910B5" w:rsidRPr="009910B5">
        <w:rPr>
          <w:rFonts w:eastAsiaTheme="minorHAnsi"/>
        </w:rPr>
        <w:t xml:space="preserve">, the </w:t>
      </w:r>
      <w:r w:rsidR="00B67823">
        <w:rPr>
          <w:rFonts w:eastAsiaTheme="minorHAnsi"/>
        </w:rPr>
        <w:t>IAw</w:t>
      </w:r>
      <w:r w:rsidR="009910B5" w:rsidRPr="009910B5">
        <w:rPr>
          <w:rFonts w:eastAsiaTheme="minorHAnsi"/>
        </w:rPr>
        <w:t xml:space="preserve"> and resilience scores have both been correlated with </w:t>
      </w:r>
      <w:r w:rsidR="0040061A" w:rsidRPr="0040061A">
        <w:rPr>
          <w:rFonts w:eastAsiaTheme="minorHAnsi"/>
        </w:rPr>
        <w:t>intra-insula, insula-cortical and insula-subcortical networks</w:t>
      </w:r>
      <w:r w:rsidR="009910B5" w:rsidRPr="009910B5">
        <w:rPr>
          <w:rFonts w:eastAsiaTheme="minorHAnsi"/>
        </w:rPr>
        <w:t xml:space="preserve">, suggesting a shared </w:t>
      </w:r>
      <w:r w:rsidR="00767583" w:rsidRPr="00767583">
        <w:rPr>
          <w:rFonts w:eastAsiaTheme="minorHAnsi"/>
        </w:rPr>
        <w:t>neurobiological foundation</w:t>
      </w:r>
      <w:r w:rsidR="004D62F6">
        <w:rPr>
          <w:rFonts w:eastAsiaTheme="minorHAnsi"/>
        </w:rPr>
        <w:t xml:space="preserve"> </w:t>
      </w:r>
      <w:r w:rsidR="00317089">
        <w:rPr>
          <w:rFonts w:eastAsiaTheme="minorHAnsi"/>
        </w:rPr>
        <w:t>(</w:t>
      </w:r>
      <w:r w:rsidR="00CB0C21">
        <w:rPr>
          <w:rFonts w:eastAsiaTheme="minorHAnsi"/>
        </w:rPr>
        <w:t>Fermin et al., XXX</w:t>
      </w:r>
      <w:r w:rsidR="00317089">
        <w:rPr>
          <w:rFonts w:eastAsiaTheme="minorHAnsi"/>
        </w:rPr>
        <w:t>)</w:t>
      </w:r>
      <w:r w:rsidR="004D62F6">
        <w:rPr>
          <w:rFonts w:eastAsiaTheme="minorHAnsi"/>
        </w:rPr>
        <w:t>.</w:t>
      </w:r>
    </w:p>
    <w:p w14:paraId="5A1BEFAE" w14:textId="285278AC" w:rsidR="008A0F5A" w:rsidRDefault="008138A7" w:rsidP="00357F0A">
      <w:pPr>
        <w:rPr>
          <w:rFonts w:eastAsiaTheme="minorHAnsi"/>
        </w:rPr>
      </w:pPr>
      <w:r w:rsidRPr="00E641CF">
        <w:rPr>
          <w:rFonts w:eastAsiaTheme="minorHAnsi"/>
        </w:rPr>
        <w:lastRenderedPageBreak/>
        <w:t xml:space="preserve">However, the relationship between interoception and resilience has mainly been explored through self-reported questionnaires, with </w:t>
      </w:r>
      <w:r w:rsidR="00F25296">
        <w:rPr>
          <w:rFonts w:eastAsiaTheme="minorHAnsi"/>
        </w:rPr>
        <w:t>few</w:t>
      </w:r>
      <w:r w:rsidRPr="00E641CF">
        <w:rPr>
          <w:rFonts w:eastAsiaTheme="minorHAnsi"/>
        </w:rPr>
        <w:t xml:space="preserve"> evidence from objective measures. </w:t>
      </w:r>
      <w:r w:rsidR="00E96339" w:rsidRPr="00E641CF">
        <w:rPr>
          <w:rFonts w:eastAsiaTheme="minorHAnsi"/>
        </w:rPr>
        <w:t>It's important to note that interoception involves a spectrum of processes, from basic afferent signaling to complex cognitive functions</w:t>
      </w:r>
      <w:r w:rsidR="00E96339">
        <w:rPr>
          <w:rFonts w:eastAsiaTheme="minorHAnsi"/>
        </w:rPr>
        <w:t xml:space="preserve"> </w:t>
      </w:r>
      <w:r w:rsidR="001F2C1D">
        <w:rPr>
          <w:rFonts w:eastAsiaTheme="minorHAnsi"/>
        </w:rPr>
        <w:fldChar w:fldCharType="begin"/>
      </w:r>
      <w:r w:rsidR="008C2B47">
        <w:rPr>
          <w:rFonts w:eastAsiaTheme="minorHAnsi"/>
        </w:rPr>
        <w:instrText xml:space="preserve"> ADDIN EN.CITE &lt;EndNote&gt;&lt;Cite&gt;&lt;Author&gt;Suksasilp&lt;/Author&gt;&lt;Year&gt;2022&lt;/Year&gt;&lt;RecNum&gt;1952&lt;/RecNum&gt;&lt;DisplayText&gt;(Suksasilp and Garfinkel 2022)&lt;/DisplayText&gt;&lt;record&gt;&lt;rec-number&gt;1952&lt;/rec-number&gt;&lt;foreign-keys&gt;&lt;key app="EN" db-id="5ppdtzwa8zzxfxeft21v5aeddps2dsfvtfzx" timestamp="1706246685"&gt;1952&lt;/key&gt;&lt;/foreign-keys&gt;&lt;ref-type name="Journal Article"&gt;17&lt;/ref-type&gt;&lt;contributors&gt;&lt;authors&gt;&lt;author&gt;Suksasilp, Chatrin&lt;/author&gt;&lt;author&gt;Garfinkel, Sarah N.&lt;/author&gt;&lt;/authors&gt;&lt;/contributors&gt;&lt;titles&gt;&lt;title&gt;Towards a comprehensive assessment of interoception in a multi-dimensional framework&lt;/title&gt;&lt;secondary-title&gt;Biological Psychology&lt;/secondary-title&gt;&lt;/titles&gt;&lt;periodical&gt;&lt;full-title&gt;Biological Psychology&lt;/full-title&gt;&lt;abbr-1&gt;Biol. Psychol.&lt;/abbr-1&gt;&lt;abbr-2&gt;Biol Psychol&lt;/abbr-2&gt;&lt;/periodical&gt;&lt;pages&gt;108262&lt;/pages&gt;&lt;volume&gt;168&lt;/volume&gt;&lt;keywords&gt;&lt;keyword&gt;Interoceptive accuracy&lt;/keyword&gt;&lt;keyword&gt;Sensitivity&lt;/keyword&gt;&lt;keyword&gt;Brain-body&lt;/keyword&gt;&lt;keyword&gt;Affect&lt;/keyword&gt;&lt;keyword&gt;Emotion&lt;/keyword&gt;&lt;/keywords&gt;&lt;dates&gt;&lt;year&gt;2022&lt;/year&gt;&lt;pub-dates&gt;&lt;date&gt;2022/02/01/&lt;/date&gt;&lt;/pub-dates&gt;&lt;/dates&gt;&lt;isbn&gt;0301-0511&lt;/isbn&gt;&lt;urls&gt;&lt;related-urls&gt;&lt;url&gt;https://www.sciencedirect.com/science/article/pii/S0301051122000023&lt;/url&gt;&lt;/related-urls&gt;&lt;/urls&gt;&lt;electronic-resource-num&gt;https://doi.org/10.1016/j.biopsycho.2022.108262&lt;/electronic-resource-num&gt;&lt;/record&gt;&lt;/Cite&gt;&lt;/EndNote&gt;</w:instrText>
      </w:r>
      <w:r w:rsidR="001F2C1D">
        <w:rPr>
          <w:rFonts w:eastAsiaTheme="minorHAnsi"/>
        </w:rPr>
        <w:fldChar w:fldCharType="separate"/>
      </w:r>
      <w:r w:rsidR="008C2B47">
        <w:rPr>
          <w:rFonts w:eastAsiaTheme="minorHAnsi"/>
          <w:noProof/>
        </w:rPr>
        <w:t>(Suksasilp and Garfinkel 2022)</w:t>
      </w:r>
      <w:r w:rsidR="001F2C1D">
        <w:rPr>
          <w:rFonts w:eastAsiaTheme="minorHAnsi"/>
        </w:rPr>
        <w:fldChar w:fldCharType="end"/>
      </w:r>
      <w:r w:rsidR="00A17C77">
        <w:rPr>
          <w:rFonts w:eastAsiaTheme="minorHAnsi" w:hint="eastAsia"/>
        </w:rPr>
        <w:t>.</w:t>
      </w:r>
      <w:r w:rsidR="00A17C77">
        <w:rPr>
          <w:rFonts w:eastAsiaTheme="minorHAnsi"/>
        </w:rPr>
        <w:t xml:space="preserve"> </w:t>
      </w:r>
      <w:r w:rsidR="00607E03" w:rsidRPr="00E641CF">
        <w:rPr>
          <w:rFonts w:eastAsiaTheme="minorHAnsi"/>
        </w:rPr>
        <w:t>Although these processes are interconnected, they do not fully overlap</w:t>
      </w:r>
      <w:r w:rsidR="00607E03">
        <w:rPr>
          <w:rFonts w:eastAsiaTheme="minorHAnsi"/>
        </w:rPr>
        <w:t xml:space="preserve">. </w:t>
      </w:r>
      <w:r w:rsidR="00EA484D">
        <w:rPr>
          <w:rFonts w:eastAsiaTheme="minorHAnsi"/>
        </w:rPr>
        <w:t xml:space="preserve">Furthermore, </w:t>
      </w:r>
      <w:r w:rsidR="00715E7E" w:rsidRPr="00715E7E">
        <w:rPr>
          <w:rFonts w:eastAsiaTheme="minorHAnsi"/>
        </w:rPr>
        <w:t>subjective assessments are highly susceptible to non-intentional and intentional biases</w:t>
      </w:r>
      <w:r w:rsidR="007C1BD1">
        <w:rPr>
          <w:rFonts w:eastAsiaTheme="minorHAnsi"/>
        </w:rPr>
        <w:t xml:space="preserve"> </w:t>
      </w:r>
      <w:r w:rsidR="007C1BD1">
        <w:rPr>
          <w:rFonts w:eastAsiaTheme="minorHAnsi"/>
        </w:rPr>
        <w:fldChar w:fldCharType="begin"/>
      </w:r>
      <w:r w:rsidR="007C1BD1">
        <w:rPr>
          <w:rFonts w:eastAsiaTheme="minorHAnsi"/>
        </w:rPr>
        <w:instrText xml:space="preserve"> ADDIN EN.CITE &lt;EndNote&gt;&lt;Cite&gt;&lt;Author&gt;Carnevali&lt;/Author&gt;&lt;Year&gt;2018&lt;/Year&gt;&lt;RecNum&gt;1983&lt;/RecNum&gt;&lt;DisplayText&gt;(Carnevali, Koenig et al. 2018)&lt;/DisplayText&gt;&lt;record&gt;&lt;rec-number&gt;1983&lt;/rec-number&gt;&lt;foreign-keys&gt;&lt;key app="EN" db-id="5ppdtzwa8zzxfxeft21v5aeddps2dsfvtfzx" timestamp="1708059198"&gt;1983&lt;/key&gt;&lt;/foreign-keys&gt;&lt;ref-type name="Journal Article"&gt;17&lt;/ref-type&gt;&lt;contributors&gt;&lt;authors&gt;&lt;author&gt;Carnevali,Luca&lt;/author&gt;&lt;author&gt;Koenig,Julian&lt;/author&gt;&lt;author&gt;Sgoifo,Andrea&lt;/author&gt;&lt;author&gt;Ottaviani,Cristina&lt;/author&gt;&lt;/authors&gt;&lt;/contributors&gt;&lt;titles&gt;&lt;title&gt;Autonomic and Brain Morphological Predictors of Stress Resilience&lt;/title&gt;&lt;secondary-title&gt;Frontiers in Neuroscience&lt;/secondary-title&gt;&lt;short-title&gt;Autonomic Predictors of the Resilient Brain&lt;/short-title&gt;&lt;/titles&gt;&lt;periodical&gt;&lt;full-title&gt;Frontiers in Neuroscience&lt;/full-title&gt;&lt;abbr-1&gt;Front. Neurosci.&lt;/abbr-1&gt;&lt;abbr-2&gt;Front Neurosci&lt;/abbr-2&gt;&lt;/periodical&gt;&lt;volume&gt;12&lt;/volume&gt;&lt;keywords&gt;&lt;keyword&gt;anterior cingulate cortex,cortical thickness,Depression,Heart rate variability,PTSD,resilience,stress&lt;/keyword&gt;&lt;/keywords&gt;&lt;dates&gt;&lt;year&gt;2018&lt;/year&gt;&lt;pub-dates&gt;&lt;date&gt;2018-April-06&lt;/date&gt;&lt;/pub-dates&gt;&lt;/dates&gt;&lt;isbn&gt;1662-453X&lt;/isbn&gt;&lt;work-type&gt;Review&lt;/work-type&gt;&lt;urls&gt;&lt;related-urls&gt;&lt;url&gt;https://www.frontiersin.org/journals/neuroscience/articles/10.3389/fnins.2018.00228&lt;/url&gt;&lt;/related-urls&gt;&lt;/urls&gt;&lt;electronic-resource-num&gt;10.3389/fnins.2018.00228&lt;/electronic-resource-num&gt;&lt;language&gt;English&lt;/language&gt;&lt;/record&gt;&lt;/Cite&gt;&lt;/EndNote&gt;</w:instrText>
      </w:r>
      <w:r w:rsidR="007C1BD1">
        <w:rPr>
          <w:rFonts w:eastAsiaTheme="minorHAnsi"/>
        </w:rPr>
        <w:fldChar w:fldCharType="separate"/>
      </w:r>
      <w:r w:rsidR="007C1BD1">
        <w:rPr>
          <w:rFonts w:eastAsiaTheme="minorHAnsi"/>
          <w:noProof/>
        </w:rPr>
        <w:t>(Carnevali, Koenig et al. 2018)</w:t>
      </w:r>
      <w:r w:rsidR="007C1BD1">
        <w:rPr>
          <w:rFonts w:eastAsiaTheme="minorHAnsi"/>
        </w:rPr>
        <w:fldChar w:fldCharType="end"/>
      </w:r>
      <w:r w:rsidR="00715E7E">
        <w:rPr>
          <w:rFonts w:eastAsiaTheme="minorHAnsi"/>
        </w:rPr>
        <w:t xml:space="preserve">. </w:t>
      </w:r>
      <w:r w:rsidR="002779CF" w:rsidRPr="00E641CF">
        <w:rPr>
          <w:rFonts w:eastAsiaTheme="minorHAnsi"/>
        </w:rPr>
        <w:t>Therefore, it's crucial to delve into the effects of interoceptive signals that are closer to physiological responses, which are beyond the scope of questionnaires, to gain deeper insights into their impact on resilience.</w:t>
      </w:r>
    </w:p>
    <w:p w14:paraId="2FB6B7F4" w14:textId="06E23604" w:rsidR="00BB01FA" w:rsidRDefault="003F656F" w:rsidP="00BB01FA">
      <w:r w:rsidRPr="00472A58">
        <w:t>To objectively</w:t>
      </w:r>
      <w:r w:rsidR="005A56C8" w:rsidRPr="005A56C8">
        <w:t xml:space="preserve"> </w:t>
      </w:r>
      <w:r w:rsidR="005A56C8" w:rsidRPr="00472A58">
        <w:t>assess individual differences in interoceptive sensitivity</w:t>
      </w:r>
      <w:r w:rsidRPr="00472A58">
        <w:t>, methods using heart</w:t>
      </w:r>
      <w:r w:rsidR="007878B5">
        <w:t>beat</w:t>
      </w:r>
      <w:r w:rsidRPr="00472A58">
        <w:t xml:space="preserve"> are widely employed. The most popular of these methods is the heartbeat counting task, where participants internally count their heartbeats </w:t>
      </w:r>
      <w:r w:rsidR="00590E90">
        <w:rPr>
          <w:rFonts w:hint="eastAsia"/>
        </w:rPr>
        <w:t>w</w:t>
      </w:r>
      <w:r w:rsidR="00590E90">
        <w:t>ithin</w:t>
      </w:r>
      <w:r w:rsidRPr="00472A58">
        <w:t xml:space="preserve"> a specified period</w:t>
      </w:r>
      <w:r>
        <w:t xml:space="preserve"> </w:t>
      </w:r>
      <w:r w:rsidR="00BB01FA">
        <w:fldChar w:fldCharType="begin"/>
      </w:r>
      <w:r w:rsidR="008C2B47">
        <w:instrText xml:space="preserve"> ADDIN EN.CITE &lt;EndNote&gt;&lt;Cite&gt;&lt;Author&gt;Schandry&lt;/Author&gt;&lt;Year&gt;1981&lt;/Year&gt;&lt;RecNum&gt;909&lt;/RecNum&gt;&lt;DisplayText&gt;(Schandry 1981)&lt;/DisplayText&gt;&lt;record&gt;&lt;rec-number&gt;909&lt;/rec-number&gt;&lt;foreign-keys&gt;&lt;key app="EN" db-id="5ppdtzwa8zzxfxeft21v5aeddps2dsfvtfzx" timestamp="1524445386"&gt;909&lt;/key&gt;&lt;/foreign-keys&gt;&lt;ref-type name="Journal Article"&gt;17&lt;/ref-type&gt;&lt;contributors&gt;&lt;authors&gt;&lt;author&gt;Schandry, Rainer&lt;/author&gt;&lt;/authors&gt;&lt;/contributors&gt;&lt;titles&gt;&lt;title&gt;Heart beat perception and emotional experience&lt;/title&gt;&lt;secondary-title&gt;Psychophysiology&lt;/secondary-title&gt;&lt;/titles&gt;&lt;periodical&gt;&lt;full-title&gt;Psychophysiology&lt;/full-title&gt;&lt;abbr-1&gt;Psychophysiology&lt;/abbr-1&gt;&lt;abbr-2&gt;Psychophysiology&lt;/abbr-2&gt;&lt;/periodical&gt;&lt;pages&gt;483-488&lt;/pages&gt;&lt;volume&gt;18&lt;/volume&gt;&lt;number&gt;4&lt;/number&gt;&lt;keywords&gt;&lt;keyword&gt;Adolescent&lt;/keyword&gt;&lt;keyword&gt;Adult&lt;/keyword&gt;&lt;keyword&gt;Anxiety/psychology&lt;/keyword&gt;&lt;keyword&gt;*Emotions&lt;/keyword&gt;&lt;keyword&gt;Female&lt;/keyword&gt;&lt;keyword&gt;*Heart Rate&lt;/keyword&gt;&lt;keyword&gt;Humans&lt;/keyword&gt;&lt;keyword&gt;Male&lt;/keyword&gt;&lt;keyword&gt;*Perception&lt;/keyword&gt;&lt;keyword&gt;Personality&lt;/keyword&gt;&lt;/keywords&gt;&lt;dates&gt;&lt;year&gt;1981&lt;/year&gt;&lt;pub-dates&gt;&lt;date&gt;Jul&lt;/date&gt;&lt;/pub-dates&gt;&lt;/dates&gt;&lt;isbn&gt;1469-8986&lt;/isbn&gt;&lt;accession-num&gt;7267933&lt;/accession-num&gt;&lt;urls&gt;&lt;related-urls&gt;&lt;url&gt;https://www.ncbi.nlm.nih.gov/pubmed/7267933&lt;/url&gt;&lt;/related-urls&gt;&lt;/urls&gt;&lt;custom4&gt;&lt;style face="normal" font="default" charset="128" size="100%"&gt;心拍検出課題&lt;/style&gt;&lt;/custom4&gt;&lt;electronic-resource-num&gt;10.1111/j.1469-8986.1981.tb02486.x&lt;/electronic-resource-num&gt;&lt;/record&gt;&lt;/Cite&gt;&lt;/EndNote&gt;</w:instrText>
      </w:r>
      <w:r w:rsidR="00BB01FA">
        <w:fldChar w:fldCharType="separate"/>
      </w:r>
      <w:r w:rsidR="008C2B47">
        <w:rPr>
          <w:noProof/>
        </w:rPr>
        <w:t>(Schandry 1981)</w:t>
      </w:r>
      <w:r w:rsidR="00BB01FA">
        <w:fldChar w:fldCharType="end"/>
      </w:r>
      <w:r w:rsidR="005D2C46">
        <w:rPr>
          <w:rFonts w:hint="eastAsia"/>
        </w:rPr>
        <w:t>.</w:t>
      </w:r>
      <w:r w:rsidR="005D2C46">
        <w:t xml:space="preserve"> </w:t>
      </w:r>
      <w:r w:rsidR="00083A40" w:rsidRPr="00472A58">
        <w:t>However, this method has faced several criticisms, including the influence of participants' prior knowledge of their heart rate on their performance</w:t>
      </w:r>
      <w:r w:rsidR="00083A40">
        <w:t xml:space="preserve"> </w:t>
      </w:r>
      <w:r w:rsidR="00BB01FA">
        <w:fldChar w:fldCharType="begin">
          <w:fldData xml:space="preserve">PEVuZE5vdGU+PENpdGU+PEF1dGhvcj5aYW1hcmlvbGE8L0F1dGhvcj48WWVhcj4yMDE4PC9ZZWFy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</w:fldData>
        </w:fldChar>
      </w:r>
      <w:r w:rsidR="008C2B47">
        <w:instrText xml:space="preserve"> ADDIN EN.CITE </w:instrText>
      </w:r>
      <w:r w:rsidR="008C2B47">
        <w:fldChar w:fldCharType="begin">
          <w:fldData xml:space="preserve">PEVuZE5vdGU+PENpdGU+PEF1dGhvcj5aYW1hcmlvbGE8L0F1dGhvcj48WWVhcj4yMDE4PC9ZZWFy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</w:fldData>
        </w:fldChar>
      </w:r>
      <w:r w:rsidR="008C2B47">
        <w:instrText xml:space="preserve"> ADDIN EN.CITE.DATA </w:instrText>
      </w:r>
      <w:r w:rsidR="008C2B47">
        <w:fldChar w:fldCharType="end"/>
      </w:r>
      <w:r w:rsidR="00BB01FA">
        <w:fldChar w:fldCharType="separate"/>
      </w:r>
      <w:r w:rsidR="008C2B47">
        <w:rPr>
          <w:noProof/>
        </w:rPr>
        <w:t>(Murphy, Millgate et al. 2018, Zamariola, Maurage et al. 2018)</w:t>
      </w:r>
      <w:r w:rsidR="00BB01FA">
        <w:fldChar w:fldCharType="end"/>
      </w:r>
      <w:r w:rsidR="005D2C46">
        <w:rPr>
          <w:rFonts w:hint="eastAsia"/>
        </w:rPr>
        <w:t>.</w:t>
      </w:r>
      <w:r w:rsidR="005D2C46">
        <w:t xml:space="preserve"> </w:t>
      </w:r>
      <w:r w:rsidR="005A4DAD" w:rsidRPr="00472A58">
        <w:t>To address these issues, alternative tasks have been developed, including those that detect synchronization between heartbeats and sounds</w:t>
      </w:r>
      <w:r w:rsidR="005A4DAD">
        <w:t xml:space="preserve"> </w:t>
      </w:r>
      <w:r w:rsidR="00BB01FA">
        <w:fldChar w:fldCharType="begin"/>
      </w:r>
      <w:r w:rsidR="008C2B47">
        <w:instrText xml:space="preserve"> ADDIN EN.CITE &lt;EndNote&gt;&lt;Cite&gt;&lt;Author&gt;Ring&lt;/Author&gt;&lt;Year&gt;2018&lt;/Year&gt;&lt;RecNum&gt;1203&lt;/RecNum&gt;&lt;DisplayText&gt;(Ring and Brener 2018)&lt;/DisplayText&gt;&lt;record&gt;&lt;rec-number&gt;1203&lt;/rec-number&gt;&lt;foreign-keys&gt;&lt;key app="EN" db-id="5ppdtzwa8zzxfxeft21v5aeddps2dsfvtfzx" timestamp="1562840326"&gt;1203&lt;/key&gt;&lt;/foreign-keys&gt;&lt;ref-type name="Journal Article"&gt;17&lt;/ref-type&gt;&lt;contributors&gt;&lt;authors&gt;&lt;author&gt;Ring, Christopher&lt;/author&gt;&lt;author&gt;Brener, Jasper&lt;/author&gt;&lt;/authors&gt;&lt;/contributors&gt;&lt;auth-address&gt;Univ Birmingham, Sch Sport Exercise &amp;amp; Rehabil Sci, Birmingham B13 9SE, W Midlands, England&amp;#xD;SUNY Stony Brook, Dept Psychol, Stony Brook, NY 11794 USA&lt;/auth-address&gt;&lt;titles&gt;&lt;title&gt;Heartbeat counting is unrelated to heartbeat detection: A comparison of methods to quantify interoception&lt;/title&gt;&lt;secondary-title&gt;Psychophysiology&lt;/secondary-title&gt;&lt;alt-title&gt;Psychophysiology&lt;/alt-title&gt;&lt;/titles&gt;&lt;periodical&gt;&lt;full-title&gt;Psychophysiology&lt;/full-title&gt;&lt;abbr-1&gt;Psychophysiology&lt;/abbr-1&gt;&lt;abbr-2&gt;Psychophysiology&lt;/abbr-2&gt;&lt;/periodical&gt;&lt;alt-periodical&gt;&lt;full-title&gt;Psychophysiology&lt;/full-title&gt;&lt;abbr-1&gt;Psychophysiology&lt;/abbr-1&gt;&lt;abbr-2&gt;Psychophysiology&lt;/abbr-2&gt;&lt;/alt-periodical&gt;&lt;pages&gt;e13084&lt;/pages&gt;&lt;volume&gt;55&lt;/volume&gt;&lt;number&gt;9&lt;/number&gt;&lt;keywords&gt;&lt;keyword&gt;heart rate&lt;/keyword&gt;&lt;keyword&gt;interoception&lt;/keyword&gt;&lt;keyword&gt;psychophysics&lt;/keyword&gt;&lt;keyword&gt;evoked-potentials&lt;/keyword&gt;&lt;keyword&gt;cardiac awareness&lt;/keyword&gt;&lt;keyword&gt;constant stimuli&lt;/keyword&gt;&lt;keyword&gt;perception&lt;/keyword&gt;&lt;keyword&gt;beliefs&lt;/keyword&gt;&lt;keyword&gt;brain&lt;/keyword&gt;&lt;keyword&gt;accuracy&lt;/keyword&gt;&lt;keyword&gt;feedback&lt;/keyword&gt;&lt;keyword&gt;psychophysiology&lt;/keyword&gt;&lt;keyword&gt;simultaneity&lt;/keyword&gt;&lt;/keywords&gt;&lt;dates&gt;&lt;year&gt;2018&lt;/year&gt;&lt;pub-dates&gt;&lt;date&gt;Sep&lt;/date&gt;&lt;/pub-dates&gt;&lt;/dates&gt;&lt;isbn&gt;0048-5772&lt;/isbn&gt;&lt;urls&gt;&lt;related-urls&gt;&lt;url&gt;https://onlinelibrary.wiley.com/doi/full/10.1111/psyp.13084&lt;/url&gt;&lt;/related-urls&gt;&lt;/urls&gt;&lt;custom4&gt;&lt;style face="normal" font="default" charset="128" size="100%"&gt;心拍, 方法&lt;/style&gt;&lt;/custom4&gt;&lt;electronic-resource-num&gt;10.1111/psyp.13084&lt;/electronic-resource-num&gt;&lt;language&gt;English&lt;/language&gt;&lt;/record&gt;&lt;/Cite&gt;&lt;/EndNote&gt;</w:instrText>
      </w:r>
      <w:r w:rsidR="00BB01FA">
        <w:fldChar w:fldCharType="separate"/>
      </w:r>
      <w:r w:rsidR="008C2B47">
        <w:rPr>
          <w:noProof/>
        </w:rPr>
        <w:t>(Ring and Brener 2018)</w:t>
      </w:r>
      <w:r w:rsidR="00BB01FA">
        <w:fldChar w:fldCharType="end"/>
      </w:r>
      <w:r w:rsidR="003F5569">
        <w:rPr>
          <w:rFonts w:hint="eastAsia"/>
        </w:rPr>
        <w:t>（笹岡先生の論文）</w:t>
      </w:r>
      <w:r w:rsidR="005D2C46">
        <w:t xml:space="preserve">, </w:t>
      </w:r>
      <w:r w:rsidR="005D2C46" w:rsidRPr="00472A58">
        <w:t>match the timing of heartbeats to sounds</w:t>
      </w:r>
      <w:r w:rsidR="005D2C46">
        <w:t xml:space="preserve"> </w:t>
      </w:r>
      <w:r w:rsidR="00BB01FA">
        <w:fldChar w:fldCharType="begin"/>
      </w:r>
      <w:r w:rsidR="008C2B47">
        <w:instrText xml:space="preserve"> ADDIN EN.CITE &lt;EndNote&gt;&lt;Cite&gt;&lt;Author&gt;Plans&lt;/Author&gt;&lt;Year&gt;2020&lt;/Year&gt;&lt;RecNum&gt;1402&lt;/RecNum&gt;&lt;DisplayText&gt;(Plans, Ponzo et al. 2020)&lt;/DisplayText&gt;&lt;record&gt;&lt;rec-number&gt;1402&lt;/rec-number&gt;&lt;foreign-keys&gt;&lt;key app="EN" db-id="5ppdtzwa8zzxfxeft21v5aeddps2dsfvtfzx" timestamp="1612161613"&gt;1402&lt;/key&gt;&lt;/foreign-keys&gt;&lt;ref-type name="Journal Article"&gt;17&lt;/ref-type&gt;&lt;contributors&gt;&lt;authors&gt;&lt;author&gt;Plans, David&lt;/author&gt;&lt;author&gt;Ponzo, Sonia&lt;/author&gt;&lt;author&gt;Bird, Geoff&lt;/author&gt;&lt;author&gt;Ring, Christopher&lt;/author&gt;&lt;author&gt;Morelli, Davide&lt;/author&gt;&lt;author&gt;Keating, Connor Tom&lt;/author&gt;&lt;author&gt;Murphy, Jennifer&lt;/author&gt;&lt;author&gt;Catmur, Caroline&lt;/author&gt;&lt;/authors&gt;&lt;/contributors&gt;&lt;titles&gt;&lt;title&gt;Measuring Interoception: The Phase Adjustment Task&lt;/title&gt;&lt;/titles&gt;&lt;dates&gt;&lt;year&gt;2020&lt;/year&gt;&lt;/dates&gt;&lt;urls&gt;&lt;/urls&gt;&lt;custom4&gt;&lt;style face="normal" font="default" charset="128" size="100%"&gt;内受容, 方法&lt;/style&gt;&lt;/custom4&gt;&lt;/record&gt;&lt;/Cite&gt;&lt;/EndNote&gt;</w:instrText>
      </w:r>
      <w:r w:rsidR="00BB01FA">
        <w:fldChar w:fldCharType="separate"/>
      </w:r>
      <w:r w:rsidR="008C2B47">
        <w:rPr>
          <w:noProof/>
        </w:rPr>
        <w:t>(Plans, Ponzo et al. 2020)</w:t>
      </w:r>
      <w:r w:rsidR="00BB01FA">
        <w:fldChar w:fldCharType="end"/>
      </w:r>
      <w:r w:rsidR="005D2C46">
        <w:rPr>
          <w:rFonts w:hint="eastAsia"/>
        </w:rPr>
        <w:t>,</w:t>
      </w:r>
      <w:r w:rsidR="005D2C46">
        <w:t xml:space="preserve"> </w:t>
      </w:r>
      <w:r w:rsidR="005166E8" w:rsidRPr="005166E8">
        <w:t>detecting increases in heart rate</w:t>
      </w:r>
      <w:r w:rsidR="00056614">
        <w:t xml:space="preserve"> </w:t>
      </w:r>
      <w:r w:rsidR="00BB01FA">
        <w:fldChar w:fldCharType="begin"/>
      </w:r>
      <w:r w:rsidR="008C2B47">
        <w:instrText xml:space="preserve"> ADDIN EN.CITE &lt;EndNote&gt;&lt;Cite&gt;&lt;Author&gt;Khalsa&lt;/Author&gt;&lt;Year&gt;2009&lt;/Year&gt;&lt;RecNum&gt;1276&lt;/RecNum&gt;&lt;DisplayText&gt;(Khalsa, Rudrauf et al. 2009)&lt;/DisplayText&gt;&lt;record&gt;&lt;rec-number&gt;1276&lt;/rec-number&gt;&lt;foreign-keys&gt;&lt;key app="EN" db-id="5ppdtzwa8zzxfxeft21v5aeddps2dsfvtfzx" timestamp="1580444606"&gt;1276&lt;/key&gt;&lt;/foreign-keys&gt;&lt;ref-type name="Journal Article"&gt;17&lt;/ref-type&gt;&lt;contributors&gt;&lt;authors&gt;&lt;author&gt;Khalsa, S. S.&lt;/author&gt;&lt;author&gt;Rudrauf, D.&lt;/author&gt;&lt;author&gt;Sandesara, C.&lt;/author&gt;&lt;author&gt;Olshansky, B.&lt;/author&gt;&lt;author&gt;Tranel, D.&lt;/author&gt;&lt;/authors&gt;&lt;/contributors&gt;&lt;titles&gt;&lt;title&gt;Bolus isoproterenol infusions provide a reliable method for assessing interoceptive awareness&lt;/title&gt;&lt;secondary-title&gt;International Journal of Psychophysiology&lt;/secondary-title&gt;&lt;/titles&gt;&lt;periodical&gt;&lt;full-title&gt;International Journal of Psychophysiology&lt;/full-title&gt;&lt;abbr-1&gt;Int. J. Psychophysiol.&lt;/abbr-1&gt;&lt;abbr-2&gt;Int J Psychophysiol&lt;/abbr-2&gt;&lt;/periodical&gt;&lt;pages&gt;34-45&lt;/pages&gt;&lt;volume&gt;72&lt;/volume&gt;&lt;number&gt;1&lt;/number&gt;&lt;keywords&gt;&lt;keyword&gt;Interoception&lt;/keyword&gt;&lt;keyword&gt;Isoproterenol&lt;/keyword&gt;&lt;keyword&gt;Emotion&lt;/keyword&gt;&lt;keyword&gt;Heartbeat detection&lt;/keyword&gt;&lt;keyword&gt;Respiration&lt;/keyword&gt;&lt;/keywords&gt;&lt;dates&gt;&lt;year&gt;2009&lt;/year&gt;&lt;pub-dates&gt;&lt;date&gt;2009/04/01/&lt;/date&gt;&lt;/pub-dates&gt;&lt;/dates&gt;&lt;isbn&gt;0167-8760&lt;/isbn&gt;&lt;urls&gt;&lt;related-urls&gt;&lt;url&gt;http://www.sciencedirect.com/science/article/pii/S0167876008008015&lt;/url&gt;&lt;/related-urls&gt;&lt;/urls&gt;&lt;custom4&gt;&lt;style face="normal" font="default" charset="128" size="100%"&gt;内受容, 方法&lt;/style&gt;&lt;/custom4&gt;&lt;electronic-resource-num&gt;https://doi.org/10.1016/j.ijpsycho.2008.08.010&lt;/electronic-resource-num&gt;&lt;/record&gt;&lt;/Cite&gt;&lt;/EndNote&gt;</w:instrText>
      </w:r>
      <w:r w:rsidR="00BB01FA">
        <w:fldChar w:fldCharType="separate"/>
      </w:r>
      <w:r w:rsidR="008C2B47">
        <w:rPr>
          <w:noProof/>
        </w:rPr>
        <w:t>(Khalsa, Rudrauf et al. 2009)</w:t>
      </w:r>
      <w:r w:rsidR="00BB01FA">
        <w:fldChar w:fldCharType="end"/>
      </w:r>
      <w:r w:rsidR="00862305" w:rsidRPr="00472A58">
        <w:t>, and use modalities other than heartbeats</w:t>
      </w:r>
      <w:r w:rsidR="00862305">
        <w:t xml:space="preserve"> </w:t>
      </w:r>
      <w:r w:rsidR="00BB01FA">
        <w:fldChar w:fldCharType="begin">
          <w:fldData xml:space="preserve">PEVuZE5vdGU+PENpdGU+PEF1dGhvcj5GZXJlbnR6aTwvQXV0aG9yPjxZZWFyPjIwMTg8L1llYXI+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</w:fldData>
        </w:fldChar>
      </w:r>
      <w:r w:rsidR="008C2B47">
        <w:instrText xml:space="preserve"> ADDIN EN.CITE </w:instrText>
      </w:r>
      <w:r w:rsidR="008C2B47">
        <w:fldChar w:fldCharType="begin">
          <w:fldData xml:space="preserve">PEVuZE5vdGU+PENpdGU+PEF1dGhvcj5GZXJlbnR6aTwvQXV0aG9yPjxZZWFyPjIwMTg8L1llYXI+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</w:fldData>
        </w:fldChar>
      </w:r>
      <w:r w:rsidR="008C2B47">
        <w:instrText xml:space="preserve"> ADDIN EN.CITE.DATA </w:instrText>
      </w:r>
      <w:r w:rsidR="008C2B47">
        <w:fldChar w:fldCharType="end"/>
      </w:r>
      <w:r w:rsidR="00BB01FA">
        <w:fldChar w:fldCharType="separate"/>
      </w:r>
      <w:r w:rsidR="008C2B47">
        <w:rPr>
          <w:noProof/>
        </w:rPr>
        <w:t>(Ferentzi, Bogdány et al. 2018, Murphy, Catmur et al. 2018)</w:t>
      </w:r>
      <w:r w:rsidR="00BB01FA">
        <w:fldChar w:fldCharType="end"/>
      </w:r>
      <w:r w:rsidR="005E7FEC" w:rsidRPr="00472A58">
        <w:t>. These tasks aim to refine the assessment of interoceptive sensitivity by circumventing the limitations of the heartbeat counting task.</w:t>
      </w:r>
    </w:p>
    <w:p w14:paraId="2607576B" w14:textId="5A53FCCA" w:rsidR="00FC7D8F" w:rsidRDefault="0036626E" w:rsidP="00BB01FA">
      <w:r w:rsidRPr="0036626E">
        <w:t>Research into resilience has also employed physiological markers to objectively evaluate its functioning</w:t>
      </w:r>
      <w:r w:rsidR="006961CB" w:rsidRPr="004F611B">
        <w:t xml:space="preserve"> </w:t>
      </w:r>
      <w:r w:rsidR="00BB01FA">
        <w:fldChar w:fldCharType="begin">
          <w:fldData xml:space="preserve">PEVuZE5vdGU+PENpdGU+PEF1dGhvcj5XYWxrZXI8L0F1dGhvcj48WWVhcj4yMDE3PC9ZZWFyPjxS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</w:fldData>
        </w:fldChar>
      </w:r>
      <w:r w:rsidR="008B6D90">
        <w:instrText xml:space="preserve"> ADDIN EN.CITE </w:instrText>
      </w:r>
      <w:r w:rsidR="008B6D90">
        <w:fldChar w:fldCharType="begin">
          <w:fldData xml:space="preserve">PEVuZE5vdGU+PENpdGU+PEF1dGhvcj5XYWxrZXI8L0F1dGhvcj48WWVhcj4yMDE3PC9ZZWFyPjxS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</w:fldData>
        </w:fldChar>
      </w:r>
      <w:r w:rsidR="008B6D90">
        <w:instrText xml:space="preserve"> ADDIN EN.CITE.DATA </w:instrText>
      </w:r>
      <w:r w:rsidR="008B6D90">
        <w:fldChar w:fldCharType="end"/>
      </w:r>
      <w:r w:rsidR="00BB01FA">
        <w:fldChar w:fldCharType="separate"/>
      </w:r>
      <w:r w:rsidR="008B6D90">
        <w:rPr>
          <w:noProof/>
        </w:rPr>
        <w:t>(Walker, Pfingst et al. 2017, Carnevali, Koenig et al. 2018, Perna, Riva et al. 2020)</w:t>
      </w:r>
      <w:r w:rsidR="00BB01FA">
        <w:fldChar w:fldCharType="end"/>
      </w:r>
      <w:r w:rsidR="001535DE">
        <w:t xml:space="preserve">. </w:t>
      </w:r>
      <w:r w:rsidR="005B1571" w:rsidRPr="005B1571">
        <w:t xml:space="preserve">Studies have demonstrated that individual differences in resilience influence recovery time and degree from stress-induced physiological responses. </w:t>
      </w:r>
      <w:r w:rsidR="006B1144" w:rsidRPr="004F611B">
        <w:t xml:space="preserve">For </w:t>
      </w:r>
      <w:r w:rsidR="005B1571">
        <w:t>example</w:t>
      </w:r>
      <w:r w:rsidR="006B1144" w:rsidRPr="004F611B">
        <w:t>, it has been shown that individuals with higher resilience recover more quickly from cardiovascular changes induced by the psychological stress of a speech preparation task</w:t>
      </w:r>
      <w:r w:rsidR="006B1144">
        <w:t xml:space="preserve"> </w:t>
      </w:r>
      <w:r w:rsidR="00BB01FA">
        <w:fldChar w:fldCharType="begin"/>
      </w:r>
      <w:r w:rsidR="008C2B47">
        <w:instrText xml:space="preserve"> ADDIN EN.CITE &lt;EndNote&gt;&lt;Cite&gt;&lt;Author&gt;Tugade&lt;/Author&gt;&lt;Year&gt;2004&lt;/Year&gt;&lt;RecNum&gt;1473&lt;/RecNum&gt;&lt;DisplayText&gt;(Tugade and Fredrickson 2004)&lt;/DisplayText&gt;&lt;record&gt;&lt;rec-number&gt;1473&lt;/rec-number&gt;&lt;foreign-keys&gt;&lt;key app="EN" db-id="5ppdtzwa8zzxfxeft21v5aeddps2dsfvtfzx" timestamp="1617613191"&gt;1473&lt;/key&gt;&lt;/foreign-keys&gt;&lt;ref-type name="Journal Article"&gt;17&lt;/ref-type&gt;&lt;contributors&gt;&lt;authors&gt;&lt;author&gt;Tugade, Michele M&lt;/author&gt;&lt;author&gt;Fredrickson, Barbara L&lt;/author&gt;&lt;/authors&gt;&lt;/contributors&gt;&lt;titles&gt;&lt;title&gt;Resilient individuals use positive emotions to bounce back from negative emotional experience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320&lt;/pages&gt;&lt;volume&gt;86&lt;/volume&gt;&lt;number&gt;2&lt;/number&gt;&lt;dates&gt;&lt;year&gt;2004&lt;/year&gt;&lt;/dates&gt;&lt;isbn&gt;1939-1315&lt;/isbn&gt;&lt;urls&gt;&lt;related-urls&gt;&lt;url&gt;https://www.ncbi.nlm.nih.gov/pmc/articles/PMC3132556/&lt;/url&gt;&lt;/related-urls&gt;&lt;/urls&gt;&lt;custom4&gt;&lt;style face="normal" font="default" charset="128" size="100%"&gt;レジリエンス&lt;/style&gt;&lt;/custom4&gt;&lt;/record&gt;&lt;/Cite&gt;&lt;/EndNote&gt;</w:instrText>
      </w:r>
      <w:r w:rsidR="00BB01FA">
        <w:fldChar w:fldCharType="separate"/>
      </w:r>
      <w:r w:rsidR="008C2B47">
        <w:rPr>
          <w:noProof/>
        </w:rPr>
        <w:t>(Tugade and Fredrickson 2004)</w:t>
      </w:r>
      <w:r w:rsidR="00BB01FA">
        <w:fldChar w:fldCharType="end"/>
      </w:r>
      <w:r w:rsidR="00C42FB6" w:rsidRPr="004F611B">
        <w:t>. Additionally, in experiments involving peacekeeping force participants, significant correlations were found between resilience and the amount of recovery in cardiovascular parameters following speech preparation and mental arithmetic tasks</w:t>
      </w:r>
      <w:r w:rsidR="00C42FB6">
        <w:t xml:space="preserve"> </w:t>
      </w:r>
      <w:r w:rsidR="00BB01FA">
        <w:fldChar w:fldCharType="begin"/>
      </w:r>
      <w:r w:rsidR="008C2B47">
        <w:instrText xml:space="preserve"> ADDIN EN.CITE &lt;EndNote&gt;&lt;Cite&gt;&lt;Author&gt;Souza&lt;/Author&gt;&lt;Year&gt;2013&lt;/Year&gt;&lt;RecNum&gt;1957&lt;/RecNum&gt;&lt;DisplayText&gt;(Souza, Magalhães et al. 2013)&lt;/DisplayText&gt;&lt;record&gt;&lt;rec-number&gt;1957&lt;/rec-number&gt;&lt;foreign-keys&gt;&lt;key app="EN" db-id="5ppdtzwa8zzxfxeft21v5aeddps2dsfvtfzx" timestamp="1706847323"&gt;1957&lt;/key&gt;&lt;/foreign-keys&gt;&lt;ref-type name="Journal Article"&gt;17&lt;/ref-type&gt;&lt;contributors&gt;&lt;authors&gt;&lt;author&gt;Souza, Gabriela Guerra Leal&lt;/author&gt;&lt;author&gt;Magalhães, Ludmila Naves&lt;/author&gt;&lt;author&gt;Da Cruz, Thiago Amorim Ribeiro&lt;/author&gt;&lt;author&gt;Mendonça-De-Souza, Ana Carolina Ferraz&lt;/author&gt;&lt;author&gt;Duarte, Antônio Fernando A.&lt;/author&gt;&lt;author&gt;Fischer, Nastassja L.&lt;/author&gt;&lt;author&gt;Souza, Wanderson F.&lt;/author&gt;&lt;author&gt;Coutinho, Evandro Da Silva F.&lt;/author&gt;&lt;author&gt;Vila, Jaime&lt;/author&gt;&lt;author&gt;Gleiser, Sonia&lt;/author&gt;&lt;author&gt;Figueira, Ivan&lt;/author&gt;&lt;author&gt;Volchan, Eliane&lt;/author&gt;&lt;/authors&gt;&lt;/contributors&gt;&lt;titles&gt;&lt;title&gt;Resting vagal control and resilience as predictors of cardiovascular allostasis in peacekeepers&lt;/title&gt;&lt;secondary-title&gt;Stress&lt;/secondary-title&gt;&lt;/titles&gt;&lt;periodical&gt;&lt;full-title&gt;Stress&lt;/full-title&gt;&lt;abbr-1&gt;Stress&lt;/abbr-1&gt;&lt;abbr-2&gt;Stress&lt;/abbr-2&gt;&lt;/periodical&gt;&lt;pages&gt;377-383&lt;/pages&gt;&lt;volume&gt;16&lt;/volume&gt;&lt;number&gt;4&lt;/number&gt;&lt;dates&gt;&lt;year&gt;2013&lt;/year&gt;&lt;pub-dates&gt;&lt;date&gt;2013/07/01&lt;/date&gt;&lt;/pub-dates&gt;&lt;/dates&gt;&lt;publisher&gt;Taylor &amp;amp; Francis&lt;/publisher&gt;&lt;isbn&gt;1025-3890&lt;/isbn&gt;&lt;urls&gt;&lt;related-urls&gt;&lt;url&gt;https://doi.org/10.3109/10253890.2013.767326&lt;/url&gt;&lt;/related-urls&gt;&lt;/urls&gt;&lt;electronic-resource-num&gt;10.3109/10253890.2013.767326&lt;/electronic-resource-num&gt;&lt;/record&gt;&lt;/Cite&gt;&lt;/EndNote&gt;</w:instrText>
      </w:r>
      <w:r w:rsidR="00BB01FA">
        <w:fldChar w:fldCharType="separate"/>
      </w:r>
      <w:r w:rsidR="008C2B47">
        <w:rPr>
          <w:noProof/>
        </w:rPr>
        <w:t>(Souza, Magalhães et al. 2013)</w:t>
      </w:r>
      <w:r w:rsidR="00BB01FA">
        <w:fldChar w:fldCharType="end"/>
      </w:r>
      <w:r w:rsidR="004F292D" w:rsidRPr="004F611B">
        <w:t xml:space="preserve">. </w:t>
      </w:r>
      <w:r w:rsidR="0068620F">
        <w:rPr>
          <w:rFonts w:eastAsiaTheme="minorHAnsi"/>
        </w:rPr>
        <w:t>E</w:t>
      </w:r>
      <w:r w:rsidR="0068620F" w:rsidRPr="00A1088E">
        <w:rPr>
          <w:rFonts w:eastAsiaTheme="minorHAnsi"/>
        </w:rPr>
        <w:t>lectroencephalograms</w:t>
      </w:r>
      <w:r w:rsidR="0068620F">
        <w:t xml:space="preserve"> (</w:t>
      </w:r>
      <w:r w:rsidR="00DD6CE6">
        <w:t>EEG</w:t>
      </w:r>
      <w:r w:rsidR="0068620F">
        <w:t>)</w:t>
      </w:r>
      <w:r w:rsidR="00DD6CE6">
        <w:t xml:space="preserve"> m</w:t>
      </w:r>
      <w:r w:rsidR="004F292D" w:rsidRPr="004F611B">
        <w:t>easurements during a memory re</w:t>
      </w:r>
      <w:r w:rsidR="00EC372F">
        <w:t>call</w:t>
      </w:r>
      <w:r w:rsidR="004F292D" w:rsidRPr="004F611B">
        <w:t xml:space="preserve"> task indicated that participants with lower scores on the Mental Toughness Questionnaire exhibited a greater reduction in alpha amplitude</w:t>
      </w:r>
      <w:r w:rsidR="002F02C3" w:rsidRPr="002F02C3">
        <w:t xml:space="preserve"> as task difficulty increased</w:t>
      </w:r>
      <w:r w:rsidR="0081644B">
        <w:t xml:space="preserve"> </w:t>
      </w:r>
      <w:r w:rsidR="002308AB">
        <w:fldChar w:fldCharType="begin"/>
      </w:r>
      <w:r w:rsidR="002308AB">
        <w:instrText xml:space="preserve"> ADDIN EN.CITE &lt;EndNote&gt;&lt;Cite&gt;&lt;Author&gt;Zhozhikashvili&lt;/Author&gt;&lt;Year&gt;2022&lt;/Year&gt;&lt;RecNum&gt;1961&lt;/RecNum&gt;&lt;DisplayText&gt;(Zhozhikashvili, Zakharov et al. 2022)&lt;/DisplayText&gt;&lt;record&gt;&lt;rec-number&gt;1961&lt;/rec-number&gt;&lt;foreign-keys&gt;&lt;key app="EN" db-id="5ppdtzwa8zzxfxeft21v5aeddps2dsfvtfzx" timestamp="1706864768"&gt;1961&lt;/key&gt;&lt;/foreign-keys&gt;&lt;ref-type name="Journal Article"&gt;17&lt;/ref-type&gt;&lt;contributors&gt;&lt;authors&gt;&lt;author&gt;Zhozhikashvili, Natalia&lt;/author&gt;&lt;author&gt;Zakharov, Ilya&lt;/author&gt;&lt;author&gt;Ismatullina, Victoria&lt;/author&gt;&lt;author&gt;Feklicheva, Inna&lt;/author&gt;&lt;author&gt;Malykh, Sergey&lt;/author&gt;&lt;author&gt;Arsalidou, Marie&lt;/author&gt;&lt;/authors&gt;&lt;/contributors&gt;&lt;titles&gt;&lt;title&gt;Parietal Alpha Oscillations: Cognitive Load and Mental Toughness&lt;/title&gt;&lt;secondary-title&gt;Brain Sciences&lt;/secondary-title&gt;&lt;/titles&gt;&lt;periodical&gt;&lt;full-title&gt;Brain sciences&lt;/full-title&gt;&lt;/periodical&gt;&lt;pages&gt;1135&lt;/pages&gt;&lt;volume&gt;12&lt;/volume&gt;&lt;number&gt;9&lt;/number&gt;&lt;dates&gt;&lt;year&gt;2022&lt;/year&gt;&lt;/dates&gt;&lt;isbn&gt;2076-3425&lt;/isbn&gt;&lt;accession-num&gt;doi:10.3390/brainsci12091135&lt;/accession-num&gt;&lt;urls&gt;&lt;related-urls&gt;&lt;url&gt;https://www.mdpi.com/2076-3425/12/9/1135&lt;/url&gt;&lt;/related-urls&gt;&lt;/urls&gt;&lt;/record&gt;&lt;/Cite&gt;&lt;/EndNote&gt;</w:instrText>
      </w:r>
      <w:r w:rsidR="002308AB">
        <w:fldChar w:fldCharType="separate"/>
      </w:r>
      <w:r w:rsidR="002308AB">
        <w:rPr>
          <w:noProof/>
        </w:rPr>
        <w:t>(Zhozhikashvili, Zakharov et al. 2022)</w:t>
      </w:r>
      <w:r w:rsidR="002308AB">
        <w:fldChar w:fldCharType="end"/>
      </w:r>
      <w:r w:rsidR="0081644B">
        <w:t>.</w:t>
      </w:r>
      <w:r w:rsidR="004F292D">
        <w:t xml:space="preserve"> </w:t>
      </w:r>
      <w:r w:rsidR="001F4C3C" w:rsidRPr="001F4C3C">
        <w:t xml:space="preserve">Supporting these human studies, animal research indicates that although heart rate, </w:t>
      </w:r>
      <w:r w:rsidR="001F4C3C" w:rsidRPr="001F4C3C">
        <w:lastRenderedPageBreak/>
        <w:t xml:space="preserve">blood pressure, and corticosterone levels rise similarly during territorial </w:t>
      </w:r>
      <w:r w:rsidR="001651A6" w:rsidRPr="004F611B">
        <w:t>fights</w:t>
      </w:r>
      <w:r w:rsidR="001F4C3C" w:rsidRPr="001F4C3C">
        <w:t xml:space="preserve">, physiological recovery to baseline is significantly quicker in </w:t>
      </w:r>
      <w:r w:rsidR="001F4C3C">
        <w:t>winners</w:t>
      </w:r>
      <w:r w:rsidR="001F4C3C" w:rsidRPr="001F4C3C">
        <w:t xml:space="preserve"> compared to losers</w:t>
      </w:r>
      <w:r w:rsidR="001F4C3C">
        <w:t xml:space="preserve"> </w:t>
      </w:r>
      <w:r w:rsidR="00BB01FA">
        <w:fldChar w:fldCharType="begin"/>
      </w:r>
      <w:r w:rsidR="008C2B47">
        <w:instrText xml:space="preserve"> ADDIN EN.CITE &lt;EndNote&gt;&lt;Cite&gt;&lt;Author&gt;Koolhaas&lt;/Author&gt;&lt;Year&gt;2011&lt;/Year&gt;&lt;RecNum&gt;1958&lt;/RecNum&gt;&lt;DisplayText&gt;(Koolhaas, Bartolomucci et al. 2011)&lt;/DisplayText&gt;&lt;record&gt;&lt;rec-number&gt;1958&lt;/rec-number&gt;&lt;foreign-keys&gt;&lt;key app="EN" db-id="5ppdtzwa8zzxfxeft21v5aeddps2dsfvtfzx" timestamp="1706847804"&gt;1958&lt;/key&gt;&lt;/foreign-keys&gt;&lt;ref-type name="Journal Article"&gt;17&lt;/ref-type&gt;&lt;contributors&gt;&lt;authors&gt;&lt;author&gt;Koolhaas, J. M.&lt;/author&gt;&lt;author&gt;Bartolomucci, A.&lt;/author&gt;&lt;author&gt;Buwalda, B.&lt;/author&gt;&lt;author&gt;de Boer, S. F.&lt;/author&gt;&lt;author&gt;Flügge, G.&lt;/author&gt;&lt;author&gt;Korte, S. M.&lt;/author&gt;&lt;author&gt;Meerlo, P.&lt;/author&gt;&lt;author&gt;Murison, R.&lt;/author&gt;&lt;author&gt;Olivier, B.&lt;/author&gt;&lt;author&gt;Palanza, P.&lt;/author&gt;&lt;author&gt;Richter-Levin, G.&lt;/author&gt;&lt;author&gt;Sgoifo, A.&lt;/author&gt;&lt;author&gt;Steimer, T.&lt;/author&gt;&lt;author&gt;Stiedl, O.&lt;/author&gt;&lt;author&gt;van Dijk, G.&lt;/author&gt;&lt;author&gt;Wöhr, M.&lt;/author&gt;&lt;author&gt;Fuchs, E.&lt;/author&gt;&lt;/authors&gt;&lt;/contributors&gt;&lt;titles&gt;&lt;title&gt;Stress revisited: A critical evaluation of the stress concept&lt;/title&gt;&lt;secondary-title&gt;Neuroscience &amp;amp; Biobehavioral Reviews&lt;/secondary-title&gt;&lt;/titles&gt;&lt;periodical&gt;&lt;full-title&gt;Neuroscience and Biobehavioral Reviews&lt;/full-title&gt;&lt;abbr-1&gt;Neurosci. Biobehav. Rev.&lt;/abbr-1&gt;&lt;abbr-2&gt;Neurosci Biobehav Rev&lt;/abbr-2&gt;&lt;abbr-3&gt;Neuroscience &amp;amp; Biobehavioral Reviews&lt;/abbr-3&gt;&lt;/periodical&gt;&lt;pages&gt;1291-1301&lt;/pages&gt;&lt;volume&gt;35&lt;/volume&gt;&lt;number&gt;5&lt;/number&gt;&lt;keywords&gt;&lt;keyword&gt;Stress&lt;/keyword&gt;&lt;keyword&gt;Stress response&lt;/keyword&gt;&lt;keyword&gt;HPA axis&lt;/keyword&gt;&lt;keyword&gt;Sympathetic activity&lt;/keyword&gt;&lt;keyword&gt;Adrenaline&lt;/keyword&gt;&lt;keyword&gt;Noradrenaline&lt;/keyword&gt;&lt;keyword&gt;Controllability&lt;/keyword&gt;&lt;keyword&gt;Predictability&lt;/keyword&gt;&lt;keyword&gt;Adaptation&lt;/keyword&gt;&lt;keyword&gt;Metabolism&lt;/keyword&gt;&lt;keyword&gt;Allostasis&lt;/keyword&gt;&lt;/keywords&gt;&lt;dates&gt;&lt;year&gt;2011&lt;/year&gt;&lt;pub-dates&gt;&lt;date&gt;2011/04/01/&lt;/date&gt;&lt;/pub-dates&gt;&lt;/dates&gt;&lt;isbn&gt;0149-7634&lt;/isbn&gt;&lt;urls&gt;&lt;related-urls&gt;&lt;url&gt;https://www.sciencedirect.com/science/article/pii/S0149763411000224&lt;/url&gt;&lt;/related-urls&gt;&lt;/urls&gt;&lt;electronic-resource-num&gt;https://doi.org/10.1016/j.neubiorev.2011.02.003&lt;/electronic-resource-num&gt;&lt;/record&gt;&lt;/Cite&gt;&lt;/EndNote&gt;</w:instrText>
      </w:r>
      <w:r w:rsidR="00BB01FA">
        <w:fldChar w:fldCharType="separate"/>
      </w:r>
      <w:r w:rsidR="008C2B47">
        <w:rPr>
          <w:noProof/>
        </w:rPr>
        <w:t>(Koolhaas, Bartolomucci et al. 2011)</w:t>
      </w:r>
      <w:r w:rsidR="00BB01FA">
        <w:fldChar w:fldCharType="end"/>
      </w:r>
      <w:r w:rsidR="00BB01FA" w:rsidRPr="00190104">
        <w:t>.</w:t>
      </w:r>
    </w:p>
    <w:p w14:paraId="5CEFC615" w14:textId="72A98FD6" w:rsidR="00FC7D8F" w:rsidRPr="00FC7D8F" w:rsidRDefault="0040514E" w:rsidP="00FC7D8F">
      <w:pPr>
        <w:rPr>
          <w:rFonts w:eastAsiaTheme="minorHAnsi"/>
        </w:rPr>
      </w:pPr>
      <w:r w:rsidRPr="0040514E">
        <w:rPr>
          <w:rFonts w:eastAsiaTheme="minorHAnsi"/>
        </w:rPr>
        <w:t xml:space="preserve">Past research on the connection between interoception and resilience has primarily relied on cross-sectional studies. This method, while valuable, is constrained by its susceptibility to biases arising from natural variations or selection effects </w:t>
      </w:r>
      <w:r w:rsidR="00FC7D8F">
        <w:rPr>
          <w:rFonts w:eastAsiaTheme="minorHAnsi"/>
        </w:rPr>
        <w:fldChar w:fldCharType="begin">
          <w:fldData xml:space="preserve">PEVuZE5vdGU+PENpdGU+PEF1dGhvcj5NYXh3ZWxsPC9BdXRob3I+PFllYXI+MjAwNzwvWWVhcj48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==
</w:fldData>
        </w:fldChar>
      </w:r>
      <w:r w:rsidR="008C2B47">
        <w:rPr>
          <w:rFonts w:eastAsiaTheme="minorHAnsi"/>
        </w:rPr>
        <w:instrText xml:space="preserve"> ADDIN EN.CITE </w:instrText>
      </w:r>
      <w:r w:rsidR="008C2B47">
        <w:rPr>
          <w:rFonts w:eastAsiaTheme="minorHAnsi"/>
        </w:rPr>
        <w:fldChar w:fldCharType="begin">
          <w:fldData xml:space="preserve">PEVuZE5vdGU+PENpdGU+PEF1dGhvcj5NYXh3ZWxsPC9BdXRob3I+PFllYXI+MjAwNzwvWWVhcj48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==
</w:fldData>
        </w:fldChar>
      </w:r>
      <w:r w:rsidR="008C2B47">
        <w:rPr>
          <w:rFonts w:eastAsiaTheme="minorHAnsi"/>
        </w:rPr>
        <w:instrText xml:space="preserve"> ADDIN EN.CITE.DATA </w:instrText>
      </w:r>
      <w:r w:rsidR="008C2B47">
        <w:rPr>
          <w:rFonts w:eastAsiaTheme="minorHAnsi"/>
        </w:rPr>
      </w:r>
      <w:r w:rsidR="008C2B47">
        <w:rPr>
          <w:rFonts w:eastAsiaTheme="minorHAnsi"/>
        </w:rPr>
        <w:fldChar w:fldCharType="end"/>
      </w:r>
      <w:r w:rsidR="00FC7D8F">
        <w:rPr>
          <w:rFonts w:eastAsiaTheme="minorHAnsi"/>
        </w:rPr>
      </w:r>
      <w:r w:rsidR="00FC7D8F">
        <w:rPr>
          <w:rFonts w:eastAsiaTheme="minorHAnsi"/>
        </w:rPr>
        <w:fldChar w:fldCharType="separate"/>
      </w:r>
      <w:r w:rsidR="008C2B47">
        <w:rPr>
          <w:rFonts w:eastAsiaTheme="minorHAnsi"/>
          <w:noProof/>
        </w:rPr>
        <w:t>(Maxwell and Cole 2007, Maier, Thatcher et al. 2023)</w:t>
      </w:r>
      <w:r w:rsidR="00FC7D8F">
        <w:rPr>
          <w:rFonts w:eastAsiaTheme="minorHAnsi"/>
        </w:rPr>
        <w:fldChar w:fldCharType="end"/>
      </w:r>
      <w:r w:rsidR="001C1371">
        <w:rPr>
          <w:rFonts w:eastAsiaTheme="minorHAnsi"/>
        </w:rPr>
        <w:t>.</w:t>
      </w:r>
      <w:r w:rsidR="001C1371" w:rsidRPr="001C1371">
        <w:rPr>
          <w:rFonts w:eastAsiaTheme="minorHAnsi"/>
        </w:rPr>
        <w:t xml:space="preserve"> </w:t>
      </w:r>
      <w:r w:rsidR="00746817" w:rsidRPr="00746817">
        <w:rPr>
          <w:rFonts w:eastAsiaTheme="minorHAnsi"/>
        </w:rPr>
        <w:t>To address these constraints and deepen our understanding of how interoception and resilience are interrelated and change over time, our research adopts a short-term longitudinal design. This approach enables the assessment of changes over time, offering a more nuanced and dynamic perspective than what cross-sectional studies can provide.</w:t>
      </w:r>
    </w:p>
    <w:p w14:paraId="389C5FD0" w14:textId="29B8836F" w:rsidR="0057557B" w:rsidRPr="00BB01FA" w:rsidRDefault="0057557B" w:rsidP="0057557B">
      <w:pPr>
        <w:rPr>
          <w:rFonts w:eastAsiaTheme="minorHAnsi"/>
        </w:rPr>
      </w:pPr>
      <w:r w:rsidRPr="00A1088E">
        <w:rPr>
          <w:rFonts w:eastAsiaTheme="minorHAnsi"/>
        </w:rPr>
        <w:t>B</w:t>
      </w:r>
      <w:r w:rsidR="00692720">
        <w:rPr>
          <w:rFonts w:eastAsiaTheme="minorHAnsi"/>
        </w:rPr>
        <w:t>ased</w:t>
      </w:r>
      <w:r w:rsidRPr="00A1088E">
        <w:rPr>
          <w:rFonts w:eastAsiaTheme="minorHAnsi"/>
        </w:rPr>
        <w:t xml:space="preserve"> on these</w:t>
      </w:r>
      <w:r w:rsidR="00D41AB4">
        <w:rPr>
          <w:rFonts w:eastAsiaTheme="minorHAnsi"/>
        </w:rPr>
        <w:t xml:space="preserve"> previous</w:t>
      </w:r>
      <w:r w:rsidRPr="00A1088E">
        <w:rPr>
          <w:rFonts w:eastAsiaTheme="minorHAnsi"/>
        </w:rPr>
        <w:t xml:space="preserve"> findings, we hypothesized that individuals with higher interoceptive </w:t>
      </w:r>
      <w:r w:rsidR="00852238">
        <w:rPr>
          <w:rFonts w:eastAsiaTheme="minorHAnsi"/>
        </w:rPr>
        <w:t>sensitivity</w:t>
      </w:r>
      <w:r w:rsidRPr="00A1088E">
        <w:rPr>
          <w:rFonts w:eastAsiaTheme="minorHAnsi"/>
        </w:rPr>
        <w:t xml:space="preserve"> would exhibit greater resilience in their physiological responses to stress. </w:t>
      </w:r>
      <w:r w:rsidR="00296052" w:rsidRPr="00296052">
        <w:rPr>
          <w:rFonts w:eastAsiaTheme="minorHAnsi"/>
        </w:rPr>
        <w:t xml:space="preserve">Specifically, </w:t>
      </w:r>
      <w:r w:rsidRPr="00A1088E">
        <w:rPr>
          <w:rFonts w:eastAsiaTheme="minorHAnsi"/>
        </w:rPr>
        <w:t xml:space="preserve">we </w:t>
      </w:r>
      <w:r w:rsidR="001C0F38">
        <w:rPr>
          <w:rFonts w:eastAsiaTheme="minorHAnsi"/>
        </w:rPr>
        <w:t>assumed</w:t>
      </w:r>
      <w:r w:rsidRPr="00A1088E">
        <w:rPr>
          <w:rFonts w:eastAsiaTheme="minorHAnsi"/>
        </w:rPr>
        <w:t xml:space="preserve"> </w:t>
      </w:r>
      <w:r w:rsidR="00FF5BDE">
        <w:rPr>
          <w:rFonts w:eastAsiaTheme="minorHAnsi"/>
        </w:rPr>
        <w:t xml:space="preserve">that </w:t>
      </w:r>
      <w:r w:rsidR="00E569F9" w:rsidRPr="00E569F9">
        <w:rPr>
          <w:rFonts w:eastAsiaTheme="minorHAnsi"/>
        </w:rPr>
        <w:t xml:space="preserve">individuals with </w:t>
      </w:r>
      <w:r w:rsidR="00E569F9">
        <w:rPr>
          <w:rFonts w:eastAsiaTheme="minorHAnsi"/>
        </w:rPr>
        <w:t>higher</w:t>
      </w:r>
      <w:r w:rsidR="00E569F9" w:rsidRPr="00E569F9">
        <w:rPr>
          <w:rFonts w:eastAsiaTheme="minorHAnsi"/>
        </w:rPr>
        <w:t xml:space="preserve"> interoceptive </w:t>
      </w:r>
      <w:r w:rsidR="00E569F9">
        <w:rPr>
          <w:rFonts w:eastAsiaTheme="minorHAnsi"/>
        </w:rPr>
        <w:t>sensitivity</w:t>
      </w:r>
      <w:r w:rsidR="00E569F9" w:rsidRPr="00E569F9">
        <w:rPr>
          <w:rFonts w:eastAsiaTheme="minorHAnsi"/>
        </w:rPr>
        <w:t xml:space="preserve"> would demonstrate superior recovery from stress-induced physiological changes during cognitive </w:t>
      </w:r>
      <w:r w:rsidR="00E569F9">
        <w:rPr>
          <w:rFonts w:eastAsiaTheme="minorHAnsi"/>
        </w:rPr>
        <w:t>load</w:t>
      </w:r>
      <w:r w:rsidR="00E569F9" w:rsidRPr="00E569F9">
        <w:rPr>
          <w:rFonts w:eastAsiaTheme="minorHAnsi"/>
        </w:rPr>
        <w:t xml:space="preserve">. </w:t>
      </w:r>
      <w:r w:rsidRPr="00A1088E">
        <w:rPr>
          <w:rFonts w:eastAsiaTheme="minorHAnsi"/>
        </w:rPr>
        <w:t xml:space="preserve">To </w:t>
      </w:r>
      <w:r w:rsidR="00284E2E">
        <w:rPr>
          <w:rFonts w:eastAsiaTheme="minorHAnsi"/>
        </w:rPr>
        <w:t>assess</w:t>
      </w:r>
      <w:r w:rsidRPr="00A1088E">
        <w:rPr>
          <w:rFonts w:eastAsiaTheme="minorHAnsi"/>
        </w:rPr>
        <w:t xml:space="preserve"> interoceptive </w:t>
      </w:r>
      <w:r w:rsidR="00FF5BDE">
        <w:rPr>
          <w:rFonts w:eastAsiaTheme="minorHAnsi"/>
        </w:rPr>
        <w:t>sensitivity</w:t>
      </w:r>
      <w:r w:rsidRPr="00A1088E">
        <w:rPr>
          <w:rFonts w:eastAsiaTheme="minorHAnsi"/>
        </w:rPr>
        <w:t>, we employed the heartbeat discrimination task</w:t>
      </w:r>
      <w:r w:rsidR="001B2DE8">
        <w:rPr>
          <w:rFonts w:eastAsiaTheme="minorHAnsi"/>
        </w:rPr>
        <w:t xml:space="preserve"> </w:t>
      </w:r>
      <w:r w:rsidR="001B2DE8" w:rsidRPr="00615149">
        <w:rPr>
          <w:rFonts w:eastAsiaTheme="minorHAnsi"/>
        </w:rPr>
        <w:t>(HDT)</w:t>
      </w:r>
      <w:r w:rsidRPr="00A1088E">
        <w:rPr>
          <w:rFonts w:eastAsiaTheme="minorHAnsi"/>
        </w:rPr>
        <w:t xml:space="preserve">, which involves determining the </w:t>
      </w:r>
      <w:r w:rsidR="00BA01F1">
        <w:rPr>
          <w:rFonts w:eastAsiaTheme="minorHAnsi"/>
        </w:rPr>
        <w:t>synchronization</w:t>
      </w:r>
      <w:r w:rsidRPr="00A1088E">
        <w:rPr>
          <w:rFonts w:eastAsiaTheme="minorHAnsi"/>
        </w:rPr>
        <w:t xml:space="preserve"> or </w:t>
      </w:r>
      <w:r w:rsidR="00BA01F1">
        <w:rPr>
          <w:rFonts w:eastAsiaTheme="minorHAnsi"/>
        </w:rPr>
        <w:t>asynchronization</w:t>
      </w:r>
      <w:r w:rsidRPr="00A1088E">
        <w:rPr>
          <w:rFonts w:eastAsiaTheme="minorHAnsi"/>
        </w:rPr>
        <w:t xml:space="preserve"> of heartbeats with auditory stimuli. For objective indicators of resilience, we measured peripheral arterial stiffness, known as an index of autonomic nervous activity</w:t>
      </w:r>
      <w:r w:rsidR="003771CF">
        <w:rPr>
          <w:rFonts w:eastAsiaTheme="minorHAnsi"/>
        </w:rPr>
        <w:t xml:space="preserve"> </w:t>
      </w:r>
      <w:r w:rsidR="003771CF">
        <w:rPr>
          <w:rFonts w:eastAsiaTheme="minorHAnsi"/>
        </w:rPr>
        <w:fldChar w:fldCharType="begin">
          <w:fldData xml:space="preserve">PEVuZE5vdGU+PENpdGU+PEF1dGhvcj5Uc3VqaTwvQXV0aG9yPjxZZWFyPjIwMjE8L1llYXI+PFJl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==
</w:fldData>
        </w:fldChar>
      </w:r>
      <w:r w:rsidR="003771CF">
        <w:rPr>
          <w:rFonts w:eastAsiaTheme="minorHAnsi"/>
        </w:rPr>
        <w:instrText xml:space="preserve"> ADDIN EN.CITE </w:instrText>
      </w:r>
      <w:r w:rsidR="003771CF">
        <w:rPr>
          <w:rFonts w:eastAsiaTheme="minorHAnsi"/>
        </w:rPr>
        <w:fldChar w:fldCharType="begin">
          <w:fldData xml:space="preserve">PEVuZE5vdGU+PENpdGU+PEF1dGhvcj5Uc3VqaTwvQXV0aG9yPjxZZWFyPjIwMjE8L1llYXI+PFJl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==
</w:fldData>
        </w:fldChar>
      </w:r>
      <w:r w:rsidR="003771CF">
        <w:rPr>
          <w:rFonts w:eastAsiaTheme="minorHAnsi"/>
        </w:rPr>
        <w:instrText xml:space="preserve"> ADDIN EN.CITE.DATA </w:instrText>
      </w:r>
      <w:r w:rsidR="003771CF">
        <w:rPr>
          <w:rFonts w:eastAsiaTheme="minorHAnsi"/>
        </w:rPr>
      </w:r>
      <w:r w:rsidR="003771CF">
        <w:rPr>
          <w:rFonts w:eastAsiaTheme="minorHAnsi"/>
        </w:rPr>
        <w:fldChar w:fldCharType="end"/>
      </w:r>
      <w:r w:rsidR="003771CF">
        <w:rPr>
          <w:rFonts w:eastAsiaTheme="minorHAnsi"/>
        </w:rPr>
      </w:r>
      <w:r w:rsidR="003771CF">
        <w:rPr>
          <w:rFonts w:eastAsiaTheme="minorHAnsi"/>
        </w:rPr>
        <w:fldChar w:fldCharType="separate"/>
      </w:r>
      <w:r w:rsidR="003771CF">
        <w:rPr>
          <w:rFonts w:eastAsiaTheme="minorHAnsi"/>
          <w:noProof/>
        </w:rPr>
        <w:t>(Hirano, Maruyama et al. 2011, Matsubara, Hirano et al. 2018, Tsuji, Arikuni et al. 2021)</w:t>
      </w:r>
      <w:r w:rsidR="003771CF">
        <w:rPr>
          <w:rFonts w:eastAsiaTheme="minorHAnsi"/>
        </w:rPr>
        <w:fldChar w:fldCharType="end"/>
      </w:r>
      <w:r w:rsidRPr="00A1088E">
        <w:rPr>
          <w:rFonts w:eastAsiaTheme="minorHAnsi"/>
        </w:rPr>
        <w:t>, and recorded EEG</w:t>
      </w:r>
      <w:r w:rsidR="00361A0D">
        <w:rPr>
          <w:rFonts w:eastAsiaTheme="minorHAnsi"/>
        </w:rPr>
        <w:t>s</w:t>
      </w:r>
      <w:r w:rsidRPr="00A1088E">
        <w:rPr>
          <w:rFonts w:eastAsiaTheme="minorHAnsi"/>
        </w:rPr>
        <w:t xml:space="preserve"> </w:t>
      </w:r>
      <w:r w:rsidR="00361A0D" w:rsidRPr="00361A0D">
        <w:rPr>
          <w:rFonts w:eastAsiaTheme="minorHAnsi"/>
        </w:rPr>
        <w:t xml:space="preserve">to </w:t>
      </w:r>
      <w:r w:rsidR="00CF04F7" w:rsidRPr="00CF04F7">
        <w:rPr>
          <w:rFonts w:eastAsiaTheme="minorHAnsi"/>
        </w:rPr>
        <w:t xml:space="preserve">monitor recovery </w:t>
      </w:r>
      <w:r w:rsidR="00CF04F7">
        <w:rPr>
          <w:rFonts w:eastAsiaTheme="minorHAnsi"/>
        </w:rPr>
        <w:t>levels</w:t>
      </w:r>
      <w:r w:rsidR="00CF04F7" w:rsidRPr="00CF04F7">
        <w:rPr>
          <w:rFonts w:eastAsiaTheme="minorHAnsi"/>
        </w:rPr>
        <w:t xml:space="preserve"> following a mental arithmetic </w:t>
      </w:r>
      <w:r w:rsidR="00CF04F7">
        <w:rPr>
          <w:rFonts w:eastAsiaTheme="minorHAnsi"/>
        </w:rPr>
        <w:t>task</w:t>
      </w:r>
      <w:r w:rsidRPr="00A1088E">
        <w:rPr>
          <w:rFonts w:eastAsiaTheme="minorHAnsi"/>
        </w:rPr>
        <w:t xml:space="preserve">. </w:t>
      </w:r>
      <w:r w:rsidR="00F25D55" w:rsidRPr="00F25D55">
        <w:rPr>
          <w:rFonts w:eastAsiaTheme="minorHAnsi"/>
        </w:rPr>
        <w:t>To reduce the potential for bias due to natural variability, we conducted these measurements twice, one month apart, enabling a longitudinal analysis of changes in interoception and resilience.</w:t>
      </w:r>
    </w:p>
    <w:p w14:paraId="4FD255CA" w14:textId="2720EFA9" w:rsidR="00A43296" w:rsidRPr="00440506" w:rsidRDefault="002A77C2" w:rsidP="00440506">
      <w:pPr>
        <w:pStyle w:val="1"/>
      </w:pPr>
      <w:r w:rsidRPr="00440506">
        <w:t>Methods</w:t>
      </w:r>
    </w:p>
    <w:p w14:paraId="31961861" w14:textId="774832BC" w:rsidR="002A77C2" w:rsidRPr="004F2366" w:rsidRDefault="00655933" w:rsidP="004F2366">
      <w:pPr>
        <w:pStyle w:val="2"/>
      </w:pPr>
      <w:r>
        <w:rPr>
          <w:rFonts w:hint="eastAsia"/>
        </w:rPr>
        <w:t>P</w:t>
      </w:r>
      <w:r>
        <w:t>articipants</w:t>
      </w:r>
    </w:p>
    <w:p w14:paraId="10322119" w14:textId="6E34EDD1" w:rsidR="002C1199" w:rsidRPr="001309B7" w:rsidRDefault="00954551" w:rsidP="00B721C4">
      <w:pPr>
        <w:rPr>
          <w:rFonts w:eastAsiaTheme="minorHAnsi"/>
        </w:rPr>
      </w:pPr>
      <w:r w:rsidRPr="00954551">
        <w:rPr>
          <w:rFonts w:eastAsiaTheme="minorHAnsi"/>
        </w:rPr>
        <w:t xml:space="preserve">Participants were </w:t>
      </w:r>
      <w:r w:rsidR="00317F3D" w:rsidRPr="00317F3D">
        <w:rPr>
          <w:rFonts w:eastAsiaTheme="minorHAnsi"/>
        </w:rPr>
        <w:t>recruited</w:t>
      </w:r>
      <w:r w:rsidRPr="00954551">
        <w:rPr>
          <w:rFonts w:eastAsiaTheme="minorHAnsi"/>
        </w:rPr>
        <w:t xml:space="preserve"> from the residents of </w:t>
      </w:r>
      <w:r w:rsidR="00317F3D" w:rsidRPr="00954551">
        <w:rPr>
          <w:rFonts w:eastAsiaTheme="minorHAnsi"/>
        </w:rPr>
        <w:t>Kita</w:t>
      </w:r>
      <w:r w:rsidR="00317F3D">
        <w:rPr>
          <w:rFonts w:eastAsiaTheme="minorHAnsi" w:hint="eastAsia"/>
        </w:rPr>
        <w:t>-</w:t>
      </w:r>
      <w:r w:rsidR="00317F3D" w:rsidRPr="00954551">
        <w:rPr>
          <w:rFonts w:eastAsiaTheme="minorHAnsi"/>
        </w:rPr>
        <w:t>Hiroshima</w:t>
      </w:r>
      <w:r w:rsidRPr="00954551">
        <w:rPr>
          <w:rFonts w:eastAsiaTheme="minorHAnsi"/>
        </w:rPr>
        <w:t xml:space="preserve">, Japan. The study initially included 30 individuals. However, due to the withdrawal of one participant and the exclusion of six others due to data quality issues, the analysis focused on 23 participants (XX females, XX males). The age range of participants was XX to XX years, with an average age of XX±XX. Hiroshima University's Ethical Committee for Epidemiology granted ethical approval for this study (approval number: E2022-0130), ensuring adherence to the Declaration of Helsinki's </w:t>
      </w:r>
      <w:r w:rsidRPr="00954551">
        <w:rPr>
          <w:rFonts w:eastAsiaTheme="minorHAnsi"/>
        </w:rPr>
        <w:lastRenderedPageBreak/>
        <w:t>principles. Before participating in the experiment, all individuals provided written informed consent. For their participation in the study, participants received 8,000 Japanese yen.</w:t>
      </w:r>
    </w:p>
    <w:p w14:paraId="03CFFA47" w14:textId="336CF1D2" w:rsidR="00017D2E" w:rsidRDefault="00EB2739" w:rsidP="004F2366">
      <w:pPr>
        <w:pStyle w:val="2"/>
      </w:pPr>
      <w:r w:rsidRPr="00EB2739">
        <w:t>Research Design</w:t>
      </w:r>
    </w:p>
    <w:p w14:paraId="259F5006" w14:textId="5619A1CF" w:rsidR="007A5091" w:rsidRDefault="00A30F04" w:rsidP="002D68D0">
      <w:pPr>
        <w:rPr>
          <w:rFonts w:eastAsiaTheme="minorHAnsi"/>
        </w:rPr>
      </w:pPr>
      <w:r w:rsidRPr="00E23A33">
        <w:rPr>
          <w:rFonts w:eastAsiaTheme="minorHAnsi"/>
        </w:rPr>
        <w:t>This study was carried out over a span of roughly two months, during which participants made three visits to our laboratory at three distinct times:</w:t>
      </w:r>
      <w:r>
        <w:rPr>
          <w:rFonts w:eastAsiaTheme="minorHAnsi"/>
        </w:rPr>
        <w:t xml:space="preserve"> T0, T1, T2.</w:t>
      </w:r>
      <w:r w:rsidR="007A5091" w:rsidRPr="00615149">
        <w:rPr>
          <w:rFonts w:eastAsiaTheme="minorHAnsi"/>
        </w:rPr>
        <w:t xml:space="preserve"> At </w:t>
      </w:r>
      <w:r w:rsidR="00157C87">
        <w:rPr>
          <w:rFonts w:eastAsiaTheme="minorHAnsi"/>
        </w:rPr>
        <w:t>t</w:t>
      </w:r>
      <w:r w:rsidR="00157C87" w:rsidRPr="00E23A33">
        <w:rPr>
          <w:rFonts w:eastAsiaTheme="minorHAnsi"/>
        </w:rPr>
        <w:t>he initial visit (T0)</w:t>
      </w:r>
      <w:r w:rsidR="007A5091" w:rsidRPr="00615149">
        <w:rPr>
          <w:rFonts w:eastAsiaTheme="minorHAnsi"/>
        </w:rPr>
        <w:t xml:space="preserve">, after an explanation of the experiment and confirmation of consent, participants installed a questionnaire response app on their smartphones and completed the questionnaires. </w:t>
      </w:r>
      <w:r w:rsidR="00904F5B" w:rsidRPr="00E23A33">
        <w:rPr>
          <w:rFonts w:eastAsiaTheme="minorHAnsi"/>
        </w:rPr>
        <w:t xml:space="preserve">This visit did not include any psychophysical </w:t>
      </w:r>
      <w:r w:rsidR="00A824A7">
        <w:rPr>
          <w:rFonts w:eastAsiaTheme="minorHAnsi"/>
        </w:rPr>
        <w:t>experiments</w:t>
      </w:r>
      <w:r w:rsidR="00904F5B" w:rsidRPr="00E23A33">
        <w:rPr>
          <w:rFonts w:eastAsiaTheme="minorHAnsi"/>
        </w:rPr>
        <w:t>.</w:t>
      </w:r>
      <w:r w:rsidR="00F11697" w:rsidRPr="00F11697">
        <w:t xml:space="preserve"> </w:t>
      </w:r>
      <w:r w:rsidR="00F11697" w:rsidRPr="00F11697">
        <w:rPr>
          <w:rFonts w:eastAsiaTheme="minorHAnsi"/>
        </w:rPr>
        <w:t xml:space="preserve">In the later </w:t>
      </w:r>
      <w:r w:rsidR="001C6E16" w:rsidRPr="00E23A33">
        <w:rPr>
          <w:rFonts w:eastAsiaTheme="minorHAnsi"/>
        </w:rPr>
        <w:t xml:space="preserve">visits (T1 and T2), participants were </w:t>
      </w:r>
      <w:r w:rsidR="001C6E16" w:rsidRPr="00615149">
        <w:rPr>
          <w:rFonts w:eastAsiaTheme="minorHAnsi"/>
        </w:rPr>
        <w:t>equipped</w:t>
      </w:r>
      <w:r w:rsidR="001C6E16" w:rsidRPr="00E23A33">
        <w:rPr>
          <w:rFonts w:eastAsiaTheme="minorHAnsi"/>
        </w:rPr>
        <w:t xml:space="preserve"> with EEG and autonomic nervous system measurement devices </w:t>
      </w:r>
      <w:r w:rsidR="00820429">
        <w:rPr>
          <w:rFonts w:eastAsiaTheme="minorHAnsi"/>
        </w:rPr>
        <w:t>to</w:t>
      </w:r>
      <w:r w:rsidR="001C6E16" w:rsidRPr="00E23A33">
        <w:rPr>
          <w:rFonts w:eastAsiaTheme="minorHAnsi"/>
        </w:rPr>
        <w:t xml:space="preserve"> engage in a mental arithmetic task.</w:t>
      </w:r>
      <w:r w:rsidR="007A5091" w:rsidRPr="00615149">
        <w:rPr>
          <w:rFonts w:eastAsiaTheme="minorHAnsi"/>
        </w:rPr>
        <w:t xml:space="preserve"> Subsequently, they moved to a different room to </w:t>
      </w:r>
      <w:r w:rsidR="002D68D0">
        <w:rPr>
          <w:rFonts w:eastAsiaTheme="minorHAnsi"/>
        </w:rPr>
        <w:t>perform</w:t>
      </w:r>
      <w:r w:rsidR="007A5091" w:rsidRPr="00615149">
        <w:rPr>
          <w:rFonts w:eastAsiaTheme="minorHAnsi"/>
        </w:rPr>
        <w:t xml:space="preserve"> the heartbeat discrimination task, which served to measure interoceptive sensitivity. The intervals between T0 and T1, and T1 and T2 were </w:t>
      </w:r>
      <w:r w:rsidR="006F7905">
        <w:rPr>
          <w:rFonts w:eastAsiaTheme="minorHAnsi"/>
        </w:rPr>
        <w:t>XX</w:t>
      </w:r>
      <w:r w:rsidR="006F7905">
        <w:rPr>
          <w:rFonts w:eastAsiaTheme="minorHAnsi" w:hint="eastAsia"/>
        </w:rPr>
        <w:t>±</w:t>
      </w:r>
      <w:r w:rsidR="006F7905">
        <w:rPr>
          <w:rFonts w:eastAsiaTheme="minorHAnsi"/>
        </w:rPr>
        <w:t>XX</w:t>
      </w:r>
      <w:r w:rsidR="007A5091" w:rsidRPr="00615149">
        <w:rPr>
          <w:rFonts w:eastAsiaTheme="minorHAnsi"/>
        </w:rPr>
        <w:t xml:space="preserve"> days</w:t>
      </w:r>
      <w:r w:rsidR="001F08DF">
        <w:rPr>
          <w:rFonts w:eastAsiaTheme="minorHAnsi"/>
        </w:rPr>
        <w:t xml:space="preserve"> and</w:t>
      </w:r>
      <w:r w:rsidR="001F08DF" w:rsidRPr="001F08DF">
        <w:rPr>
          <w:rFonts w:eastAsiaTheme="minorHAnsi"/>
        </w:rPr>
        <w:t xml:space="preserve"> </w:t>
      </w:r>
      <w:r w:rsidR="001F08DF">
        <w:rPr>
          <w:rFonts w:eastAsiaTheme="minorHAnsi"/>
        </w:rPr>
        <w:t>XX</w:t>
      </w:r>
      <w:r w:rsidR="001F08DF">
        <w:rPr>
          <w:rFonts w:eastAsiaTheme="minorHAnsi" w:hint="eastAsia"/>
        </w:rPr>
        <w:t>±</w:t>
      </w:r>
      <w:r w:rsidR="001F08DF">
        <w:rPr>
          <w:rFonts w:eastAsiaTheme="minorHAnsi"/>
        </w:rPr>
        <w:t>XX</w:t>
      </w:r>
      <w:r w:rsidR="001F08DF" w:rsidRPr="00615149">
        <w:rPr>
          <w:rFonts w:eastAsiaTheme="minorHAnsi"/>
        </w:rPr>
        <w:t xml:space="preserve"> days</w:t>
      </w:r>
      <w:r w:rsidR="007A5091" w:rsidRPr="00615149">
        <w:rPr>
          <w:rFonts w:eastAsiaTheme="minorHAnsi"/>
        </w:rPr>
        <w:t>, respectively.</w:t>
      </w:r>
    </w:p>
    <w:p w14:paraId="2658342D" w14:textId="704E46D7" w:rsidR="000C360E" w:rsidRPr="001309B7" w:rsidRDefault="00E11A0A" w:rsidP="003C6DA3">
      <w:pPr>
        <w:rPr>
          <w:rFonts w:eastAsiaTheme="minorHAnsi"/>
        </w:rPr>
      </w:pPr>
      <w:r w:rsidRPr="00615149">
        <w:rPr>
          <w:rFonts w:eastAsiaTheme="minorHAnsi"/>
        </w:rPr>
        <w:t>The sample size was estimated using an online calculator</w:t>
      </w:r>
      <w:r w:rsidR="001F00A8">
        <w:rPr>
          <w:rFonts w:eastAsiaTheme="minorHAnsi"/>
        </w:rPr>
        <w:t xml:space="preserve"> </w:t>
      </w:r>
      <w:r w:rsidR="001F00A8">
        <w:rPr>
          <w:rFonts w:eastAsiaTheme="minorHAnsi"/>
        </w:rPr>
        <w:fldChar w:fldCharType="begin"/>
      </w:r>
      <w:r w:rsidR="001F00A8">
        <w:rPr>
          <w:rFonts w:eastAsiaTheme="minorHAnsi"/>
        </w:rPr>
        <w:instrText xml:space="preserve"> ADDIN EN.CITE &lt;EndNote&gt;&lt;Cite&gt;&lt;Author&gt;Arifin&lt;/Author&gt;&lt;Year&gt;2022&lt;/Year&gt;&lt;RecNum&gt;1980&lt;/RecNum&gt;&lt;DisplayText&gt;(Arifin 2022)&lt;/DisplayText&gt;&lt;record&gt;&lt;rec-number&gt;1980&lt;/rec-number&gt;&lt;foreign-keys&gt;&lt;key app="EN" db-id="5ppdtzwa8zzxfxeft21v5aeddps2dsfvtfzx" timestamp="1707453580"&gt;1980&lt;/key&gt;&lt;/foreign-keys&gt;&lt;ref-type name="Web Page"&gt;12&lt;/ref-type&gt;&lt;contributors&gt;&lt;authors&gt;&lt;author&gt;Arifin, W. N.&lt;/author&gt;&lt;/authors&gt;&lt;/contributors&gt;&lt;titles&gt;&lt;title&gt;Sample size calculator (web)&lt;/title&gt;&lt;/titles&gt;&lt;number&gt;2022&lt;/number&gt;&lt;dates&gt;&lt;year&gt;2022&lt;/year&gt;&lt;/dates&gt;&lt;urls&gt;&lt;related-urls&gt;&lt;url&gt;https://wnarifin.github.io/ssc_web.html&lt;/url&gt;&lt;/related-urls&gt;&lt;/urls&gt;&lt;/record&gt;&lt;/Cite&gt;&lt;/EndNote&gt;</w:instrText>
      </w:r>
      <w:r w:rsidR="001F00A8">
        <w:rPr>
          <w:rFonts w:eastAsiaTheme="minorHAnsi"/>
        </w:rPr>
        <w:fldChar w:fldCharType="separate"/>
      </w:r>
      <w:r w:rsidR="001F00A8">
        <w:rPr>
          <w:rFonts w:eastAsiaTheme="minorHAnsi"/>
          <w:noProof/>
        </w:rPr>
        <w:t>(Arifin 2022)</w:t>
      </w:r>
      <w:r w:rsidR="001F00A8">
        <w:rPr>
          <w:rFonts w:eastAsiaTheme="minorHAnsi"/>
        </w:rPr>
        <w:fldChar w:fldCharType="end"/>
      </w:r>
      <w:r w:rsidRPr="00615149">
        <w:rPr>
          <w:rFonts w:eastAsiaTheme="minorHAnsi"/>
        </w:rPr>
        <w:t xml:space="preserve">. The experiment was designed to detect a moderate correlation (r=0.5) between changes in interoceptive sensitivity and changes in brain/autonomic responses, with a 5% significance level (α) and 80% statistical power (1-β). </w:t>
      </w:r>
      <w:r w:rsidR="002328E2" w:rsidRPr="002328E2">
        <w:rPr>
          <w:rFonts w:eastAsiaTheme="minorHAnsi"/>
        </w:rPr>
        <w:t>These parameters suggested a necessary sample size of N=29, prompting us to recruit 30 participants for our study.</w:t>
      </w:r>
    </w:p>
    <w:p w14:paraId="5FFA6369" w14:textId="77ADC04F" w:rsidR="00017D2E" w:rsidRPr="001309B7" w:rsidRDefault="005F595A" w:rsidP="004F2366">
      <w:pPr>
        <w:pStyle w:val="2"/>
      </w:pPr>
      <w:r>
        <w:rPr>
          <w:rFonts w:hint="eastAsia"/>
        </w:rPr>
        <w:t>M</w:t>
      </w:r>
      <w:r>
        <w:t>ental arithmetic task</w:t>
      </w:r>
    </w:p>
    <w:p w14:paraId="6C38DA7D" w14:textId="49D75664" w:rsidR="00497859" w:rsidRDefault="005F595A" w:rsidP="00801780">
      <w:pPr>
        <w:pStyle w:val="3"/>
      </w:pPr>
      <w:r>
        <w:rPr>
          <w:rFonts w:hint="eastAsia"/>
        </w:rPr>
        <w:t>A</w:t>
      </w:r>
      <w:r>
        <w:t>pparatus</w:t>
      </w:r>
    </w:p>
    <w:p w14:paraId="6AFCABD6" w14:textId="4C5428B8" w:rsidR="005305EC" w:rsidRPr="001309B7" w:rsidRDefault="00440CFA" w:rsidP="005305EC">
      <w:pPr>
        <w:rPr>
          <w:rFonts w:eastAsiaTheme="minorHAnsi"/>
        </w:rPr>
      </w:pPr>
      <w:r>
        <w:t>P</w:t>
      </w:r>
      <w:r w:rsidRPr="00440CFA">
        <w:t xml:space="preserve">articipants were equipped with a 30-channel dry electrode </w:t>
      </w:r>
      <w:r w:rsidR="003D5E5E">
        <w:t>EEG system</w:t>
      </w:r>
      <w:r w:rsidRPr="00440CFA">
        <w:t xml:space="preserve"> (Quick-30, Cogninonics, USA), operating at </w:t>
      </w:r>
      <w:r w:rsidR="00BF7691" w:rsidRPr="00477945">
        <w:rPr>
          <w:rFonts w:eastAsiaTheme="minorHAnsi"/>
        </w:rPr>
        <w:t xml:space="preserve">a </w:t>
      </w:r>
      <w:r w:rsidR="003D5E5E">
        <w:rPr>
          <w:rFonts w:eastAsiaTheme="minorHAnsi"/>
        </w:rPr>
        <w:t>sampling rate</w:t>
      </w:r>
      <w:r w:rsidR="00BF7691" w:rsidRPr="00477945">
        <w:rPr>
          <w:rFonts w:eastAsiaTheme="minorHAnsi"/>
        </w:rPr>
        <w:t xml:space="preserve"> of 500Hz</w:t>
      </w:r>
      <w:r>
        <w:t>. The EEG</w:t>
      </w:r>
      <w:r w:rsidRPr="00440CFA">
        <w:t xml:space="preserve"> </w:t>
      </w:r>
      <w:r w:rsidR="00F910B8" w:rsidRPr="00477945">
        <w:rPr>
          <w:rFonts w:eastAsiaTheme="minorHAnsi"/>
        </w:rPr>
        <w:t xml:space="preserve">setup included </w:t>
      </w:r>
      <w:r w:rsidRPr="00440CFA">
        <w:t>with 20 channels based on the standard 10-20 system</w:t>
      </w:r>
      <w:r>
        <w:rPr>
          <w:rFonts w:eastAsiaTheme="minorHAnsi"/>
        </w:rPr>
        <w:t xml:space="preserve"> </w:t>
      </w:r>
      <w:r>
        <w:rPr>
          <w:rFonts w:eastAsiaTheme="minorHAnsi"/>
        </w:rPr>
        <w:fldChar w:fldCharType="begin"/>
      </w:r>
      <w:r w:rsidR="008C2B47">
        <w:rPr>
          <w:rFonts w:eastAsiaTheme="minorHAnsi"/>
        </w:rPr>
        <w:instrText xml:space="preserve"> ADDIN EN.CITE &lt;EndNote&gt;&lt;Cite&gt;&lt;Author&gt;Klem&lt;/Author&gt;&lt;Year&gt;1999&lt;/Year&gt;&lt;RecNum&gt;1938&lt;/RecNum&gt;&lt;DisplayText&gt;(Klem, Lüders et al. 1999)&lt;/DisplayText&gt;&lt;record&gt;&lt;rec-number&gt;1938&lt;/rec-number&gt;&lt;foreign-keys&gt;&lt;key app="EN" db-id="5ppdtzwa8zzxfxeft21v5aeddps2dsfvtfzx" timestamp="1704870038"&gt;1938&lt;/key&gt;&lt;/foreign-keys&gt;&lt;ref-type name="Journal Article"&gt;17&lt;/ref-type&gt;&lt;contributors&gt;&lt;authors&gt;&lt;author&gt;Klem, G. H.&lt;/author&gt;&lt;author&gt;Lüders, H. O.&lt;/author&gt;&lt;author&gt;Jasper, H. H.&lt;/author&gt;&lt;author&gt;Elger, C.&lt;/author&gt;&lt;/authors&gt;&lt;/contributors&gt;&lt;auth-address&gt;Cleveland Clinic Foundation, OH 44195, USA.&lt;/auth-address&gt;&lt;titles&gt;&lt;title&gt;The ten-twenty electrode system of the International Federation. The International Federation of Clinical Neurophysiology&lt;/title&gt;&lt;secondary-title&gt;Electroencephalogr Clin Neurophysiol Suppl&lt;/secondary-title&gt;&lt;alt-title&gt;Electroencephalography and clinical neurophysiology. Supplement&lt;/alt-title&gt;&lt;/titles&gt;&lt;periodical&gt;&lt;full-title&gt;Electroencephalography and Clinical Neurophysiology. Supplement&lt;/full-title&gt;&lt;abbr-1&gt;Electroencephalogr. Clin. Neurophysiol. Suppl.&lt;/abbr-1&gt;&lt;abbr-2&gt;Electroencephalogr Clin Neurophysiol Suppl&lt;/abbr-2&gt;&lt;abbr-3&gt;Electroencephalography &amp;amp; Clinical Neurophysiology. Supplement&lt;/abbr-3&gt;&lt;/periodical&gt;&lt;alt-periodical&gt;&lt;full-title&gt;Electroencephalography and Clinical Neurophysiology. Supplement&lt;/full-title&gt;&lt;abbr-1&gt;Electroencephalogr. Clin. Neurophysiol. Suppl.&lt;/abbr-1&gt;&lt;abbr-2&gt;Electroencephalogr Clin Neurophysiol Suppl&lt;/abbr-2&gt;&lt;abbr-3&gt;Electroencephalography &amp;amp; Clinical Neurophysiology. Supplement&lt;/abbr-3&gt;&lt;/alt-periodical&gt;&lt;pages&gt;3-6&lt;/pages&gt;&lt;volume&gt;52&lt;/volume&gt;&lt;edition&gt;1999/12/11&lt;/edition&gt;&lt;keywords&gt;&lt;keyword&gt;*Electrodes&lt;/keyword&gt;&lt;keyword&gt;Electroencephalography/*instrumentation/methods&lt;/keyword&gt;&lt;keyword&gt;Humans&lt;/keyword&gt;&lt;/keywords&gt;&lt;dates&gt;&lt;year&gt;1999&lt;/year&gt;&lt;/dates&gt;&lt;isbn&gt;0424-8155 (Print)&amp;#xD;0424-8155&lt;/isbn&gt;&lt;accession-num&gt;10590970&lt;/accession-num&gt;&lt;urls&gt;&lt;/urls&gt;&lt;remote-database-provider&gt;NLM&lt;/remote-database-provider&gt;&lt;language&gt;eng&lt;/language&gt;&lt;/record&gt;&lt;/Cite&gt;&lt;/EndNote&gt;</w:instrText>
      </w:r>
      <w:r>
        <w:rPr>
          <w:rFonts w:eastAsiaTheme="minorHAnsi"/>
        </w:rPr>
        <w:fldChar w:fldCharType="separate"/>
      </w:r>
      <w:r w:rsidR="008C2B47">
        <w:rPr>
          <w:rFonts w:eastAsiaTheme="minorHAnsi"/>
          <w:noProof/>
        </w:rPr>
        <w:t>(Klem, Lüders et al. 1999)</w:t>
      </w:r>
      <w:r>
        <w:rPr>
          <w:rFonts w:eastAsiaTheme="minorHAnsi"/>
        </w:rPr>
        <w:fldChar w:fldCharType="end"/>
      </w:r>
      <w:r w:rsidRPr="00440CFA">
        <w:t xml:space="preserve">, </w:t>
      </w:r>
      <w:r w:rsidR="00AF6FF5">
        <w:t>with</w:t>
      </w:r>
      <w:r w:rsidRPr="00440CFA">
        <w:t xml:space="preserve"> an additional 10 channels.</w:t>
      </w:r>
      <w:r w:rsidR="00605306">
        <w:rPr>
          <w:rFonts w:eastAsiaTheme="minorHAnsi"/>
        </w:rPr>
        <w:t xml:space="preserve"> </w:t>
      </w:r>
      <w:r w:rsidR="00536D89" w:rsidRPr="00477945">
        <w:rPr>
          <w:rFonts w:eastAsiaTheme="minorHAnsi"/>
        </w:rPr>
        <w:t>The reference electrode was placed on the right earlobe (A2), and the ground electrode was placed on the left earlobe (A1).</w:t>
      </w:r>
      <w:r w:rsidR="007F4B17" w:rsidRPr="007F4B17">
        <w:rPr>
          <w:rFonts w:eastAsiaTheme="minorHAnsi"/>
        </w:rPr>
        <w:t xml:space="preserve"> </w:t>
      </w:r>
      <w:r w:rsidR="009C68C4" w:rsidRPr="009C68C4">
        <w:rPr>
          <w:rFonts w:eastAsiaTheme="minorHAnsi"/>
        </w:rPr>
        <w:t xml:space="preserve">For cardiovascular measures, </w:t>
      </w:r>
      <w:r w:rsidR="007F4B17" w:rsidRPr="00477945">
        <w:rPr>
          <w:rFonts w:eastAsiaTheme="minorHAnsi"/>
        </w:rPr>
        <w:t>participants had a fingertip photoplethysmograph (</w:t>
      </w:r>
      <w:r w:rsidR="007F4B17">
        <w:rPr>
          <w:rFonts w:eastAsiaTheme="minorHAnsi"/>
        </w:rPr>
        <w:t>PPG</w:t>
      </w:r>
      <w:r w:rsidR="00C50CD3">
        <w:rPr>
          <w:rFonts w:eastAsiaTheme="minorHAnsi"/>
        </w:rPr>
        <w:t>;</w:t>
      </w:r>
      <w:r w:rsidR="007F4B17">
        <w:rPr>
          <w:rFonts w:eastAsiaTheme="minorHAnsi"/>
        </w:rPr>
        <w:t xml:space="preserve"> </w:t>
      </w:r>
      <w:r w:rsidR="007F4B17" w:rsidRPr="00477945">
        <w:rPr>
          <w:rFonts w:eastAsiaTheme="minorHAnsi"/>
        </w:rPr>
        <w:t xml:space="preserve">Oxypal R, </w:t>
      </w:r>
      <w:r w:rsidR="002440EC">
        <w:rPr>
          <w:rFonts w:eastAsiaTheme="minorHAnsi"/>
        </w:rPr>
        <w:t>XX</w:t>
      </w:r>
      <w:r w:rsidR="007F4B17" w:rsidRPr="00477945">
        <w:rPr>
          <w:rFonts w:eastAsiaTheme="minorHAnsi"/>
        </w:rPr>
        <w:t xml:space="preserve">) attached to the index finger of the left hand and a fingertip continuous </w:t>
      </w:r>
      <w:r w:rsidR="00DA7FBB">
        <w:t>sphygmomanometer</w:t>
      </w:r>
      <w:r w:rsidR="00DA7FBB" w:rsidRPr="00477945">
        <w:rPr>
          <w:rFonts w:eastAsiaTheme="minorHAnsi"/>
        </w:rPr>
        <w:t xml:space="preserve"> </w:t>
      </w:r>
      <w:r w:rsidR="007F4B17" w:rsidRPr="00477945">
        <w:rPr>
          <w:rFonts w:eastAsiaTheme="minorHAnsi"/>
        </w:rPr>
        <w:t xml:space="preserve">(Finapres Nova, </w:t>
      </w:r>
      <w:r w:rsidR="00BD0BB0">
        <w:rPr>
          <w:rFonts w:eastAsiaTheme="minorHAnsi"/>
        </w:rPr>
        <w:t>XX</w:t>
      </w:r>
      <w:r w:rsidR="007F4B17" w:rsidRPr="00477945">
        <w:rPr>
          <w:rFonts w:eastAsiaTheme="minorHAnsi"/>
        </w:rPr>
        <w:t xml:space="preserve">) on the middle finger of the same hand. These devices were connected to an AD converter (National Instruments, </w:t>
      </w:r>
      <w:r w:rsidR="00106FF6">
        <w:rPr>
          <w:rFonts w:eastAsiaTheme="minorHAnsi"/>
        </w:rPr>
        <w:t>XX</w:t>
      </w:r>
      <w:r w:rsidR="007F4B17" w:rsidRPr="00477945">
        <w:rPr>
          <w:rFonts w:eastAsiaTheme="minorHAnsi"/>
        </w:rPr>
        <w:t>) and recorded at 1000Hz.</w:t>
      </w:r>
      <w:r w:rsidR="005305EC" w:rsidRPr="005305EC">
        <w:rPr>
          <w:rFonts w:eastAsiaTheme="minorHAnsi"/>
        </w:rPr>
        <w:t xml:space="preserve"> </w:t>
      </w:r>
      <w:r w:rsidR="005305EC" w:rsidRPr="00477945">
        <w:rPr>
          <w:rFonts w:eastAsiaTheme="minorHAnsi"/>
        </w:rPr>
        <w:t>Participants conducted the experiment seated in front of a monitor. Earplugs were used</w:t>
      </w:r>
      <w:r w:rsidR="00CD068D" w:rsidRPr="00CD068D">
        <w:rPr>
          <w:rFonts w:eastAsiaTheme="minorHAnsi"/>
        </w:rPr>
        <w:t xml:space="preserve"> to reduce external noise interference.</w:t>
      </w:r>
      <w:r w:rsidR="00CD068D">
        <w:rPr>
          <w:rFonts w:eastAsiaTheme="minorHAnsi"/>
        </w:rPr>
        <w:t xml:space="preserve"> </w:t>
      </w:r>
      <w:r w:rsidR="00411C78" w:rsidRPr="00411C78">
        <w:rPr>
          <w:rFonts w:eastAsiaTheme="minorHAnsi"/>
        </w:rPr>
        <w:t>Task instructions and signal acquisition were managed via MATLAB software</w:t>
      </w:r>
      <w:r w:rsidR="005305EC" w:rsidRPr="00477945">
        <w:rPr>
          <w:rFonts w:eastAsiaTheme="minorHAnsi"/>
        </w:rPr>
        <w:t xml:space="preserve"> (Mathworks, USA).</w:t>
      </w:r>
    </w:p>
    <w:p w14:paraId="5B89BB7E" w14:textId="771C9475" w:rsidR="005F6B43" w:rsidRPr="001309B7" w:rsidRDefault="00FF3FCC" w:rsidP="00801780">
      <w:pPr>
        <w:pStyle w:val="3"/>
      </w:pPr>
      <w:r>
        <w:rPr>
          <w:rFonts w:hint="eastAsia"/>
        </w:rPr>
        <w:lastRenderedPageBreak/>
        <w:t>P</w:t>
      </w:r>
      <w:r>
        <w:t>rocedure</w:t>
      </w:r>
    </w:p>
    <w:p w14:paraId="418B0469" w14:textId="4A3701D5" w:rsidR="00B417F2" w:rsidRDefault="0016183B" w:rsidP="00B417F2">
      <w:pPr>
        <w:rPr>
          <w:rFonts w:eastAsiaTheme="minorHAnsi"/>
        </w:rPr>
      </w:pPr>
      <w:r w:rsidRPr="0016183B">
        <w:rPr>
          <w:rFonts w:eastAsiaTheme="minorHAnsi"/>
        </w:rPr>
        <w:t>The study employed a mental arithmetic task to assess participants' autonomic nervous system responses and brain activity under cognitive load.</w:t>
      </w:r>
      <w:r>
        <w:rPr>
          <w:rFonts w:eastAsiaTheme="minorHAnsi"/>
        </w:rPr>
        <w:t xml:space="preserve"> </w:t>
      </w:r>
      <w:r w:rsidR="000457C3" w:rsidRPr="000457C3">
        <w:rPr>
          <w:rFonts w:eastAsiaTheme="minorHAnsi"/>
        </w:rPr>
        <w:t xml:space="preserve">This task required participants to sequentially subtract </w:t>
      </w:r>
      <w:r w:rsidR="000457C3">
        <w:rPr>
          <w:rFonts w:eastAsiaTheme="minorHAnsi"/>
        </w:rPr>
        <w:t>7</w:t>
      </w:r>
      <w:r w:rsidR="000457C3" w:rsidRPr="000457C3">
        <w:rPr>
          <w:rFonts w:eastAsiaTheme="minorHAnsi"/>
        </w:rPr>
        <w:t xml:space="preserve"> from </w:t>
      </w:r>
      <w:r w:rsidR="000457C3">
        <w:rPr>
          <w:rFonts w:eastAsiaTheme="minorHAnsi"/>
        </w:rPr>
        <w:t>1000</w:t>
      </w:r>
      <w:r w:rsidR="00776D32">
        <w:rPr>
          <w:rFonts w:eastAsiaTheme="minorHAnsi"/>
        </w:rPr>
        <w:t xml:space="preserve"> </w:t>
      </w:r>
      <w:r w:rsidR="005D3D6B" w:rsidRPr="001309B7">
        <w:rPr>
          <w:rFonts w:eastAsiaTheme="minorHAnsi"/>
        </w:rPr>
        <w:fldChar w:fldCharType="begin"/>
      </w:r>
      <w:r w:rsidR="008C2B47">
        <w:rPr>
          <w:rFonts w:eastAsiaTheme="minorHAnsi"/>
        </w:rPr>
        <w:instrText xml:space="preserve"> ADDIN EN.CITE &lt;EndNote&gt;&lt;Cite&gt;&lt;Author&gt;Kim&lt;/Author&gt;&lt;Year&gt;2016&lt;/Year&gt;&lt;RecNum&gt;1846&lt;/RecNum&gt;&lt;DisplayText&gt;(Kim, Kim et al. 2016)&lt;/DisplayText&gt;&lt;record&gt;&lt;rec-number&gt;1846&lt;/rec-number&gt;&lt;foreign-keys&gt;&lt;key app="EN" db-id="5ppdtzwa8zzxfxeft21v5aeddps2dsfvtfzx" timestamp="1685924398"&gt;1846&lt;/key&gt;&lt;/foreign-keys&gt;&lt;ref-type name="Journal Article"&gt;17&lt;/ref-type&gt;&lt;contributors&gt;&lt;authors&gt;&lt;author&gt;Kim, Jun Won&lt;/author&gt;&lt;author&gt;Kim, Bung-Nyun&lt;/author&gt;&lt;author&gt;Lee, Jaewon&lt;/author&gt;&lt;author&gt;Na, Chul&lt;/author&gt;&lt;author&gt;Kee, Baik Seok&lt;/author&gt;&lt;author&gt;Min, Kyung Joon&lt;/author&gt;&lt;author&gt;Han, Doug Hyun&lt;/author&gt;&lt;author&gt;Kim, Johanna Inhyang&lt;/author&gt;&lt;author&gt;Lee, Young Sik&lt;/author&gt;&lt;/authors&gt;&lt;/contributors&gt;&lt;titles&gt;&lt;title&gt;Desynchronization of Theta-Phase Gamma-Amplitude Coupling during a Mental Arithmetic Task in Children with Attention Deficit/Hyperactivity Disorder&lt;/title&gt;&lt;secondary-title&gt;PLOS ONE&lt;/secondary-title&gt;&lt;/titles&gt;&lt;periodical&gt;&lt;full-title&gt;PLOS ONE&lt;/full-title&gt;&lt;abbr-1&gt;PLOS ONE&lt;/abbr-1&gt;&lt;abbr-2&gt;PLOS ONE&lt;/abbr-2&gt;&lt;/periodical&gt;&lt;pages&gt;e0145288&lt;/pages&gt;&lt;volume&gt;11&lt;/volume&gt;&lt;number&gt;3&lt;/number&gt;&lt;dates&gt;&lt;year&gt;2016&lt;/year&gt;&lt;/dates&gt;&lt;publisher&gt;Public Library of Science&lt;/publisher&gt;&lt;urls&gt;&lt;related-urls&gt;&lt;url&gt;https://doi.org/10.1371/journal.pone.0145288&lt;/url&gt;&lt;/related-urls&gt;&lt;/urls&gt;&lt;electronic-resource-num&gt;10.1371/journal.pone.0145288&lt;/electronic-resource-num&gt;&lt;/record&gt;&lt;/Cite&gt;&lt;/EndNote&gt;</w:instrText>
      </w:r>
      <w:r w:rsidR="005D3D6B" w:rsidRPr="001309B7">
        <w:rPr>
          <w:rFonts w:eastAsiaTheme="minorHAnsi"/>
        </w:rPr>
        <w:fldChar w:fldCharType="separate"/>
      </w:r>
      <w:r w:rsidR="008C2B47">
        <w:rPr>
          <w:rFonts w:eastAsiaTheme="minorHAnsi"/>
          <w:noProof/>
        </w:rPr>
        <w:t>(Kim, Kim et al. 2016)</w:t>
      </w:r>
      <w:r w:rsidR="005D3D6B" w:rsidRPr="001309B7">
        <w:rPr>
          <w:rFonts w:eastAsiaTheme="minorHAnsi"/>
        </w:rPr>
        <w:fldChar w:fldCharType="end"/>
      </w:r>
      <w:r w:rsidR="00B417F2" w:rsidRPr="00114D67">
        <w:rPr>
          <w:rFonts w:eastAsiaTheme="minorHAnsi"/>
        </w:rPr>
        <w:t xml:space="preserve">. </w:t>
      </w:r>
      <w:r w:rsidR="00BE773A" w:rsidRPr="00BE773A">
        <w:rPr>
          <w:rFonts w:eastAsiaTheme="minorHAnsi"/>
        </w:rPr>
        <w:t xml:space="preserve">The procedure began with a resting phase, where participants sat with closed eyes for </w:t>
      </w:r>
      <w:r w:rsidR="00BE3559">
        <w:rPr>
          <w:rFonts w:eastAsiaTheme="minorHAnsi"/>
        </w:rPr>
        <w:t>5</w:t>
      </w:r>
      <w:r w:rsidR="00BE773A" w:rsidRPr="00BE773A">
        <w:rPr>
          <w:rFonts w:eastAsiaTheme="minorHAnsi"/>
        </w:rPr>
        <w:t xml:space="preserve"> minutes to establish baseline measurements. </w:t>
      </w:r>
      <w:r w:rsidR="00B417F2" w:rsidRPr="00114D67">
        <w:rPr>
          <w:rFonts w:eastAsiaTheme="minorHAnsi"/>
        </w:rPr>
        <w:t>Subsequently, they answered a questionnaire regarding their state during the rest period</w:t>
      </w:r>
      <w:r w:rsidR="003E7C7D">
        <w:rPr>
          <w:rFonts w:eastAsiaTheme="minorHAnsi"/>
        </w:rPr>
        <w:t xml:space="preserve"> </w:t>
      </w:r>
      <w:r w:rsidR="003E7C7D">
        <w:rPr>
          <w:rFonts w:eastAsiaTheme="minorHAnsi"/>
        </w:rPr>
        <w:fldChar w:fldCharType="begin">
          <w:fldData xml:space="preserve">PEVuZE5vdGU+PENpdGU+PEF1dGhvcj5EaWF6PC9BdXRob3I+PFllYXI+MjAxNDwvWWVhcj48UmVj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</w:fldData>
        </w:fldChar>
      </w:r>
      <w:r w:rsidR="003E7C7D">
        <w:rPr>
          <w:rFonts w:eastAsiaTheme="minorHAnsi"/>
        </w:rPr>
        <w:instrText xml:space="preserve"> ADDIN EN.CITE </w:instrText>
      </w:r>
      <w:r w:rsidR="003E7C7D">
        <w:rPr>
          <w:rFonts w:eastAsiaTheme="minorHAnsi"/>
        </w:rPr>
        <w:fldChar w:fldCharType="begin">
          <w:fldData xml:space="preserve">PEVuZE5vdGU+PENpdGU+PEF1dGhvcj5EaWF6PC9BdXRob3I+PFllYXI+MjAxNDwvWWVhcj48UmVj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</w:fldData>
        </w:fldChar>
      </w:r>
      <w:r w:rsidR="003E7C7D">
        <w:rPr>
          <w:rFonts w:eastAsiaTheme="minorHAnsi"/>
        </w:rPr>
        <w:instrText xml:space="preserve"> ADDIN EN.CITE.DATA </w:instrText>
      </w:r>
      <w:r w:rsidR="003E7C7D">
        <w:rPr>
          <w:rFonts w:eastAsiaTheme="minorHAnsi"/>
        </w:rPr>
      </w:r>
      <w:r w:rsidR="003E7C7D">
        <w:rPr>
          <w:rFonts w:eastAsiaTheme="minorHAnsi"/>
        </w:rPr>
        <w:fldChar w:fldCharType="end"/>
      </w:r>
      <w:r w:rsidR="003E7C7D">
        <w:rPr>
          <w:rFonts w:eastAsiaTheme="minorHAnsi"/>
        </w:rPr>
      </w:r>
      <w:r w:rsidR="003E7C7D">
        <w:rPr>
          <w:rFonts w:eastAsiaTheme="minorHAnsi"/>
        </w:rPr>
        <w:fldChar w:fldCharType="separate"/>
      </w:r>
      <w:r w:rsidR="003E7C7D">
        <w:rPr>
          <w:rFonts w:eastAsiaTheme="minorHAnsi"/>
          <w:noProof/>
        </w:rPr>
        <w:t>(Diaz, Van Der Sluis et al. 2014)</w:t>
      </w:r>
      <w:r w:rsidR="003E7C7D">
        <w:rPr>
          <w:rFonts w:eastAsiaTheme="minorHAnsi"/>
        </w:rPr>
        <w:fldChar w:fldCharType="end"/>
      </w:r>
      <w:r w:rsidR="00B417F2" w:rsidRPr="00114D67">
        <w:rPr>
          <w:rFonts w:eastAsiaTheme="minorHAnsi"/>
        </w:rPr>
        <w:t>. Following this, participants received instructions for the mental arithmetic task and proceeded to perform it. The task sequence was as follows: a 30-second measurement with eyes open during rest</w:t>
      </w:r>
      <w:r w:rsidR="00336524">
        <w:rPr>
          <w:rFonts w:eastAsiaTheme="minorHAnsi"/>
        </w:rPr>
        <w:t xml:space="preserve"> (</w:t>
      </w:r>
      <w:r w:rsidR="0039287E">
        <w:rPr>
          <w:rFonts w:eastAsiaTheme="minorHAnsi"/>
        </w:rPr>
        <w:t>baseline</w:t>
      </w:r>
      <w:r w:rsidR="00336524">
        <w:rPr>
          <w:rFonts w:eastAsiaTheme="minorHAnsi"/>
        </w:rPr>
        <w:t xml:space="preserve"> phase)</w:t>
      </w:r>
      <w:r w:rsidR="00B417F2" w:rsidRPr="00114D67">
        <w:rPr>
          <w:rFonts w:eastAsiaTheme="minorHAnsi"/>
        </w:rPr>
        <w:t>, a 5-second interval, 30 seconds of mental arithmetic</w:t>
      </w:r>
      <w:r w:rsidR="00336524">
        <w:rPr>
          <w:rFonts w:eastAsiaTheme="minorHAnsi"/>
        </w:rPr>
        <w:t xml:space="preserve"> (task phase)</w:t>
      </w:r>
      <w:r w:rsidR="00B417F2" w:rsidRPr="00114D67">
        <w:rPr>
          <w:rFonts w:eastAsiaTheme="minorHAnsi"/>
        </w:rPr>
        <w:t>, a 7-second period for responding, and a final 30-second measurement with eyes open during rest</w:t>
      </w:r>
      <w:r w:rsidR="008264D1">
        <w:rPr>
          <w:rFonts w:eastAsiaTheme="minorHAnsi"/>
        </w:rPr>
        <w:t xml:space="preserve"> (</w:t>
      </w:r>
      <w:r w:rsidR="0039287E">
        <w:rPr>
          <w:rFonts w:eastAsiaTheme="minorHAnsi"/>
        </w:rPr>
        <w:t>recovery</w:t>
      </w:r>
      <w:r w:rsidR="008264D1">
        <w:rPr>
          <w:rFonts w:eastAsiaTheme="minorHAnsi"/>
        </w:rPr>
        <w:t xml:space="preserve"> phase)</w:t>
      </w:r>
      <w:r w:rsidR="00B417F2" w:rsidRPr="00114D67">
        <w:rPr>
          <w:rFonts w:eastAsiaTheme="minorHAnsi"/>
        </w:rPr>
        <w:t xml:space="preserve">. During the 7-second response period, participants verbally reported the final result of their calculations. The start and end of each section were indicated by a beep sound. </w:t>
      </w:r>
      <w:r w:rsidR="007F6C63" w:rsidRPr="007F6C63">
        <w:rPr>
          <w:rFonts w:eastAsiaTheme="minorHAnsi"/>
        </w:rPr>
        <w:t>This entire sequence was performed once.</w:t>
      </w:r>
    </w:p>
    <w:p w14:paraId="4412E46E" w14:textId="2D86CE54" w:rsidR="00600BE8" w:rsidRDefault="003A18BD" w:rsidP="00801780">
      <w:pPr>
        <w:pStyle w:val="3"/>
      </w:pPr>
      <w:r>
        <w:rPr>
          <w:rFonts w:hint="eastAsia"/>
        </w:rPr>
        <w:t>A</w:t>
      </w:r>
      <w:r>
        <w:t>nalysis</w:t>
      </w:r>
      <w:r>
        <w:rPr>
          <w:rFonts w:hint="eastAsia"/>
        </w:rPr>
        <w:t xml:space="preserve"> </w:t>
      </w:r>
      <w:r>
        <w:t>(</w:t>
      </w:r>
      <w:r w:rsidR="00600BE8">
        <w:rPr>
          <w:rFonts w:hint="eastAsia"/>
        </w:rPr>
        <w:t>p</w:t>
      </w:r>
      <w:r w:rsidR="00600BE8">
        <w:t>eripheral arterial stiffness</w:t>
      </w:r>
      <w:r>
        <w:rPr>
          <w:rFonts w:hint="eastAsia"/>
        </w:rPr>
        <w:t>)</w:t>
      </w:r>
    </w:p>
    <w:p w14:paraId="411A47CA" w14:textId="6A1933D0" w:rsidR="004160C3" w:rsidRDefault="004160C3" w:rsidP="004160C3">
      <w:pPr>
        <w:rPr>
          <w:rFonts w:eastAsiaTheme="minorHAnsi"/>
        </w:rPr>
      </w:pPr>
      <w:r w:rsidRPr="00D24A42">
        <w:rPr>
          <w:rFonts w:eastAsiaTheme="minorHAnsi"/>
        </w:rPr>
        <w:t xml:space="preserve">Peripheral arterial stiffness </w:t>
      </w:r>
      <w:r>
        <w:rPr>
          <w:rFonts w:eastAsiaTheme="minorHAnsi"/>
        </w:rPr>
        <w:t>is</w:t>
      </w:r>
      <w:r w:rsidRPr="00D24A42">
        <w:rPr>
          <w:rFonts w:eastAsiaTheme="minorHAnsi"/>
        </w:rPr>
        <w:t xml:space="preserve"> calculated using a log-linearized peripheral arterial viscoelastic model</w:t>
      </w:r>
      <w:r w:rsidR="00A10264">
        <w:rPr>
          <w:rFonts w:eastAsiaTheme="minorHAnsi"/>
        </w:rPr>
        <w:t>, which</w:t>
      </w:r>
      <w:r w:rsidRPr="00D24A42">
        <w:rPr>
          <w:rFonts w:eastAsiaTheme="minorHAnsi"/>
        </w:rPr>
        <w:t xml:space="preserve"> simplifies the nonlinear relationship between arterial wall impedance and blood pressure</w:t>
      </w:r>
      <w:r>
        <w:rPr>
          <w:rFonts w:eastAsiaTheme="minorHAnsi"/>
        </w:rPr>
        <w:t xml:space="preserve"> </w:t>
      </w:r>
      <w:r>
        <w:rPr>
          <w:rFonts w:eastAsiaTheme="minorHAnsi"/>
        </w:rPr>
        <w:fldChar w:fldCharType="begin">
          <w:fldData xml:space="preserve">PEVuZE5vdGU+PENpdGU+PEF1dGhvcj5Uc3VqaTwvQXV0aG9yPjxZZWFyPjIwMjE8L1llYXI+PFJl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==
</w:fldData>
        </w:fldChar>
      </w:r>
      <w:r w:rsidR="008C2B47">
        <w:rPr>
          <w:rFonts w:eastAsiaTheme="minorHAnsi"/>
        </w:rPr>
        <w:instrText xml:space="preserve"> ADDIN EN.CITE </w:instrText>
      </w:r>
      <w:r w:rsidR="008C2B47">
        <w:rPr>
          <w:rFonts w:eastAsiaTheme="minorHAnsi"/>
        </w:rPr>
        <w:fldChar w:fldCharType="begin">
          <w:fldData xml:space="preserve">PEVuZE5vdGU+PENpdGU+PEF1dGhvcj5Uc3VqaTwvQXV0aG9yPjxZZWFyPjIwMjE8L1llYXI+PFJl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==
</w:fldData>
        </w:fldChar>
      </w:r>
      <w:r w:rsidR="008C2B47">
        <w:rPr>
          <w:rFonts w:eastAsiaTheme="minorHAnsi"/>
        </w:rPr>
        <w:instrText xml:space="preserve"> ADDIN EN.CITE.DATA </w:instrText>
      </w:r>
      <w:r w:rsidR="008C2B47">
        <w:rPr>
          <w:rFonts w:eastAsiaTheme="minorHAnsi"/>
        </w:rPr>
      </w:r>
      <w:r w:rsidR="008C2B47">
        <w:rPr>
          <w:rFonts w:eastAsiaTheme="minorHAnsi"/>
        </w:rPr>
        <w:fldChar w:fldCharType="end"/>
      </w:r>
      <w:r>
        <w:rPr>
          <w:rFonts w:eastAsiaTheme="minorHAnsi"/>
        </w:rPr>
      </w:r>
      <w:r>
        <w:rPr>
          <w:rFonts w:eastAsiaTheme="minorHAnsi"/>
        </w:rPr>
        <w:fldChar w:fldCharType="separate"/>
      </w:r>
      <w:r w:rsidR="008C2B47">
        <w:rPr>
          <w:rFonts w:eastAsiaTheme="minorHAnsi"/>
          <w:noProof/>
        </w:rPr>
        <w:t>(Hirano, Maruyama et al. 2011, Matsubara, Hirano et al. 2018, Tsuji, Arikuni et al. 2021)</w:t>
      </w:r>
      <w:r>
        <w:rPr>
          <w:rFonts w:eastAsiaTheme="minorHAnsi"/>
        </w:rPr>
        <w:fldChar w:fldCharType="end"/>
      </w:r>
      <w:r w:rsidRPr="00D24A42">
        <w:rPr>
          <w:rFonts w:eastAsiaTheme="minorHAnsi"/>
        </w:rPr>
        <w:t>. This approach accurately evaluates the arterial viscoelasticity, excluding effects from blood pressure variation unrelated to the activity of the sympathetic nervous system. Previous research has indicated that the peripheral arterial stiffness index derived from this method is highly responsive to direct stimulation of the sympathetic nerves</w:t>
      </w:r>
      <w:r>
        <w:rPr>
          <w:rFonts w:eastAsiaTheme="minorHAnsi"/>
        </w:rPr>
        <w:t xml:space="preserve"> </w:t>
      </w:r>
      <w:r>
        <w:rPr>
          <w:rFonts w:eastAsiaTheme="minorHAnsi"/>
        </w:rPr>
        <w:fldChar w:fldCharType="begin"/>
      </w:r>
      <w:r w:rsidR="008C2B47">
        <w:rPr>
          <w:rFonts w:eastAsiaTheme="minorHAnsi"/>
        </w:rPr>
        <w:instrText xml:space="preserve"> ADDIN EN.CITE &lt;EndNote&gt;&lt;Cite&gt;&lt;Author&gt;Hirano&lt;/Author&gt;&lt;Year&gt;2011&lt;/Year&gt;&lt;RecNum&gt;1841&lt;/RecNum&gt;&lt;DisplayText&gt;(Hirano, Maruyama et al. 2011)&lt;/DisplayText&gt;&lt;record&gt;&lt;rec-number&gt;1841&lt;/rec-number&gt;&lt;foreign-keys&gt;&lt;key app="EN" db-id="5ppdtzwa8zzxfxeft21v5aeddps2dsfvtfzx" timestamp="1684492961"&gt;1841&lt;/key&gt;&lt;/foreign-keys&gt;&lt;ref-type name="Journal Article"&gt;17&lt;/ref-type&gt;&lt;contributors&gt;&lt;authors&gt;&lt;author&gt;Hirano, Harutoyo&lt;/author&gt;&lt;author&gt;Maruyama, Hiromi&lt;/author&gt;&lt;author&gt;Kutluk, Abdugheni&lt;/author&gt;&lt;author&gt;Tsuji, Toshio&lt;/author&gt;&lt;author&gt;Fukuda, Osamu&lt;/author&gt;&lt;author&gt;Ueno, Naohiro&lt;/author&gt;&lt;author&gt;Ukawa, Teiji&lt;/author&gt;&lt;author&gt;Nakamura, Ryuji&lt;/author&gt;&lt;author&gt;Saeki, Noboru&lt;/author&gt;&lt;author&gt;Kawamoto, Masashi&lt;/author&gt;&lt;/authors&gt;&lt;/contributors&gt;&lt;titles&gt;&lt;title&gt;Noninvasive estimation of arterial viscoelastic indices using a foil-type flexible pressure sensor and a photoplethysmogram&lt;/title&gt;&lt;secondary-title&gt;International Journal on Electrical Engineering and Informatics&lt;/secondary-title&gt;&lt;/titles&gt;&lt;periodical&gt;&lt;full-title&gt;International Journal on Electrical Engineering and Informatics&lt;/full-title&gt;&lt;/periodical&gt;&lt;pages&gt;498-515&lt;/pages&gt;&lt;volume&gt;3&lt;/volume&gt;&lt;number&gt;4&lt;/number&gt;&lt;dates&gt;&lt;year&gt;2011&lt;/year&gt;&lt;/dates&gt;&lt;isbn&gt;2085-6830&lt;/isbn&gt;&lt;urls&gt;&lt;/urls&gt;&lt;/record&gt;&lt;/Cite&gt;&lt;/EndNote&gt;</w:instrText>
      </w:r>
      <w:r>
        <w:rPr>
          <w:rFonts w:eastAsiaTheme="minorHAnsi"/>
        </w:rPr>
        <w:fldChar w:fldCharType="separate"/>
      </w:r>
      <w:r w:rsidR="008C2B47">
        <w:rPr>
          <w:rFonts w:eastAsiaTheme="minorHAnsi"/>
          <w:noProof/>
        </w:rPr>
        <w:t>(Hirano, Maruyama et al. 2011)</w:t>
      </w:r>
      <w:r>
        <w:rPr>
          <w:rFonts w:eastAsiaTheme="minorHAnsi"/>
        </w:rPr>
        <w:fldChar w:fldCharType="end"/>
      </w:r>
      <w:r w:rsidRPr="00D24A42">
        <w:rPr>
          <w:rFonts w:eastAsiaTheme="minorHAnsi"/>
        </w:rPr>
        <w:t xml:space="preserve">, </w:t>
      </w:r>
      <w:r w:rsidR="002A45F6">
        <w:rPr>
          <w:rFonts w:eastAsiaTheme="minorHAnsi"/>
        </w:rPr>
        <w:t>establishing</w:t>
      </w:r>
      <w:r w:rsidRPr="00D24A42">
        <w:rPr>
          <w:rFonts w:eastAsiaTheme="minorHAnsi"/>
        </w:rPr>
        <w:t xml:space="preserve"> it </w:t>
      </w:r>
      <w:r w:rsidR="002A45F6">
        <w:rPr>
          <w:rFonts w:eastAsiaTheme="minorHAnsi"/>
        </w:rPr>
        <w:t xml:space="preserve">as </w:t>
      </w:r>
      <w:r w:rsidRPr="00D24A42">
        <w:rPr>
          <w:rFonts w:eastAsiaTheme="minorHAnsi"/>
        </w:rPr>
        <w:t>an effective measure for analyzing the function of these nerves.</w:t>
      </w:r>
    </w:p>
    <w:p w14:paraId="2840D638" w14:textId="6A9BE66D" w:rsidR="004160C3" w:rsidRDefault="004160C3" w:rsidP="004160C3">
      <w:pPr>
        <w:rPr>
          <w:rFonts w:eastAsiaTheme="minorHAnsi"/>
        </w:rPr>
      </w:pPr>
      <w:r w:rsidRPr="00ED2477">
        <w:rPr>
          <w:rFonts w:eastAsiaTheme="minorHAnsi"/>
        </w:rPr>
        <w:t>The</w:t>
      </w:r>
      <w:r>
        <w:rPr>
          <w:rFonts w:eastAsiaTheme="minorHAnsi"/>
        </w:rPr>
        <w:t xml:space="preserve"> </w:t>
      </w:r>
      <w:r w:rsidRPr="00D24A42">
        <w:rPr>
          <w:rFonts w:eastAsiaTheme="minorHAnsi"/>
        </w:rPr>
        <w:t>log-linearized peripheral arterial viscoelastic</w:t>
      </w:r>
      <w:r w:rsidRPr="00ED2477">
        <w:rPr>
          <w:rFonts w:eastAsiaTheme="minorHAnsi"/>
        </w:rPr>
        <w:t xml:space="preserve"> model is de</w:t>
      </w:r>
      <w:r w:rsidR="00701103">
        <w:rPr>
          <w:rFonts w:eastAsiaTheme="minorHAnsi"/>
        </w:rPr>
        <w:t>scribed</w:t>
      </w:r>
      <w:r w:rsidRPr="00ED2477">
        <w:rPr>
          <w:rFonts w:eastAsiaTheme="minorHAnsi"/>
        </w:rPr>
        <w:t xml:space="preserve"> by the following equation:</w:t>
      </w:r>
    </w:p>
    <w:p w14:paraId="5A66E0E8" w14:textId="77777777" w:rsidR="004160C3" w:rsidRPr="006E786E" w:rsidRDefault="00277627" w:rsidP="004160C3">
      <m:oMath>
        <m:sSub>
          <m:sSubPr>
            <m:ctrlPr>
              <w:rPr>
                <w:rFonts w:ascii="Cambria Math" w:hAnsi="Cambria Math"/>
                <w:i/>
              </w:rPr>
            </m:ctrlPr>
          </m:sSubPr>
          <m:e>
            <m:r>
              <w:rPr>
                <w:rFonts w:ascii="Cambria Math" w:hAnsi="Cambria Math"/>
              </w:rPr>
              <m:t>P</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μ</m:t>
        </m:r>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l</m:t>
                </m:r>
              </m:sub>
            </m:sSub>
          </m:e>
        </m:acc>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η</m:t>
        </m:r>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l</m:t>
                </m:r>
              </m:sub>
            </m:sSub>
          </m:e>
        </m:acc>
        <m:d>
          <m:dPr>
            <m:ctrlPr>
              <w:rPr>
                <w:rFonts w:ascii="Cambria Math" w:hAnsi="Cambria Math"/>
                <w:i/>
              </w:rPr>
            </m:ctrlPr>
          </m:dPr>
          <m:e>
            <m:r>
              <w:rPr>
                <w:rFonts w:ascii="Cambria Math" w:hAnsi="Cambria Math"/>
              </w:rPr>
              <m:t>t</m:t>
            </m:r>
          </m:e>
        </m:d>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begChr m:val="{"/>
                <m:endChr m:val="}"/>
                <m:ctrlPr>
                  <w:rPr>
                    <w:rFonts w:ascii="Cambria Math" w:hAnsi="Cambria Math"/>
                  </w:rPr>
                </m:ctrlPr>
              </m:dPr>
              <m:e>
                <m:sSubSup>
                  <m:sSubSupPr>
                    <m:ctrlPr>
                      <w:rPr>
                        <w:rFonts w:ascii="Cambria Math" w:hAnsi="Cambria Math"/>
                        <w:i/>
                      </w:rPr>
                    </m:ctrlPr>
                  </m:sSubSupPr>
                  <m:e>
                    <m:r>
                      <m:rPr>
                        <m:sty m:val="p"/>
                      </m:rPr>
                      <w:rPr>
                        <w:rFonts w:ascii="Cambria Math" w:hAnsi="Cambria Math"/>
                      </w:rPr>
                      <m:t>β</m:t>
                    </m:r>
                  </m:e>
                  <m:sub>
                    <m:r>
                      <m:rPr>
                        <m:nor/>
                      </m:rPr>
                      <w:rPr>
                        <w:rFonts w:ascii="Cambria Math" w:hAnsi="Cambria Math"/>
                      </w:rPr>
                      <m:t>art</m:t>
                    </m:r>
                  </m:sub>
                  <m:sup>
                    <m:r>
                      <w:rPr>
                        <w:rFonts w:ascii="Cambria Math" w:hAnsi="Cambria Math"/>
                      </w:rPr>
                      <m:t>'</m:t>
                    </m:r>
                  </m:sup>
                </m:sSubSup>
                <m:sSub>
                  <m:sSubPr>
                    <m:ctrlPr>
                      <w:rPr>
                        <w:rFonts w:ascii="Cambria Math" w:hAnsi="Cambria Math"/>
                        <w:i/>
                      </w:rPr>
                    </m:ctrlPr>
                  </m:sSubPr>
                  <m:e>
                    <m:r>
                      <w:rPr>
                        <w:rFonts w:ascii="Cambria Math" w:hAnsi="Cambria Math"/>
                      </w:rPr>
                      <m:t>P</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m:t>
                    </m:r>
                    <m:sSubSup>
                      <m:sSubSupPr>
                        <m:ctrlPr>
                          <w:rPr>
                            <w:rFonts w:ascii="Cambria Math" w:hAnsi="Cambria Math"/>
                            <w:i/>
                          </w:rPr>
                        </m:ctrlPr>
                      </m:sSubSupPr>
                      <m:e>
                        <m:r>
                          <m:rPr>
                            <m:sty m:val="p"/>
                          </m:rPr>
                          <w:rPr>
                            <w:rFonts w:ascii="Cambria Math" w:hAnsi="Cambria Math"/>
                          </w:rPr>
                          <m:t>β</m:t>
                        </m:r>
                        <m:ctrlPr>
                          <w:rPr>
                            <w:rFonts w:ascii="Cambria Math" w:hAnsi="Cambria Math"/>
                          </w:rPr>
                        </m:ctrlPr>
                      </m:e>
                      <m:sub>
                        <m:r>
                          <m:rPr>
                            <m:nor/>
                          </m:rPr>
                          <w:rPr>
                            <w:rFonts w:ascii="Cambria Math" w:hAnsi="Cambria Math"/>
                          </w:rPr>
                          <m:t>art</m:t>
                        </m:r>
                        <m:r>
                          <w:rPr>
                            <w:rFonts w:ascii="Cambria Math" w:hAnsi="Cambria Math"/>
                          </w:rPr>
                          <m:t>0</m:t>
                        </m:r>
                      </m:sub>
                      <m:sup>
                        <m:r>
                          <w:rPr>
                            <w:rFonts w:ascii="Cambria Math" w:hAnsi="Cambria Math"/>
                          </w:rPr>
                          <m:t>'</m:t>
                        </m:r>
                      </m:sup>
                    </m:sSubSup>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m:t>
                    </m:r>
                    <m:sSubSup>
                      <m:sSubSupPr>
                        <m:ctrlPr>
                          <w:rPr>
                            <w:rFonts w:ascii="Cambria Math" w:hAnsi="Cambria Math"/>
                            <w:i/>
                          </w:rPr>
                        </m:ctrlPr>
                      </m:sSubSupPr>
                      <m:e>
                        <m:r>
                          <m:rPr>
                            <m:sty m:val="p"/>
                          </m:rPr>
                          <w:rPr>
                            <w:rFonts w:ascii="Cambria Math" w:hAnsi="Cambria Math"/>
                          </w:rPr>
                          <m:t>β</m:t>
                        </m:r>
                        <m:ctrlPr>
                          <w:rPr>
                            <w:rFonts w:ascii="Cambria Math" w:hAnsi="Cambria Math"/>
                          </w:rPr>
                        </m:ctrlPr>
                      </m:e>
                      <m:sub>
                        <m:r>
                          <m:rPr>
                            <m:nor/>
                          </m:rPr>
                          <w:rPr>
                            <w:rFonts w:ascii="Cambria Math" w:hAnsi="Cambria Math"/>
                          </w:rPr>
                          <m:t>art</m:t>
                        </m:r>
                        <m:r>
                          <w:rPr>
                            <w:rFonts w:ascii="Cambria Math" w:hAnsi="Cambria Math"/>
                          </w:rPr>
                          <m:t>nl</m:t>
                        </m:r>
                      </m:sub>
                      <m:sup>
                        <m:r>
                          <w:rPr>
                            <w:rFonts w:ascii="Cambria Math" w:hAnsi="Cambria Math"/>
                          </w:rPr>
                          <m:t>'</m:t>
                        </m:r>
                      </m:sup>
                    </m:sSubSup>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l</m:t>
                        </m:r>
                      </m:sub>
                    </m:sSub>
                    <m:d>
                      <m:dPr>
                        <m:ctrlPr>
                          <w:rPr>
                            <w:rFonts w:ascii="Cambria Math" w:hAnsi="Cambria Math"/>
                            <w:i/>
                          </w:rPr>
                        </m:ctrlPr>
                      </m:dPr>
                      <m:e>
                        <m:r>
                          <w:rPr>
                            <w:rFonts w:ascii="Cambria Math" w:hAnsi="Cambria Math"/>
                          </w:rPr>
                          <m:t>t</m:t>
                        </m:r>
                      </m:e>
                    </m:d>
                  </m:e>
                </m:d>
                <m:ctrlPr>
                  <w:rPr>
                    <w:rFonts w:ascii="Cambria Math" w:hAnsi="Cambria Math"/>
                    <w:i/>
                  </w:rPr>
                </m:ctrlPr>
              </m:e>
            </m:d>
          </m:e>
        </m:func>
      </m:oMath>
      <w:r w:rsidR="004160C3">
        <w:tab/>
        <w:t>(1)</w:t>
      </w:r>
    </w:p>
    <w:p w14:paraId="19007C87" w14:textId="77777777" w:rsidR="00DE6127" w:rsidRDefault="004160C3" w:rsidP="004160C3">
      <w:pPr>
        <w:rPr>
          <w:rFonts w:eastAsiaTheme="minorHAnsi"/>
        </w:rPr>
      </w:pPr>
      <w:r>
        <w:t xml:space="preserve">where </w:t>
      </w:r>
      <m:oMath>
        <m:r>
          <w:rPr>
            <w:rFonts w:ascii="Cambria Math" w:hAnsi="Cambria Math"/>
          </w:rPr>
          <m:t>μ</m:t>
        </m:r>
      </m:oMath>
      <w:r>
        <w:t xml:space="preserve"> is the inertia, </w:t>
      </w:r>
      <m:oMath>
        <m:r>
          <w:rPr>
            <w:rFonts w:ascii="Cambria Math" w:hAnsi="Cambria Math"/>
          </w:rPr>
          <m:t>η</m:t>
        </m:r>
      </m:oMath>
      <w:r>
        <w:t xml:space="preserve"> is the viscosity, </w:t>
      </w:r>
      <m:oMath>
        <m:sSubSup>
          <m:sSubSupPr>
            <m:ctrlPr>
              <w:rPr>
                <w:rFonts w:ascii="Cambria Math" w:hAnsi="Cambria Math"/>
                <w:i/>
              </w:rPr>
            </m:ctrlPr>
          </m:sSubSupPr>
          <m:e>
            <m:r>
              <m:rPr>
                <m:sty m:val="p"/>
              </m:rPr>
              <w:rPr>
                <w:rFonts w:ascii="Cambria Math" w:hAnsi="Cambria Math"/>
              </w:rPr>
              <m:t>β</m:t>
            </m:r>
          </m:e>
          <m:sub>
            <m:r>
              <m:rPr>
                <m:nor/>
              </m:rPr>
              <w:rPr>
                <w:rFonts w:ascii="Cambria Math" w:hAnsi="Cambria Math"/>
              </w:rPr>
              <m:t>art</m:t>
            </m:r>
          </m:sub>
          <m:sup>
            <m:r>
              <w:rPr>
                <w:rFonts w:ascii="Cambria Math" w:hAnsi="Cambria Math"/>
              </w:rPr>
              <m:t>'</m:t>
            </m:r>
          </m:sup>
        </m:sSubSup>
      </m:oMath>
      <w:r>
        <w:t xml:space="preserve"> is the peripheral arterial stiffness, </w:t>
      </w:r>
      <m:oMath>
        <m:sSub>
          <m:sSubPr>
            <m:ctrlPr>
              <w:rPr>
                <w:rFonts w:ascii="Cambria Math" w:hAnsi="Cambria Math"/>
                <w:i/>
              </w:rPr>
            </m:ctrlPr>
          </m:sSubPr>
          <m:e>
            <m:r>
              <w:rPr>
                <w:rFonts w:ascii="Cambria Math" w:hAnsi="Cambria Math"/>
              </w:rPr>
              <m:t>P</m:t>
            </m:r>
          </m:e>
          <m:sub>
            <m:r>
              <w:rPr>
                <w:rFonts w:ascii="Cambria Math" w:hAnsi="Cambria Math"/>
              </w:rPr>
              <m:t>b</m:t>
            </m:r>
            <m:sSubSup>
              <m:sSubSupPr>
                <m:ctrlPr>
                  <w:rPr>
                    <w:rFonts w:ascii="Cambria Math" w:hAnsi="Cambria Math"/>
                    <w:i/>
                  </w:rPr>
                </m:ctrlPr>
              </m:sSubSupPr>
              <m:e>
                <m:r>
                  <m:rPr>
                    <m:sty m:val="p"/>
                  </m:rPr>
                  <w:rPr>
                    <w:rFonts w:ascii="Cambria Math" w:hAnsi="Cambria Math"/>
                  </w:rPr>
                  <m:t>β</m:t>
                </m:r>
                <m:ctrlPr>
                  <w:rPr>
                    <w:rFonts w:ascii="Cambria Math" w:hAnsi="Cambria Math"/>
                  </w:rPr>
                </m:ctrlPr>
              </m:e>
              <m:sub>
                <m:r>
                  <m:rPr>
                    <m:nor/>
                  </m:rPr>
                  <w:rPr>
                    <w:rFonts w:ascii="Cambria Math" w:hAnsi="Cambria Math"/>
                  </w:rPr>
                  <m:t>art</m:t>
                </m:r>
                <m:r>
                  <w:rPr>
                    <w:rFonts w:ascii="Cambria Math" w:hAnsi="Cambria Math"/>
                  </w:rPr>
                  <m:t>0</m:t>
                </m:r>
              </m:sub>
              <m:sup>
                <m:r>
                  <w:rPr>
                    <w:rFonts w:ascii="Cambria Math" w:hAnsi="Cambria Math"/>
                  </w:rPr>
                  <m:t>'</m:t>
                </m:r>
              </m:sup>
            </m:sSubSup>
          </m:sub>
        </m:sSub>
      </m:oMath>
      <w:r>
        <w:t xml:space="preserve"> is the constant pressure component, and </w:t>
      </w:r>
      <m:oMath>
        <m:sSub>
          <m:sSubPr>
            <m:ctrlPr>
              <w:rPr>
                <w:rFonts w:ascii="Cambria Math" w:hAnsi="Cambria Math"/>
                <w:i/>
              </w:rPr>
            </m:ctrlPr>
          </m:sSubPr>
          <m:e>
            <m:r>
              <w:rPr>
                <w:rFonts w:ascii="Cambria Math" w:hAnsi="Cambria Math"/>
              </w:rPr>
              <m:t>P</m:t>
            </m:r>
          </m:e>
          <m:sub>
            <m:r>
              <w:rPr>
                <w:rFonts w:ascii="Cambria Math" w:hAnsi="Cambria Math"/>
              </w:rPr>
              <m:t>b</m:t>
            </m:r>
            <m:sSubSup>
              <m:sSubSupPr>
                <m:ctrlPr>
                  <w:rPr>
                    <w:rFonts w:ascii="Cambria Math" w:hAnsi="Cambria Math"/>
                    <w:i/>
                  </w:rPr>
                </m:ctrlPr>
              </m:sSubSupPr>
              <m:e>
                <m:r>
                  <m:rPr>
                    <m:sty m:val="p"/>
                  </m:rPr>
                  <w:rPr>
                    <w:rFonts w:ascii="Cambria Math" w:hAnsi="Cambria Math"/>
                  </w:rPr>
                  <m:t>β</m:t>
                </m:r>
                <m:ctrlPr>
                  <w:rPr>
                    <w:rFonts w:ascii="Cambria Math" w:hAnsi="Cambria Math"/>
                  </w:rPr>
                </m:ctrlPr>
              </m:e>
              <m:sub>
                <m:r>
                  <m:rPr>
                    <m:nor/>
                  </m:rPr>
                  <w:rPr>
                    <w:rFonts w:ascii="Cambria Math" w:hAnsi="Cambria Math"/>
                  </w:rPr>
                  <m:t>art</m:t>
                </m:r>
                <m:r>
                  <w:rPr>
                    <w:rFonts w:ascii="Cambria Math" w:hAnsi="Cambria Math"/>
                  </w:rPr>
                  <m:t>nl</m:t>
                </m:r>
              </m:sub>
              <m:sup>
                <m:r>
                  <w:rPr>
                    <w:rFonts w:ascii="Cambria Math" w:hAnsi="Cambria Math"/>
                  </w:rPr>
                  <m:t>'</m:t>
                </m:r>
              </m:sup>
            </m:sSubSup>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l</m:t>
                </m:r>
              </m:sub>
            </m:sSub>
            <m:d>
              <m:dPr>
                <m:ctrlPr>
                  <w:rPr>
                    <w:rFonts w:ascii="Cambria Math" w:hAnsi="Cambria Math"/>
                    <w:i/>
                  </w:rPr>
                </m:ctrlPr>
              </m:dPr>
              <m:e>
                <m:r>
                  <w:rPr>
                    <w:rFonts w:ascii="Cambria Math" w:hAnsi="Cambria Math"/>
                  </w:rPr>
                  <m:t>t</m:t>
                </m:r>
              </m:e>
            </m:d>
          </m:e>
        </m:d>
      </m:oMath>
      <w:r>
        <w:t xml:space="preserve"> is the nonlinear stiffness pressure component originating in the vein. </w:t>
      </w:r>
      <m:oMath>
        <m:sSub>
          <m:sSubPr>
            <m:ctrlPr>
              <w:rPr>
                <w:rFonts w:ascii="Cambria Math" w:hAnsi="Cambria Math"/>
                <w:i/>
              </w:rPr>
            </m:ctrlPr>
          </m:sSubPr>
          <m:e>
            <m:r>
              <w:rPr>
                <w:rFonts w:ascii="Cambria Math" w:hAnsi="Cambria Math"/>
              </w:rPr>
              <m:t>P</m:t>
            </m:r>
          </m:e>
          <m:sub>
            <m:r>
              <w:rPr>
                <w:rFonts w:ascii="Cambria Math" w:hAnsi="Cambria Math"/>
              </w:rPr>
              <m:t>b</m:t>
            </m:r>
          </m:sub>
        </m:sSub>
        <m:d>
          <m:dPr>
            <m:ctrlPr>
              <w:rPr>
                <w:rFonts w:ascii="Cambria Math" w:hAnsi="Cambria Math"/>
                <w:i/>
              </w:rPr>
            </m:ctrlPr>
          </m:dPr>
          <m:e>
            <m:r>
              <w:rPr>
                <w:rFonts w:ascii="Cambria Math" w:hAnsi="Cambria Math"/>
              </w:rPr>
              <m:t>t</m:t>
            </m:r>
          </m:e>
        </m:d>
      </m:oMath>
      <w:r>
        <w:rPr>
          <w:rFonts w:hint="eastAsia"/>
        </w:rPr>
        <w:t xml:space="preserve"> </w:t>
      </w:r>
      <w:r>
        <w:t xml:space="preserve">and </w:t>
      </w:r>
      <m:oMath>
        <m:sSub>
          <m:sSubPr>
            <m:ctrlPr>
              <w:rPr>
                <w:rFonts w:ascii="Cambria Math" w:hAnsi="Cambria Math"/>
                <w:i/>
              </w:rPr>
            </m:ctrlPr>
          </m:sSubPr>
          <m:e>
            <m:r>
              <w:rPr>
                <w:rFonts w:ascii="Cambria Math" w:hAnsi="Cambria Math"/>
              </w:rPr>
              <m:t>P</m:t>
            </m:r>
          </m:e>
          <m:sub>
            <m:r>
              <w:rPr>
                <w:rFonts w:ascii="Cambria Math" w:hAnsi="Cambria Math"/>
              </w:rPr>
              <m:t>l</m:t>
            </m:r>
          </m:sub>
        </m:sSub>
        <m:d>
          <m:dPr>
            <m:ctrlPr>
              <w:rPr>
                <w:rFonts w:ascii="Cambria Math" w:hAnsi="Cambria Math"/>
                <w:i/>
              </w:rPr>
            </m:ctrlPr>
          </m:dPr>
          <m:e>
            <m:r>
              <w:rPr>
                <w:rFonts w:ascii="Cambria Math" w:hAnsi="Cambria Math"/>
              </w:rPr>
              <m:t>t</m:t>
            </m:r>
          </m:e>
        </m:d>
      </m:oMath>
      <w:r>
        <w:t xml:space="preserve"> are estimated using continuous sphygmomanometer and PPG, respectively. </w:t>
      </w:r>
      <w:r w:rsidRPr="00D24A42">
        <w:rPr>
          <w:rFonts w:eastAsiaTheme="minorHAnsi"/>
        </w:rPr>
        <w:t>Peripheral arterial</w:t>
      </w:r>
      <w:r w:rsidRPr="00AE7167">
        <w:rPr>
          <w:rFonts w:eastAsiaTheme="minorHAnsi"/>
        </w:rPr>
        <w:t xml:space="preserve"> stiffness was </w:t>
      </w:r>
      <w:r w:rsidRPr="00B20CEE">
        <w:rPr>
          <w:rFonts w:eastAsiaTheme="minorHAnsi"/>
        </w:rPr>
        <w:t>approximated</w:t>
      </w:r>
      <w:r w:rsidRPr="00AE7167">
        <w:rPr>
          <w:rFonts w:eastAsiaTheme="minorHAnsi"/>
        </w:rPr>
        <w:t xml:space="preserve"> for </w:t>
      </w:r>
      <w:r w:rsidRPr="00AE7167">
        <w:rPr>
          <w:rFonts w:eastAsiaTheme="minorHAnsi"/>
        </w:rPr>
        <w:lastRenderedPageBreak/>
        <w:t>each heartbeat</w:t>
      </w:r>
      <w:r>
        <w:rPr>
          <w:rFonts w:eastAsiaTheme="minorHAnsi"/>
        </w:rPr>
        <w:t xml:space="preserve"> from these </w:t>
      </w:r>
      <w:r>
        <w:t xml:space="preserve">measured signals </w:t>
      </w:r>
      <w:r>
        <w:fldChar w:fldCharType="begin"/>
      </w:r>
      <w:r w:rsidR="008C2B47">
        <w:instrText xml:space="preserve"> ADDIN EN.CITE &lt;EndNote&gt;&lt;Cite&gt;&lt;Author&gt;Hirano&lt;/Author&gt;&lt;Year&gt;2011&lt;/Year&gt;&lt;RecNum&gt;1841&lt;/RecNum&gt;&lt;DisplayText&gt;(Hirano, Maruyama et al. 2011)&lt;/DisplayText&gt;&lt;record&gt;&lt;rec-number&gt;1841&lt;/rec-number&gt;&lt;foreign-keys&gt;&lt;key app="EN" db-id="5ppdtzwa8zzxfxeft21v5aeddps2dsfvtfzx" timestamp="1684492961"&gt;1841&lt;/key&gt;&lt;/foreign-keys&gt;&lt;ref-type name="Journal Article"&gt;17&lt;/ref-type&gt;&lt;contributors&gt;&lt;authors&gt;&lt;author&gt;Hirano, Harutoyo&lt;/author&gt;&lt;author&gt;Maruyama, Hiromi&lt;/author&gt;&lt;author&gt;Kutluk, Abdugheni&lt;/author&gt;&lt;author&gt;Tsuji, Toshio&lt;/author&gt;&lt;author&gt;Fukuda, Osamu&lt;/author&gt;&lt;author&gt;Ueno, Naohiro&lt;/author&gt;&lt;author&gt;Ukawa, Teiji&lt;/author&gt;&lt;author&gt;Nakamura, Ryuji&lt;/author&gt;&lt;author&gt;Saeki, Noboru&lt;/author&gt;&lt;author&gt;Kawamoto, Masashi&lt;/author&gt;&lt;/authors&gt;&lt;/contributors&gt;&lt;titles&gt;&lt;title&gt;Noninvasive estimation of arterial viscoelastic indices using a foil-type flexible pressure sensor and a photoplethysmogram&lt;/title&gt;&lt;secondary-title&gt;International Journal on Electrical Engineering and Informatics&lt;/secondary-title&gt;&lt;/titles&gt;&lt;periodical&gt;&lt;full-title&gt;International Journal on Electrical Engineering and Informatics&lt;/full-title&gt;&lt;/periodical&gt;&lt;pages&gt;498-515&lt;/pages&gt;&lt;volume&gt;3&lt;/volume&gt;&lt;number&gt;4&lt;/number&gt;&lt;dates&gt;&lt;year&gt;2011&lt;/year&gt;&lt;/dates&gt;&lt;isbn&gt;2085-6830&lt;/isbn&gt;&lt;urls&gt;&lt;/urls&gt;&lt;/record&gt;&lt;/Cite&gt;&lt;/EndNote&gt;</w:instrText>
      </w:r>
      <w:r>
        <w:fldChar w:fldCharType="separate"/>
      </w:r>
      <w:r w:rsidR="008C2B47">
        <w:rPr>
          <w:noProof/>
        </w:rPr>
        <w:t>(Hirano, Maruyama et al. 2011)</w:t>
      </w:r>
      <w:r>
        <w:fldChar w:fldCharType="end"/>
      </w:r>
      <w:r>
        <w:t xml:space="preserve">. </w:t>
      </w:r>
      <w:r w:rsidR="005C3D93" w:rsidRPr="005C3D93">
        <w:t>To assure the estimation accuracy, the determination coefficient R</w:t>
      </w:r>
      <w:r w:rsidR="0040241E" w:rsidRPr="0040241E">
        <w:rPr>
          <w:vertAlign w:val="superscript"/>
        </w:rPr>
        <w:t>2</w:t>
      </w:r>
      <w:r w:rsidR="005C3D93" w:rsidRPr="005C3D93">
        <w:t xml:space="preserve"> between the measured blood pressure values and the estimated blood pressure values is calculated, and evaluation was performed only when R</w:t>
      </w:r>
      <w:r w:rsidR="005C3D93" w:rsidRPr="0040241E">
        <w:rPr>
          <w:vertAlign w:val="superscript"/>
        </w:rPr>
        <w:t>2</w:t>
      </w:r>
      <w:r w:rsidR="005C3D93" w:rsidRPr="005C3D93">
        <w:rPr>
          <w:rFonts w:ascii="ＭＳ 明朝" w:eastAsia="ＭＳ 明朝" w:hAnsi="ＭＳ 明朝" w:cs="ＭＳ 明朝" w:hint="eastAsia"/>
        </w:rPr>
        <w:t> </w:t>
      </w:r>
      <w:r w:rsidR="005C3D93" w:rsidRPr="005C3D93">
        <w:rPr>
          <w:rFonts w:ascii="游明朝" w:eastAsia="游明朝" w:hAnsi="游明朝" w:cs="游明朝" w:hint="eastAsia"/>
        </w:rPr>
        <w:t>≥</w:t>
      </w:r>
      <w:r w:rsidR="005C3D93" w:rsidRPr="005C3D93">
        <w:rPr>
          <w:rFonts w:ascii="ＭＳ 明朝" w:eastAsia="ＭＳ 明朝" w:hAnsi="ＭＳ 明朝" w:cs="ＭＳ 明朝" w:hint="eastAsia"/>
        </w:rPr>
        <w:t> </w:t>
      </w:r>
      <w:r w:rsidR="005C3D93" w:rsidRPr="005C3D93">
        <w:t>0.</w:t>
      </w:r>
      <w:r w:rsidR="0040241E">
        <w:t>7</w:t>
      </w:r>
      <w:r w:rsidR="005C3D93" w:rsidRPr="005C3D93">
        <w:t>.</w:t>
      </w:r>
      <w:r w:rsidR="005C3D93">
        <w:t xml:space="preserve"> </w:t>
      </w:r>
      <w:r w:rsidR="00490FC2" w:rsidRPr="00E52DDA">
        <w:rPr>
          <w:rFonts w:eastAsiaTheme="minorHAnsi"/>
        </w:rPr>
        <w:t xml:space="preserve">The data </w:t>
      </w:r>
      <w:r w:rsidR="00490FC2" w:rsidRPr="00AE7167">
        <w:rPr>
          <w:rFonts w:eastAsiaTheme="minorHAnsi"/>
        </w:rPr>
        <w:t xml:space="preserve">was </w:t>
      </w:r>
      <w:r w:rsidR="00490FC2">
        <w:rPr>
          <w:rFonts w:eastAsiaTheme="minorHAnsi"/>
        </w:rPr>
        <w:t>low pass filtered</w:t>
      </w:r>
      <w:r w:rsidR="00490FC2" w:rsidRPr="00AE7167">
        <w:rPr>
          <w:rFonts w:eastAsiaTheme="minorHAnsi"/>
        </w:rPr>
        <w:t xml:space="preserve"> </w:t>
      </w:r>
      <w:r w:rsidR="00490FC2">
        <w:rPr>
          <w:rFonts w:eastAsiaTheme="minorHAnsi" w:hint="eastAsia"/>
        </w:rPr>
        <w:t>a</w:t>
      </w:r>
      <w:r w:rsidR="00490FC2">
        <w:rPr>
          <w:rFonts w:eastAsiaTheme="minorHAnsi"/>
        </w:rPr>
        <w:t>t</w:t>
      </w:r>
      <w:r w:rsidR="00490FC2" w:rsidRPr="00AE7167">
        <w:rPr>
          <w:rFonts w:eastAsiaTheme="minorHAnsi"/>
        </w:rPr>
        <w:t xml:space="preserve"> </w:t>
      </w:r>
      <w:r w:rsidR="00490FC2">
        <w:rPr>
          <w:rFonts w:eastAsiaTheme="minorHAnsi"/>
        </w:rPr>
        <w:t>0.15</w:t>
      </w:r>
      <w:r w:rsidR="00490FC2" w:rsidRPr="00AE7167">
        <w:rPr>
          <w:rFonts w:eastAsiaTheme="minorHAnsi"/>
        </w:rPr>
        <w:t xml:space="preserve"> Hz.</w:t>
      </w:r>
    </w:p>
    <w:p w14:paraId="23D22C46" w14:textId="6838B186" w:rsidR="00600BE8" w:rsidRDefault="00434587" w:rsidP="004160C3">
      <w:pPr>
        <w:rPr>
          <w:rFonts w:eastAsiaTheme="minorHAnsi"/>
        </w:rPr>
      </w:pPr>
      <w:r w:rsidRPr="00434587">
        <w:rPr>
          <w:rFonts w:eastAsiaTheme="minorHAnsi"/>
        </w:rPr>
        <w:t xml:space="preserve">In the context of cardiovascular and autonomic nervous system interactions, it is well-documented that variations in the cardiovascular system reflect autonomic nervous activity. </w:t>
      </w:r>
      <w:r w:rsidR="00670DCA" w:rsidRPr="00670DCA">
        <w:rPr>
          <w:rFonts w:eastAsiaTheme="minorHAnsi"/>
        </w:rPr>
        <w:t xml:space="preserve">This is evident through the link between heart rate variability </w:t>
      </w:r>
      <w:r w:rsidR="00444E96">
        <w:fldChar w:fldCharType="begin"/>
      </w:r>
      <w:r w:rsidR="00444E96">
        <w:instrText xml:space="preserve"> ADDIN EN.CITE &lt;EndNote&gt;&lt;Cite&gt;&lt;Author&gt;Electrophysiology&lt;/Author&gt;&lt;Year&gt;1996&lt;/Year&gt;&lt;RecNum&gt;1977&lt;/RecNum&gt;&lt;DisplayText&gt;(Electrophysiology 1996)&lt;/DisplayText&gt;&lt;record&gt;&lt;rec-number&gt;1977&lt;/rec-number&gt;&lt;foreign-keys&gt;&lt;key app="EN" db-id="5ppdtzwa8zzxfxeft21v5aeddps2dsfvtfzx" timestamp="1707283932"&gt;1977&lt;/key&gt;&lt;/foreign-keys&gt;&lt;ref-type name="Journal Article"&gt;17&lt;/ref-type&gt;&lt;contributors&gt;&lt;authors&gt;&lt;author&gt;Task Force of the European Society of Cardiology the North American Society of Pacing Electrophysiology&lt;/author&gt;&lt;/authors&gt;&lt;/contributors&gt;&lt;titles&gt;&lt;title&gt;Heart Rate Variability&lt;/title&gt;&lt;secondary-title&gt;Circulation&lt;/secondary-title&gt;&lt;/titles&gt;&lt;periodical&gt;&lt;full-title&gt;Circulation&lt;/full-title&gt;&lt;abbr-1&gt;Circulation&lt;/abbr-1&gt;&lt;abbr-2&gt;Circulation&lt;/abbr-2&gt;&lt;/periodical&gt;&lt;pages&gt;1043-1065&lt;/pages&gt;&lt;volume&gt;93&lt;/volume&gt;&lt;number&gt;5&lt;/number&gt;&lt;dates&gt;&lt;year&gt;1996&lt;/year&gt;&lt;/dates&gt;&lt;urls&gt;&lt;related-urls&gt;&lt;url&gt;https://www.ahajournals.org/doi/abs/10.1161/01.CIR.93.5.1043&lt;/url&gt;&lt;/related-urls&gt;&lt;/urls&gt;&lt;electronic-resource-num&gt;doi:10.1161/01.CIR.93.5.1043&lt;/electronic-resource-num&gt;&lt;/record&gt;&lt;/Cite&gt;&lt;/EndNote&gt;</w:instrText>
      </w:r>
      <w:r w:rsidR="00444E96">
        <w:fldChar w:fldCharType="separate"/>
      </w:r>
      <w:r w:rsidR="00444E96">
        <w:rPr>
          <w:noProof/>
        </w:rPr>
        <w:t>(Electrophysiology 1996)</w:t>
      </w:r>
      <w:r w:rsidR="00444E96">
        <w:fldChar w:fldCharType="end"/>
      </w:r>
      <w:r w:rsidR="00444E96">
        <w:t xml:space="preserve"> </w:t>
      </w:r>
      <w:r w:rsidR="00670DCA" w:rsidRPr="00670DCA">
        <w:rPr>
          <w:rFonts w:eastAsiaTheme="minorHAnsi"/>
        </w:rPr>
        <w:t xml:space="preserve">and blood pressure </w:t>
      </w:r>
      <w:r w:rsidR="00E503F0">
        <w:rPr>
          <w:rFonts w:eastAsiaTheme="minorHAnsi"/>
        </w:rPr>
        <w:t>variability</w:t>
      </w:r>
      <w:r w:rsidR="00670DCA" w:rsidRPr="00670DCA">
        <w:rPr>
          <w:rFonts w:eastAsiaTheme="minorHAnsi"/>
        </w:rPr>
        <w:t xml:space="preserve"> </w:t>
      </w:r>
      <w:r w:rsidR="00E503F0">
        <w:fldChar w:fldCharType="begin"/>
      </w:r>
      <w:r w:rsidR="00E503F0">
        <w:instrText xml:space="preserve"> ADDIN EN.CITE &lt;EndNote&gt;&lt;Cite&gt;&lt;Author&gt;Freeman&lt;/Author&gt;&lt;Year&gt;2013&lt;/Year&gt;&lt;RecNum&gt;1978&lt;/RecNum&gt;&lt;DisplayText&gt;(Freeman and Chapleau 2013)&lt;/DisplayText&gt;&lt;record&gt;&lt;rec-number&gt;1978&lt;/rec-number&gt;&lt;foreign-keys&gt;&lt;key app="EN" db-id="5ppdtzwa8zzxfxeft21v5aeddps2dsfvtfzx" timestamp="1707286055"&gt;1978&lt;/key&gt;&lt;/foreign-keys&gt;&lt;ref-type name="Book Section"&gt;5&lt;/ref-type&gt;&lt;contributors&gt;&lt;authors&gt;&lt;author&gt;Freeman, Roy&lt;/author&gt;&lt;author&gt;Chapleau, Mark W.&lt;/author&gt;&lt;/authors&gt;&lt;secondary-authors&gt;&lt;author&gt;Said, Gérard&lt;/author&gt;&lt;author&gt;Krarup, Christian&lt;/author&gt;&lt;/secondary-authors&gt;&lt;/contributors&gt;&lt;titles&gt;&lt;title&gt;Chapter 7 - Testing the autonomic nervous system&lt;/title&gt;&lt;secondary-title&gt;Handbook of Clinical Neurology&lt;/secondary-title&gt;&lt;/titles&gt;&lt;periodical&gt;&lt;full-title&gt;Handbook of Clinical Neurology&lt;/full-title&gt;&lt;abbr-1&gt;Handb. Clin. Neurol.&lt;/abbr-1&gt;&lt;abbr-2&gt;Handb Clin Neurol&lt;/abbr-2&gt;&lt;/periodical&gt;&lt;pages&gt;115-136&lt;/pages&gt;&lt;volume&gt;115&lt;/volume&gt;&lt;keywords&gt;&lt;keyword&gt;Autonomic testing&lt;/keyword&gt;&lt;keyword&gt;cardiovascular parasympathetic function&lt;/keyword&gt;&lt;keyword&gt;heart rate variability&lt;/keyword&gt;&lt;keyword&gt;cardiovascular sympathetic function&lt;/keyword&gt;&lt;keyword&gt;tilt-table testing&lt;/keyword&gt;&lt;keyword&gt;sympathetic cholinergic (sudomotor) function&lt;/keyword&gt;&lt;keyword&gt;quantitative sudomotor axon reflex (QSART)&lt;/keyword&gt;&lt;keyword&gt;quantitative direct and indirect axon reflex (QDIRT)&lt;/keyword&gt;&lt;keyword&gt;thermoregulatory sweat test&lt;/keyword&gt;&lt;keyword&gt;sudomotor function&lt;/keyword&gt;&lt;keyword&gt;frequency domain analyses&lt;/keyword&gt;&lt;keyword&gt;microneurography&lt;/keyword&gt;&lt;keyword&gt;baroreflex assessment&lt;/keyword&gt;&lt;/keywords&gt;&lt;dates&gt;&lt;year&gt;2013&lt;/year&gt;&lt;pub-dates&gt;&lt;date&gt;2013/01/01/&lt;/date&gt;&lt;/pub-dates&gt;&lt;/dates&gt;&lt;publisher&gt;Elsevier&lt;/publisher&gt;&lt;isbn&gt;0072-9752&lt;/isbn&gt;&lt;urls&gt;&lt;related-urls&gt;&lt;url&gt;https://www.sciencedirect.com/science/article/pii/B9780444529022000072&lt;/url&gt;&lt;/related-urls&gt;&lt;/urls&gt;&lt;electronic-resource-num&gt;https://doi.org/10.1016/B978-0-444-52902-2.00007-2&lt;/electronic-resource-num&gt;&lt;/record&gt;&lt;/Cite&gt;&lt;/EndNote&gt;</w:instrText>
      </w:r>
      <w:r w:rsidR="00E503F0">
        <w:fldChar w:fldCharType="separate"/>
      </w:r>
      <w:r w:rsidR="00E503F0">
        <w:rPr>
          <w:noProof/>
        </w:rPr>
        <w:t>(Freeman and Chapleau 2013)</w:t>
      </w:r>
      <w:r w:rsidR="00E503F0">
        <w:fldChar w:fldCharType="end"/>
      </w:r>
      <w:r w:rsidR="00E503F0">
        <w:t xml:space="preserve"> </w:t>
      </w:r>
      <w:r w:rsidR="00670DCA" w:rsidRPr="00670DCA">
        <w:rPr>
          <w:rFonts w:eastAsiaTheme="minorHAnsi"/>
        </w:rPr>
        <w:t xml:space="preserve">to autonomic nerve function. </w:t>
      </w:r>
      <w:r w:rsidRPr="00434587">
        <w:rPr>
          <w:rFonts w:eastAsiaTheme="minorHAnsi"/>
        </w:rPr>
        <w:t xml:space="preserve">Considering these aspects, the variability in </w:t>
      </w:r>
      <w:r w:rsidR="00DE1842">
        <w:rPr>
          <w:rFonts w:eastAsiaTheme="minorHAnsi"/>
        </w:rPr>
        <w:t xml:space="preserve">peripheral </w:t>
      </w:r>
      <w:r w:rsidRPr="00434587">
        <w:rPr>
          <w:rFonts w:eastAsiaTheme="minorHAnsi"/>
        </w:rPr>
        <w:t>arterial stiffness was chosen as an indicator. Furthermore, considering the variations in values obtained from PPG devices, we utilized the Coefficient of Variation (CV), which is a normalized measure of variability relative to the mean value.</w:t>
      </w:r>
      <w:r>
        <w:rPr>
          <w:rFonts w:eastAsiaTheme="minorHAnsi"/>
        </w:rPr>
        <w:t xml:space="preserve"> </w:t>
      </w:r>
      <w:r w:rsidR="001E6291" w:rsidRPr="001E6291">
        <w:rPr>
          <w:rFonts w:eastAsiaTheme="minorHAnsi"/>
        </w:rPr>
        <w:t xml:space="preserve">Consequently, </w:t>
      </w:r>
      <w:r w:rsidR="00D30DCF">
        <w:rPr>
          <w:rFonts w:eastAsiaTheme="minorHAnsi"/>
        </w:rPr>
        <w:t>w</w:t>
      </w:r>
      <w:r w:rsidR="00875AB9">
        <w:rPr>
          <w:rFonts w:eastAsiaTheme="minorHAnsi"/>
        </w:rPr>
        <w:t>e calculated</w:t>
      </w:r>
      <w:r w:rsidR="000C6691">
        <w:rPr>
          <w:rFonts w:eastAsiaTheme="minorHAnsi"/>
        </w:rPr>
        <w:t xml:space="preserve"> the</w:t>
      </w:r>
      <w:r w:rsidR="004E44FF" w:rsidRPr="004E44FF">
        <w:rPr>
          <w:rFonts w:eastAsiaTheme="minorHAnsi"/>
        </w:rPr>
        <w:t xml:space="preserve"> average </w:t>
      </w:r>
      <w:r w:rsidR="00065FA9">
        <w:rPr>
          <w:rFonts w:eastAsiaTheme="minorHAnsi"/>
        </w:rPr>
        <w:t xml:space="preserve">of peripheral </w:t>
      </w:r>
      <w:r w:rsidR="004E44FF" w:rsidRPr="004E44FF">
        <w:rPr>
          <w:rFonts w:eastAsiaTheme="minorHAnsi"/>
        </w:rPr>
        <w:t xml:space="preserve">arterial stiffness and its </w:t>
      </w:r>
      <w:r w:rsidR="00A9283B">
        <w:rPr>
          <w:rFonts w:eastAsiaTheme="minorHAnsi"/>
        </w:rPr>
        <w:t>CV</w:t>
      </w:r>
      <w:r w:rsidR="004E44FF" w:rsidRPr="004E44FF">
        <w:rPr>
          <w:rFonts w:eastAsiaTheme="minorHAnsi"/>
        </w:rPr>
        <w:t xml:space="preserve"> </w:t>
      </w:r>
      <w:r w:rsidR="00A961C5">
        <w:rPr>
          <w:rFonts w:eastAsiaTheme="minorHAnsi"/>
        </w:rPr>
        <w:t>during</w:t>
      </w:r>
      <w:r w:rsidR="004E44FF" w:rsidRPr="004E44FF">
        <w:rPr>
          <w:rFonts w:eastAsiaTheme="minorHAnsi"/>
        </w:rPr>
        <w:t xml:space="preserve"> the baseline, task, and recovery phases</w:t>
      </w:r>
      <w:r w:rsidR="00435F5F">
        <w:rPr>
          <w:rFonts w:eastAsiaTheme="minorHAnsi"/>
        </w:rPr>
        <w:t xml:space="preserve"> as measures of</w:t>
      </w:r>
      <w:r w:rsidR="00435F5F" w:rsidRPr="004E44FF">
        <w:rPr>
          <w:rFonts w:eastAsiaTheme="minorHAnsi"/>
        </w:rPr>
        <w:t xml:space="preserve"> autonomic nervous system</w:t>
      </w:r>
      <w:r w:rsidR="00435F5F">
        <w:rPr>
          <w:rFonts w:eastAsiaTheme="minorHAnsi"/>
        </w:rPr>
        <w:t xml:space="preserve"> activity</w:t>
      </w:r>
      <w:r w:rsidR="004E44FF" w:rsidRPr="004E44FF">
        <w:rPr>
          <w:rFonts w:eastAsiaTheme="minorHAnsi"/>
        </w:rPr>
        <w:t>.</w:t>
      </w:r>
    </w:p>
    <w:p w14:paraId="61E5737D" w14:textId="0EF3A1B5" w:rsidR="000179D3" w:rsidRDefault="0080608E" w:rsidP="00801780">
      <w:pPr>
        <w:pStyle w:val="3"/>
      </w:pPr>
      <w:r>
        <w:t xml:space="preserve">Analysis </w:t>
      </w:r>
      <w:r>
        <w:rPr>
          <w:rFonts w:hint="eastAsia"/>
        </w:rPr>
        <w:t>(</w:t>
      </w:r>
      <w:r w:rsidR="00FB6624">
        <w:rPr>
          <w:rFonts w:hint="eastAsia"/>
        </w:rPr>
        <w:t>E</w:t>
      </w:r>
      <w:r w:rsidR="00FB6624">
        <w:t>EG</w:t>
      </w:r>
      <w:r>
        <w:t xml:space="preserve"> preprocessing)</w:t>
      </w:r>
    </w:p>
    <w:p w14:paraId="5388D224" w14:textId="2AEF92D2" w:rsidR="00B80605" w:rsidRDefault="00680585" w:rsidP="00C1593B">
      <w:pPr>
        <w:rPr>
          <w:rFonts w:eastAsiaTheme="minorHAnsi"/>
        </w:rPr>
      </w:pPr>
      <w:r w:rsidRPr="00680585">
        <w:rPr>
          <w:rFonts w:eastAsiaTheme="minorHAnsi"/>
        </w:rPr>
        <w:t>EEG data were</w:t>
      </w:r>
      <w:r w:rsidR="00926CCA">
        <w:rPr>
          <w:rFonts w:eastAsiaTheme="minorHAnsi"/>
        </w:rPr>
        <w:t xml:space="preserve"> </w:t>
      </w:r>
      <w:r w:rsidR="00A00444">
        <w:rPr>
          <w:rFonts w:eastAsiaTheme="minorHAnsi"/>
        </w:rPr>
        <w:t>preprocessed</w:t>
      </w:r>
      <w:r w:rsidRPr="00680585">
        <w:rPr>
          <w:rFonts w:eastAsiaTheme="minorHAnsi"/>
        </w:rPr>
        <w:t xml:space="preserve"> offline using the EEGLAB toolbox</w:t>
      </w:r>
      <w:r w:rsidR="00F21A95">
        <w:rPr>
          <w:rFonts w:eastAsiaTheme="minorHAnsi"/>
        </w:rPr>
        <w:t xml:space="preserve"> </w:t>
      </w:r>
      <w:r w:rsidR="00F21A95">
        <w:rPr>
          <w:rFonts w:eastAsiaTheme="minorHAnsi"/>
        </w:rPr>
        <w:fldChar w:fldCharType="begin"/>
      </w:r>
      <w:r w:rsidR="008C2B47">
        <w:rPr>
          <w:rFonts w:eastAsiaTheme="minorHAnsi"/>
        </w:rPr>
        <w:instrText xml:space="preserve"> ADDIN EN.CITE &lt;EndNote&gt;&lt;Cite&gt;&lt;Author&gt;Delorme&lt;/Author&gt;&lt;Year&gt;2004&lt;/Year&gt;&lt;RecNum&gt;1929&lt;/RecNum&gt;&lt;DisplayText&gt;(Delorme and Makeig 2004)&lt;/DisplayText&gt;&lt;record&gt;&lt;rec-number&gt;1929&lt;/rec-number&gt;&lt;foreign-keys&gt;&lt;key app="EN" db-id="5ppdtzwa8zzxfxeft21v5aeddps2dsfvtfzx" timestamp="1702540205"&gt;1929&lt;/key&gt;&lt;/foreign-keys&gt;&lt;ref-type name="Journal Article"&gt;17&lt;/ref-type&gt;&lt;contributors&gt;&lt;authors&gt;&lt;author&gt;Delorme, Arnaud&lt;/author&gt;&lt;author&gt;Makeig, Scott&lt;/author&gt;&lt;/authors&gt;&lt;/contributors&gt;&lt;titles&gt;&lt;title&gt;EEGLAB: an open source toolbox for analysis of single-trial EEG dynamics including independent component analysis&lt;/title&gt;&lt;secondary-title&gt;Journal of Neuroscience Methods&lt;/secondary-title&gt;&lt;/titles&gt;&lt;periodical&gt;&lt;full-title&gt;Journal of Neuroscience Methods&lt;/full-title&gt;&lt;abbr-1&gt;J. Neurosci. Methods&lt;/abbr-1&gt;&lt;abbr-2&gt;J Neurosci Methods&lt;/abbr-2&gt;&lt;/periodical&gt;&lt;pages&gt;9-21&lt;/pages&gt;&lt;volume&gt;134&lt;/volume&gt;&lt;number&gt;1&lt;/number&gt;&lt;keywords&gt;&lt;keyword&gt;EEG&lt;/keyword&gt;&lt;keyword&gt;ICA&lt;/keyword&gt;&lt;keyword&gt;ERP&lt;/keyword&gt;&lt;keyword&gt;Spectral decomposition&lt;/keyword&gt;&lt;keyword&gt;Single-trial&lt;/keyword&gt;&lt;keyword&gt;Matlab&lt;/keyword&gt;&lt;keyword&gt;Software&lt;/keyword&gt;&lt;/keywords&gt;&lt;dates&gt;&lt;year&gt;2004&lt;/year&gt;&lt;pub-dates&gt;&lt;date&gt;2004/03/15/&lt;/date&gt;&lt;/pub-dates&gt;&lt;/dates&gt;&lt;isbn&gt;0165-0270&lt;/isbn&gt;&lt;urls&gt;&lt;related-urls&gt;&lt;url&gt;https://www.sciencedirect.com/science/article/pii/S0165027003003479&lt;/url&gt;&lt;/related-urls&gt;&lt;/urls&gt;&lt;electronic-resource-num&gt;https://doi.org/10.1016/j.jneumeth.2003.10.009&lt;/electronic-resource-num&gt;&lt;/record&gt;&lt;/Cite&gt;&lt;/EndNote&gt;</w:instrText>
      </w:r>
      <w:r w:rsidR="00F21A95">
        <w:rPr>
          <w:rFonts w:eastAsiaTheme="minorHAnsi"/>
        </w:rPr>
        <w:fldChar w:fldCharType="separate"/>
      </w:r>
      <w:r w:rsidR="008C2B47">
        <w:rPr>
          <w:rFonts w:eastAsiaTheme="minorHAnsi"/>
          <w:noProof/>
        </w:rPr>
        <w:t>(Delorme and Makeig 2004)</w:t>
      </w:r>
      <w:r w:rsidR="00F21A95">
        <w:rPr>
          <w:rFonts w:eastAsiaTheme="minorHAnsi"/>
        </w:rPr>
        <w:fldChar w:fldCharType="end"/>
      </w:r>
      <w:r w:rsidRPr="00680585">
        <w:rPr>
          <w:rFonts w:eastAsiaTheme="minorHAnsi"/>
        </w:rPr>
        <w:t xml:space="preserve"> </w:t>
      </w:r>
      <w:r w:rsidR="001F768E">
        <w:rPr>
          <w:rFonts w:eastAsiaTheme="minorHAnsi"/>
        </w:rPr>
        <w:t>within</w:t>
      </w:r>
      <w:r w:rsidRPr="00680585">
        <w:rPr>
          <w:rFonts w:eastAsiaTheme="minorHAnsi"/>
        </w:rPr>
        <w:t xml:space="preserve"> MATLAB 2021a. </w:t>
      </w:r>
      <w:r w:rsidR="005E0678" w:rsidRPr="005E0678">
        <w:rPr>
          <w:rFonts w:eastAsiaTheme="minorHAnsi"/>
        </w:rPr>
        <w:t>Initially, DC offsets were corrected, and data filtered between 0.5-40 Hz using a bidirectional FIR filter, with 60 and 120 Hz line noise reduced via adaptive filtering. Ear electrode re-referencing followed, excluding channels above 500 kΩ impedance, which were interpolated spherically.</w:t>
      </w:r>
      <w:r w:rsidR="00C06933">
        <w:rPr>
          <w:rFonts w:eastAsiaTheme="minorHAnsi"/>
        </w:rPr>
        <w:t xml:space="preserve"> </w:t>
      </w:r>
      <w:r w:rsidR="000D782B" w:rsidRPr="000D782B">
        <w:rPr>
          <w:rFonts w:eastAsiaTheme="minorHAnsi"/>
        </w:rPr>
        <w:t>To isolate and remove residual artifacts, we employed the Adaptive Mixture Independent Component Analysis (AMICA) algorithm</w:t>
      </w:r>
      <w:r w:rsidR="000D25FD">
        <w:rPr>
          <w:rFonts w:eastAsiaTheme="minorHAnsi"/>
        </w:rPr>
        <w:t xml:space="preserve"> </w:t>
      </w:r>
      <w:r w:rsidR="000D25FD">
        <w:rPr>
          <w:rFonts w:eastAsiaTheme="minorHAnsi"/>
        </w:rPr>
        <w:fldChar w:fldCharType="begin"/>
      </w:r>
      <w:r w:rsidR="008C2B47">
        <w:rPr>
          <w:rFonts w:eastAsiaTheme="minorHAnsi"/>
        </w:rPr>
        <w:instrText xml:space="preserve"> ADDIN EN.CITE &lt;EndNote&gt;&lt;Cite&gt;&lt;Author&gt;Hsu&lt;/Author&gt;&lt;Year&gt;2018&lt;/Year&gt;&lt;RecNum&gt;1931&lt;/RecNum&gt;&lt;DisplayText&gt;(Hsu, Pion-Tonachini et al. 2018)&lt;/DisplayText&gt;&lt;record&gt;&lt;rec-number&gt;1931&lt;/rec-number&gt;&lt;foreign-keys&gt;&lt;key app="EN" db-id="5ppdtzwa8zzxfxeft21v5aeddps2dsfvtfzx" timestamp="1702540472"&gt;1931&lt;/key&gt;&lt;/foreign-keys&gt;&lt;ref-type name="Journal Article"&gt;17&lt;/ref-type&gt;&lt;contributors&gt;&lt;authors&gt;&lt;author&gt;Hsu, Sheng-Hsiou&lt;/author&gt;&lt;author&gt;Pion-Tonachini, Luca&lt;/author&gt;&lt;author&gt;Palmer, Jason&lt;/author&gt;&lt;author&gt;Miyakoshi, Makoto&lt;/author&gt;&lt;author&gt;Makeig, Scott&lt;/author&gt;&lt;author&gt;Jung, Tzyy-Ping&lt;/author&gt;&lt;/authors&gt;&lt;/contributors&gt;&lt;titles&gt;&lt;title&gt;Modeling brain dynamic state changes with adaptive mixture independent component analysis&lt;/title&gt;&lt;secondary-title&gt;NeuroImage&lt;/secondary-title&gt;&lt;/titles&gt;&lt;periodical&gt;&lt;full-title&gt;Neuroimage&lt;/full-title&gt;&lt;abbr-1&gt;Neuroimage&lt;/abbr-1&gt;&lt;abbr-2&gt;Neuroimage&lt;/abbr-2&gt;&lt;/periodical&gt;&lt;pages&gt;47-61&lt;/pages&gt;&lt;volume&gt;183&lt;/volume&gt;&lt;keywords&gt;&lt;keyword&gt;Electroencephalography (EEG)&lt;/keyword&gt;&lt;keyword&gt;Brain states&lt;/keyword&gt;&lt;keyword&gt;Non-stationarity&lt;/keyword&gt;&lt;keyword&gt;Independent component analysis (ICA)&lt;/keyword&gt;&lt;keyword&gt;Adaptive mixture ICA (AMICA)&lt;/keyword&gt;&lt;keyword&gt;Unsupervised learning&lt;/keyword&gt;&lt;keyword&gt;Sleep staging&lt;/keyword&gt;&lt;keyword&gt;Drowsiness detection&lt;/keyword&gt;&lt;/keywords&gt;&lt;dates&gt;&lt;year&gt;2018&lt;/year&gt;&lt;pub-dates&gt;&lt;date&gt;2018/12/01/&lt;/date&gt;&lt;/pub-dates&gt;&lt;/dates&gt;&lt;isbn&gt;1053-8119&lt;/isbn&gt;&lt;urls&gt;&lt;related-urls&gt;&lt;url&gt;https://www.sciencedirect.com/science/article/pii/S1053811918306888&lt;/url&gt;&lt;/related-urls&gt;&lt;/urls&gt;&lt;electronic-resource-num&gt;https://doi.org/10.1016/j.neuroimage.2018.08.001&lt;/electronic-resource-num&gt;&lt;/record&gt;&lt;/Cite&gt;&lt;/EndNote&gt;</w:instrText>
      </w:r>
      <w:r w:rsidR="000D25FD">
        <w:rPr>
          <w:rFonts w:eastAsiaTheme="minorHAnsi"/>
        </w:rPr>
        <w:fldChar w:fldCharType="separate"/>
      </w:r>
      <w:r w:rsidR="008C2B47">
        <w:rPr>
          <w:rFonts w:eastAsiaTheme="minorHAnsi"/>
          <w:noProof/>
        </w:rPr>
        <w:t>(Hsu, Pion-Tonachini et al. 2018)</w:t>
      </w:r>
      <w:r w:rsidR="000D25FD">
        <w:rPr>
          <w:rFonts w:eastAsiaTheme="minorHAnsi"/>
        </w:rPr>
        <w:fldChar w:fldCharType="end"/>
      </w:r>
      <w:r w:rsidR="0037685E">
        <w:rPr>
          <w:rFonts w:eastAsiaTheme="minorHAnsi"/>
        </w:rPr>
        <w:t xml:space="preserve">, </w:t>
      </w:r>
      <w:r w:rsidR="007D0DBB" w:rsidRPr="007D0DBB">
        <w:rPr>
          <w:rFonts w:eastAsiaTheme="minorHAnsi"/>
        </w:rPr>
        <w:t>which adapts to the dataset's unique characteristics by using multiple density models</w:t>
      </w:r>
      <w:r w:rsidR="000B573C">
        <w:rPr>
          <w:rFonts w:eastAsiaTheme="minorHAnsi"/>
        </w:rPr>
        <w:t xml:space="preserve"> </w:t>
      </w:r>
      <w:r w:rsidR="000B573C">
        <w:rPr>
          <w:rFonts w:eastAsiaTheme="minorHAnsi"/>
        </w:rPr>
        <w:fldChar w:fldCharType="begin"/>
      </w:r>
      <w:r w:rsidR="008C2B47">
        <w:rPr>
          <w:rFonts w:eastAsiaTheme="minorHAnsi"/>
        </w:rPr>
        <w:instrText xml:space="preserve"> ADDIN EN.CITE &lt;EndNote&gt;&lt;Cite&gt;&lt;Author&gt;Palmer&lt;/Author&gt;&lt;Year&gt;2008&lt;/Year&gt;&lt;RecNum&gt;1930&lt;/RecNum&gt;&lt;DisplayText&gt;(Palmer, Makeig et al. 2008)&lt;/DisplayText&gt;&lt;record&gt;&lt;rec-number&gt;1930&lt;/rec-number&gt;&lt;foreign-keys&gt;&lt;key app="EN" db-id="5ppdtzwa8zzxfxeft21v5aeddps2dsfvtfzx" timestamp="1702540359"&gt;1930&lt;/key&gt;&lt;/foreign-keys&gt;&lt;ref-type name="Conference Proceedings"&gt;10&lt;/ref-type&gt;&lt;contributors&gt;&lt;authors&gt;&lt;author&gt;J. A. Palmer&lt;/author&gt;&lt;author&gt;S. Makeig&lt;/author&gt;&lt;author&gt;K. Kreutz-Delgado&lt;/author&gt;&lt;author&gt;B. D. Rao&lt;/author&gt;&lt;/authors&gt;&lt;/contributors&gt;&lt;titles&gt;&lt;title&gt;Newton method for the ICA mixture model&lt;/title&gt;&lt;secondary-title&gt;2008 IEEE International Conference on Acoustics, Speech and Signal Processing&lt;/secondary-title&gt;&lt;alt-title&gt;2008 IEEE International Conference on Acoustics, Speech and Signal Processing&lt;/alt-title&gt;&lt;/titles&gt;&lt;pages&gt;1805-1808&lt;/pages&gt;&lt;dates&gt;&lt;year&gt;2008&lt;/year&gt;&lt;pub-dates&gt;&lt;date&gt;31 March-4 April 2008&lt;/date&gt;&lt;/pub-dates&gt;&lt;/dates&gt;&lt;isbn&gt;2379-190X&lt;/isbn&gt;&lt;urls&gt;&lt;/urls&gt;&lt;electronic-resource-num&gt;10.1109/ICASSP.2008.4517982&lt;/electronic-resource-num&gt;&lt;/record&gt;&lt;/Cite&gt;&lt;/EndNote&gt;</w:instrText>
      </w:r>
      <w:r w:rsidR="000B573C">
        <w:rPr>
          <w:rFonts w:eastAsiaTheme="minorHAnsi"/>
        </w:rPr>
        <w:fldChar w:fldCharType="separate"/>
      </w:r>
      <w:r w:rsidR="008C2B47">
        <w:rPr>
          <w:rFonts w:eastAsiaTheme="minorHAnsi"/>
          <w:noProof/>
        </w:rPr>
        <w:t>(Palmer, Makeig et al. 2008)</w:t>
      </w:r>
      <w:r w:rsidR="000B573C">
        <w:rPr>
          <w:rFonts w:eastAsiaTheme="minorHAnsi"/>
        </w:rPr>
        <w:fldChar w:fldCharType="end"/>
      </w:r>
      <w:r w:rsidRPr="00680585">
        <w:rPr>
          <w:rFonts w:eastAsiaTheme="minorHAnsi"/>
        </w:rPr>
        <w:t xml:space="preserve">. </w:t>
      </w:r>
      <w:r w:rsidR="00E32B61" w:rsidRPr="00D55C5F">
        <w:rPr>
          <w:rFonts w:eastAsiaTheme="minorHAnsi"/>
        </w:rPr>
        <w:t>Non-cerebral components, including eye movement and muscle artifacts, were identified and excluded using ICLabel</w:t>
      </w:r>
      <w:r w:rsidR="00D97E88" w:rsidRPr="00680585">
        <w:rPr>
          <w:rFonts w:eastAsiaTheme="minorHAnsi"/>
        </w:rPr>
        <w:t xml:space="preserve">, a machine learning-based component classification </w:t>
      </w:r>
      <w:r w:rsidR="00D97E88">
        <w:rPr>
          <w:rFonts w:eastAsiaTheme="minorHAnsi"/>
        </w:rPr>
        <w:t>utility</w:t>
      </w:r>
      <w:r w:rsidR="00736EE1">
        <w:rPr>
          <w:rFonts w:eastAsiaTheme="minorHAnsi"/>
        </w:rPr>
        <w:t xml:space="preserve"> </w:t>
      </w:r>
      <w:r w:rsidR="00736EE1">
        <w:rPr>
          <w:rFonts w:eastAsiaTheme="minorHAnsi"/>
        </w:rPr>
        <w:fldChar w:fldCharType="begin"/>
      </w:r>
      <w:r w:rsidR="008C2B47">
        <w:rPr>
          <w:rFonts w:eastAsiaTheme="minorHAnsi"/>
        </w:rPr>
        <w:instrText xml:space="preserve"> ADDIN EN.CITE &lt;EndNote&gt;&lt;Cite&gt;&lt;Author&gt;Pion-Tonachini&lt;/Author&gt;&lt;Year&gt;2019&lt;/Year&gt;&lt;RecNum&gt;1932&lt;/RecNum&gt;&lt;DisplayText&gt;(Pion-Tonachini, Kreutz-Delgado et al. 2019)&lt;/DisplayText&gt;&lt;record&gt;&lt;rec-number&gt;1932&lt;/rec-number&gt;&lt;foreign-keys&gt;&lt;key app="EN" db-id="5ppdtzwa8zzxfxeft21v5aeddps2dsfvtfzx" timestamp="1702540529"&gt;1932&lt;/key&gt;&lt;/foreign-keys&gt;&lt;ref-type name="Journal Article"&gt;17&lt;/ref-type&gt;&lt;contributors&gt;&lt;authors&gt;&lt;author&gt;Pion-Tonachini, Luca&lt;/author&gt;&lt;author&gt;Kreutz-Delgado, Ken&lt;/author&gt;&lt;author&gt;Makeig, Scott&lt;/author&gt;&lt;/authors&gt;&lt;/contributors&gt;&lt;titles&gt;&lt;title&gt;ICLabel: An automated electroencephalographic independent component classifier, dataset, and website&lt;/title&gt;&lt;secondary-title&gt;NeuroImage&lt;/secondary-title&gt;&lt;/titles&gt;&lt;periodical&gt;&lt;full-title&gt;Neuroimage&lt;/full-title&gt;&lt;abbr-1&gt;Neuroimage&lt;/abbr-1&gt;&lt;abbr-2&gt;Neuroimage&lt;/abbr-2&gt;&lt;/periodical&gt;&lt;pages&gt;181-197&lt;/pages&gt;&lt;volume&gt;198&lt;/volume&gt;&lt;keywords&gt;&lt;keyword&gt;EEG&lt;/keyword&gt;&lt;keyword&gt;ICA&lt;/keyword&gt;&lt;keyword&gt;Classification&lt;/keyword&gt;&lt;keyword&gt;Crowdsourcing&lt;/keyword&gt;&lt;/keywords&gt;&lt;dates&gt;&lt;year&gt;2019&lt;/year&gt;&lt;pub-dates&gt;&lt;date&gt;2019/09/01/&lt;/date&gt;&lt;/pub-dates&gt;&lt;/dates&gt;&lt;isbn&gt;1053-8119&lt;/isbn&gt;&lt;urls&gt;&lt;related-urls&gt;&lt;url&gt;https://www.sciencedirect.com/science/article/pii/S1053811919304185&lt;/url&gt;&lt;/related-urls&gt;&lt;/urls&gt;&lt;electronic-resource-num&gt;https://doi.org/10.1016/j.neuroimage.2019.05.026&lt;/electronic-resource-num&gt;&lt;/record&gt;&lt;/Cite&gt;&lt;/EndNote&gt;</w:instrText>
      </w:r>
      <w:r w:rsidR="00736EE1">
        <w:rPr>
          <w:rFonts w:eastAsiaTheme="minorHAnsi"/>
        </w:rPr>
        <w:fldChar w:fldCharType="separate"/>
      </w:r>
      <w:r w:rsidR="008C2B47">
        <w:rPr>
          <w:rFonts w:eastAsiaTheme="minorHAnsi"/>
          <w:noProof/>
        </w:rPr>
        <w:t>(Pion-Tonachini, Kreutz-Delgado et al. 2019)</w:t>
      </w:r>
      <w:r w:rsidR="00736EE1">
        <w:rPr>
          <w:rFonts w:eastAsiaTheme="minorHAnsi"/>
        </w:rPr>
        <w:fldChar w:fldCharType="end"/>
      </w:r>
      <w:r w:rsidRPr="00680585">
        <w:rPr>
          <w:rFonts w:eastAsiaTheme="minorHAnsi"/>
        </w:rPr>
        <w:t xml:space="preserve">. The </w:t>
      </w:r>
      <w:r w:rsidR="00F35985">
        <w:rPr>
          <w:rFonts w:eastAsiaTheme="minorHAnsi"/>
        </w:rPr>
        <w:t xml:space="preserve">cleaned </w:t>
      </w:r>
      <w:r w:rsidRPr="00680585">
        <w:rPr>
          <w:rFonts w:eastAsiaTheme="minorHAnsi"/>
        </w:rPr>
        <w:t>EEG signal was then reconstructed from the remaining components.</w:t>
      </w:r>
      <w:r w:rsidR="00C1593B">
        <w:rPr>
          <w:rFonts w:eastAsiaTheme="minorHAnsi"/>
        </w:rPr>
        <w:t xml:space="preserve"> </w:t>
      </w:r>
    </w:p>
    <w:p w14:paraId="62B25D40" w14:textId="432FC466" w:rsidR="006F577D" w:rsidRDefault="00997884" w:rsidP="00C1593B">
      <w:pPr>
        <w:rPr>
          <w:rFonts w:eastAsiaTheme="minorHAnsi"/>
        </w:rPr>
      </w:pPr>
      <w:r w:rsidRPr="00D55C5F">
        <w:rPr>
          <w:rFonts w:eastAsiaTheme="minorHAnsi"/>
        </w:rPr>
        <w:t>For frequency analysis of the EEG data, we utilized the FieldTrip toolbox</w:t>
      </w:r>
      <w:r w:rsidR="006F577D">
        <w:rPr>
          <w:rFonts w:eastAsiaTheme="minorHAnsi"/>
        </w:rPr>
        <w:t xml:space="preserve"> </w:t>
      </w:r>
      <w:r w:rsidR="006F577D">
        <w:rPr>
          <w:rFonts w:eastAsiaTheme="minorHAnsi"/>
        </w:rPr>
        <w:fldChar w:fldCharType="begin"/>
      </w:r>
      <w:r w:rsidR="008C2B47">
        <w:rPr>
          <w:rFonts w:eastAsiaTheme="minorHAnsi"/>
        </w:rPr>
        <w:instrText xml:space="preserve"> ADDIN EN.CITE &lt;EndNote&gt;&lt;Cite&gt;&lt;Author&gt;Oostenveld&lt;/Author&gt;&lt;Year&gt;2011&lt;/Year&gt;&lt;RecNum&gt;1951&lt;/RecNum&gt;&lt;DisplayText&gt;(Oostenveld, Fries et al. 2011)&lt;/DisplayText&gt;&lt;record&gt;&lt;rec-number&gt;1951&lt;/rec-number&gt;&lt;foreign-keys&gt;&lt;key app="EN" db-id="5ppdtzwa8zzxfxeft21v5aeddps2dsfvtfzx" timestamp="1705984638"&gt;1951&lt;/key&gt;&lt;/foreign-keys&gt;&lt;ref-type name="Journal Article"&gt;17&lt;/ref-type&gt;&lt;contributors&gt;&lt;authors&gt;&lt;author&gt;Robert Oostenveld&lt;/author&gt;&lt;author&gt;Pascal Fries&lt;/author&gt;&lt;author&gt;Eric Maris&lt;/author&gt;&lt;author&gt;Jan-Mathijs Schoffelen&lt;/author&gt;&lt;/authors&gt;&lt;/contributors&gt;&lt;titles&gt;&lt;title&gt;FieldTrip: open source software for advanced analysis of MEG, EEG, and invasive electrophysiological data&lt;/title&gt;&lt;secondary-title&gt;Intell. Neuroscience&lt;/secondary-title&gt;&lt;/titles&gt;&lt;periodical&gt;&lt;full-title&gt;Intell. Neuroscience&lt;/full-title&gt;&lt;/periodical&gt;&lt;pages&gt;Article 1&lt;/pages&gt;&lt;volume&gt;2011&lt;/volume&gt;&lt;dates&gt;&lt;year&gt;2011&lt;/year&gt;&lt;/dates&gt;&lt;isbn&gt;1687-5265&lt;/isbn&gt;&lt;urls&gt;&lt;related-urls&gt;&lt;url&gt;https://doi.org/10.1155/2011/156869&lt;/url&gt;&lt;/related-urls&gt;&lt;/urls&gt;&lt;electronic-resource-num&gt;10.1155/2011/156869&lt;/electronic-resource-num&gt;&lt;/record&gt;&lt;/Cite&gt;&lt;/EndNote&gt;</w:instrText>
      </w:r>
      <w:r w:rsidR="006F577D">
        <w:rPr>
          <w:rFonts w:eastAsiaTheme="minorHAnsi"/>
        </w:rPr>
        <w:fldChar w:fldCharType="separate"/>
      </w:r>
      <w:r w:rsidR="008C2B47">
        <w:rPr>
          <w:rFonts w:eastAsiaTheme="minorHAnsi"/>
          <w:noProof/>
        </w:rPr>
        <w:t>(Oostenveld, Fries et al. 2011)</w:t>
      </w:r>
      <w:r w:rsidR="006F577D">
        <w:rPr>
          <w:rFonts w:eastAsiaTheme="minorHAnsi"/>
        </w:rPr>
        <w:fldChar w:fldCharType="end"/>
      </w:r>
      <w:r w:rsidR="006F577D" w:rsidRPr="006F577D">
        <w:rPr>
          <w:rFonts w:eastAsiaTheme="minorHAnsi"/>
        </w:rPr>
        <w:t xml:space="preserve">. </w:t>
      </w:r>
      <w:r w:rsidR="008C2321" w:rsidRPr="008C2321">
        <w:rPr>
          <w:rFonts w:eastAsiaTheme="minorHAnsi"/>
        </w:rPr>
        <w:t>Data were segmented into 30-second intervals for baseline, task, and recovery phases.</w:t>
      </w:r>
      <w:r w:rsidR="006F577D" w:rsidRPr="006F577D">
        <w:rPr>
          <w:rFonts w:eastAsiaTheme="minorHAnsi"/>
        </w:rPr>
        <w:t xml:space="preserve"> </w:t>
      </w:r>
      <w:r w:rsidR="006B3BEF" w:rsidRPr="00D55C5F">
        <w:rPr>
          <w:rFonts w:eastAsiaTheme="minorHAnsi"/>
        </w:rPr>
        <w:t>We applied the Multitaper Frequency Transformation Method (MTMFFT) with Discrete Prolate Spheroidal Sequences (DPSS) tapers, aiming to maximize time-frequency resolution.</w:t>
      </w:r>
      <w:r w:rsidR="0022180B" w:rsidRPr="0022180B">
        <w:rPr>
          <w:rFonts w:eastAsiaTheme="minorHAnsi"/>
        </w:rPr>
        <w:t xml:space="preserve"> Analysis focused on the 0.5 to 40 Hz frequency range, including standard EEG bands, with a 0.5 Hz step and 1 Hz smoothing applied to spectral estimation for enhanced precision.</w:t>
      </w:r>
    </w:p>
    <w:p w14:paraId="3ABCCA87" w14:textId="5186CF2F" w:rsidR="00332F49" w:rsidRDefault="00527A94" w:rsidP="00801780">
      <w:pPr>
        <w:pStyle w:val="3"/>
      </w:pPr>
      <w:r>
        <w:lastRenderedPageBreak/>
        <w:t>Analysis (recovery index</w:t>
      </w:r>
      <w:r w:rsidR="004F549F">
        <w:t>)</w:t>
      </w:r>
    </w:p>
    <w:p w14:paraId="2BAA99C1" w14:textId="343BA160" w:rsidR="00804B5E" w:rsidRPr="00804B5E" w:rsidRDefault="003C462C" w:rsidP="004732FD">
      <w:r w:rsidRPr="007D7AD2">
        <w:t xml:space="preserve">In this study, we evaluated resilience through the magnitude of physiological recovery </w:t>
      </w:r>
      <w:r w:rsidR="008D70B6">
        <w:t xml:space="preserve">following the </w:t>
      </w:r>
      <w:r w:rsidRPr="007D7AD2">
        <w:t>mental arithmetic task.</w:t>
      </w:r>
      <w:r w:rsidR="003371CE">
        <w:t xml:space="preserve"> As previous</w:t>
      </w:r>
      <w:r w:rsidR="00AB219E">
        <w:t>ly</w:t>
      </w:r>
      <w:r w:rsidR="003371CE">
        <w:t xml:space="preserve"> mentioned, resilience has been associated with </w:t>
      </w:r>
      <w:r w:rsidR="001827AE">
        <w:t xml:space="preserve">both </w:t>
      </w:r>
      <w:r w:rsidR="003371CE">
        <w:t xml:space="preserve">the speed </w:t>
      </w:r>
      <w:r w:rsidR="00691B9D">
        <w:fldChar w:fldCharType="begin"/>
      </w:r>
      <w:r w:rsidR="008C2B47">
        <w:instrText xml:space="preserve"> ADDIN EN.CITE &lt;EndNote&gt;&lt;Cite&gt;&lt;Author&gt;Tugade&lt;/Author&gt;&lt;Year&gt;2004&lt;/Year&gt;&lt;RecNum&gt;1473&lt;/RecNum&gt;&lt;DisplayText&gt;(Tugade and Fredrickson 2004)&lt;/DisplayText&gt;&lt;record&gt;&lt;rec-number&gt;1473&lt;/rec-number&gt;&lt;foreign-keys&gt;&lt;key app="EN" db-id="5ppdtzwa8zzxfxeft21v5aeddps2dsfvtfzx" timestamp="1617613191"&gt;1473&lt;/key&gt;&lt;/foreign-keys&gt;&lt;ref-type name="Journal Article"&gt;17&lt;/ref-type&gt;&lt;contributors&gt;&lt;authors&gt;&lt;author&gt;Tugade, Michele M&lt;/author&gt;&lt;author&gt;Fredrickson, Barbara L&lt;/author&gt;&lt;/authors&gt;&lt;/contributors&gt;&lt;titles&gt;&lt;title&gt;Resilient individuals use positive emotions to bounce back from negative emotional experiences&lt;/title&gt;&lt;secondary-title&gt;Journal of personality and social psychology&lt;/secondary-title&gt;&lt;/titles&gt;&lt;periodical&gt;&lt;full-title&gt;Journal of Personality and Social Psychology&lt;/full-title&gt;&lt;abbr-1&gt;J. Pers. Soc. Psychol.&lt;/abbr-1&gt;&lt;abbr-2&gt;J Pers Soc Psychol&lt;/abbr-2&gt;&lt;abbr-3&gt;Journal of Personality &amp;amp; Social Psychology&lt;/abbr-3&gt;&lt;/periodical&gt;&lt;pages&gt;320&lt;/pages&gt;&lt;volume&gt;86&lt;/volume&gt;&lt;number&gt;2&lt;/number&gt;&lt;dates&gt;&lt;year&gt;2004&lt;/year&gt;&lt;/dates&gt;&lt;isbn&gt;1939-1315&lt;/isbn&gt;&lt;urls&gt;&lt;related-urls&gt;&lt;url&gt;https://www.ncbi.nlm.nih.gov/pmc/articles/PMC3132556/&lt;/url&gt;&lt;/related-urls&gt;&lt;/urls&gt;&lt;custom4&gt;&lt;style face="normal" font="default" charset="128" size="100%"&gt;レジリエンス&lt;/style&gt;&lt;/custom4&gt;&lt;/record&gt;&lt;/Cite&gt;&lt;/EndNote&gt;</w:instrText>
      </w:r>
      <w:r w:rsidR="00691B9D">
        <w:fldChar w:fldCharType="separate"/>
      </w:r>
      <w:r w:rsidR="008C2B47">
        <w:rPr>
          <w:noProof/>
        </w:rPr>
        <w:t>(Tugade and Fredrickson 2004)</w:t>
      </w:r>
      <w:r w:rsidR="00691B9D">
        <w:fldChar w:fldCharType="end"/>
      </w:r>
      <w:r w:rsidR="00154350" w:rsidRPr="00154350">
        <w:t xml:space="preserve"> </w:t>
      </w:r>
      <w:r w:rsidR="00154350">
        <w:t>and magnitude</w:t>
      </w:r>
      <w:r w:rsidR="00971AF6">
        <w:fldChar w:fldCharType="begin">
          <w:fldData xml:space="preserve">PEVuZE5vdGU+PENpdGU+PEF1dGhvcj5Tb3V6YTwvQXV0aG9yPjxZZWFyPjIwMTM8L1llYXI+PFJl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</w:fldData>
        </w:fldChar>
      </w:r>
      <w:r w:rsidR="004732FD">
        <w:instrText xml:space="preserve"> ADDIN EN.CITE </w:instrText>
      </w:r>
      <w:r w:rsidR="004732FD">
        <w:fldChar w:fldCharType="begin">
          <w:fldData xml:space="preserve">PEVuZE5vdGU+PENpdGU+PEF1dGhvcj5Tb3V6YTwvQXV0aG9yPjxZZWFyPjIwMTM8L1llYXI+PFJl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</w:fldData>
        </w:fldChar>
      </w:r>
      <w:r w:rsidR="004732FD">
        <w:instrText xml:space="preserve"> ADDIN EN.CITE.DATA </w:instrText>
      </w:r>
      <w:r w:rsidR="004732FD">
        <w:fldChar w:fldCharType="end"/>
      </w:r>
      <w:r w:rsidR="00971AF6">
        <w:fldChar w:fldCharType="separate"/>
      </w:r>
      <w:r w:rsidR="004732FD">
        <w:rPr>
          <w:noProof/>
        </w:rPr>
        <w:t>(Souza, Magalhães et al. 2013, Zhozhikashvili, Zakharov et al. 2022)</w:t>
      </w:r>
      <w:r w:rsidR="00971AF6">
        <w:fldChar w:fldCharType="end"/>
      </w:r>
      <w:r w:rsidR="004732FD">
        <w:t xml:space="preserve"> </w:t>
      </w:r>
      <w:r w:rsidR="00DE2477" w:rsidRPr="00DE2477">
        <w:t>of recovery from stress-induced physiological changes</w:t>
      </w:r>
      <w:r w:rsidR="004732FD">
        <w:t>.</w:t>
      </w:r>
      <w:r w:rsidR="007E50B2" w:rsidRPr="007E50B2">
        <w:t xml:space="preserve"> </w:t>
      </w:r>
      <w:r w:rsidR="009B1B45">
        <w:t>Because of</w:t>
      </w:r>
      <w:r w:rsidR="007E50B2" w:rsidRPr="007D7AD2">
        <w:t xml:space="preserve"> the short duration of our measurements, focusing on recovery speed was impractical. </w:t>
      </w:r>
      <w:r w:rsidR="009E0CF5">
        <w:t>T</w:t>
      </w:r>
      <w:r w:rsidR="009E0CF5" w:rsidRPr="009E0CF5">
        <w:t>hus, we concentrated on recovery magnitude</w:t>
      </w:r>
      <w:r w:rsidR="007E50B2" w:rsidRPr="007D7AD2">
        <w:t xml:space="preserve"> as our resilience measure.</w:t>
      </w:r>
      <w:r w:rsidR="002142B3" w:rsidRPr="002142B3">
        <w:t xml:space="preserve"> </w:t>
      </w:r>
      <w:r w:rsidR="00D928ED">
        <w:t>The recovery index</w:t>
      </w:r>
      <w:r w:rsidR="001D1782">
        <w:t xml:space="preserve"> was</w:t>
      </w:r>
      <w:r w:rsidR="002142B3" w:rsidRPr="007D7AD2">
        <w:t xml:space="preserve"> calculated by comparing the change in peripheral arterial stiffness and EEG oscillation amplitude from the task phase to the recovery phase. </w:t>
      </w:r>
      <w:r w:rsidR="004732FD">
        <w:t xml:space="preserve">Hereafter, this difference is referred to as the recovery index in this </w:t>
      </w:r>
      <w:r w:rsidR="00BD06A5">
        <w:t>document</w:t>
      </w:r>
      <w:r w:rsidR="004732FD">
        <w:t>.</w:t>
      </w:r>
    </w:p>
    <w:p w14:paraId="7530F3EE" w14:textId="216B5EBF" w:rsidR="00017D2E" w:rsidRPr="001309B7" w:rsidRDefault="000B0ED1" w:rsidP="004F2366">
      <w:pPr>
        <w:pStyle w:val="2"/>
      </w:pPr>
      <w:r>
        <w:t>Heartbeat discrimination task</w:t>
      </w:r>
    </w:p>
    <w:p w14:paraId="1D621034" w14:textId="17331962" w:rsidR="003A7EA6" w:rsidRPr="001309B7" w:rsidRDefault="000B0ED1" w:rsidP="00801780">
      <w:pPr>
        <w:pStyle w:val="3"/>
      </w:pPr>
      <w:r>
        <w:t>Apparatus and procedure</w:t>
      </w:r>
    </w:p>
    <w:p w14:paraId="61A38F9D" w14:textId="02ABAA84" w:rsidR="00CF5092" w:rsidRDefault="00386B75" w:rsidP="00D02384">
      <w:r>
        <w:t>HDT</w:t>
      </w:r>
      <w:r w:rsidRPr="00386B75">
        <w:t xml:space="preserve"> </w:t>
      </w:r>
      <w:r w:rsidR="00132CA3" w:rsidRPr="00132CA3">
        <w:t xml:space="preserve">assesses participants' ability to judge the synchrony between external auditory beeps and their own heartbeat perception </w:t>
      </w:r>
      <w:r w:rsidR="00F5366E" w:rsidRPr="001309B7">
        <w:fldChar w:fldCharType="begin"/>
      </w:r>
      <w:r w:rsidR="008C2B47">
        <w:instrText xml:space="preserve"> ADDIN EN.CITE &lt;EndNote&gt;&lt;Cite&gt;&lt;Author&gt;Whitehead&lt;/Author&gt;&lt;Year&gt;1977&lt;/Year&gt;&lt;RecNum&gt;912&lt;/RecNum&gt;&lt;DisplayText&gt;(Whitehead, Drescher et al. 1977)&lt;/DisplayText&gt;&lt;record&gt;&lt;rec-number&gt;912&lt;/rec-number&gt;&lt;foreign-keys&gt;&lt;key app="EN" db-id="5ppdtzwa8zzxfxeft21v5aeddps2dsfvtfzx" timestamp="1524446764"&gt;912&lt;/key&gt;&lt;/foreign-keys&gt;&lt;ref-type name="Journal Article"&gt;17&lt;/ref-type&gt;&lt;contributors&gt;&lt;authors&gt;&lt;author&gt;Whitehead, William E&lt;/author&gt;&lt;author&gt;Drescher, Vincent M&lt;/author&gt;&lt;author&gt;Heiman, Peter&lt;/author&gt;&lt;author&gt;Blackwell, Barry&lt;/author&gt;&lt;/authors&gt;&lt;/contributors&gt;&lt;titles&gt;&lt;title&gt;Realtion of heart rate control to heartbeat perception&lt;/title&gt;&lt;secondary-title&gt;Biofeedback and Self Regulation&lt;/secondary-title&gt;&lt;/titles&gt;&lt;periodical&gt;&lt;full-title&gt;Biofeedback and Self Regulation&lt;/full-title&gt;&lt;abbr-1&gt;Biofeedback Self Regul.&lt;/abbr-1&gt;&lt;abbr-2&gt;Biofeedback Self Regul&lt;/abbr-2&gt;&lt;abbr-3&gt;Biofeedback &amp;amp; Self Regulation&lt;/abbr-3&gt;&lt;/periodical&gt;&lt;pages&gt;317-392&lt;/pages&gt;&lt;volume&gt;2&lt;/volume&gt;&lt;number&gt;4&lt;/number&gt;&lt;dates&gt;&lt;year&gt;1977&lt;/year&gt;&lt;/dates&gt;&lt;isbn&gt;0363-3586&lt;/isbn&gt;&lt;urls&gt;&lt;/urls&gt;&lt;custom4&gt;&lt;style face="normal" font="default" charset="128" size="100%"&gt;心拍検出課題&lt;/style&gt;&lt;/custom4&gt;&lt;electronic-resource-num&gt;10.1007/BF00998623&lt;/electronic-resource-num&gt;&lt;/record&gt;&lt;/Cite&gt;&lt;/EndNote&gt;</w:instrText>
      </w:r>
      <w:r w:rsidR="00F5366E" w:rsidRPr="001309B7">
        <w:fldChar w:fldCharType="separate"/>
      </w:r>
      <w:r w:rsidR="008C2B47">
        <w:rPr>
          <w:noProof/>
        </w:rPr>
        <w:t>(Whitehead, Drescher et al. 1977)</w:t>
      </w:r>
      <w:r w:rsidR="00F5366E" w:rsidRPr="001309B7">
        <w:fldChar w:fldCharType="end"/>
      </w:r>
      <w:r w:rsidR="00D47E5E">
        <w:t>.</w:t>
      </w:r>
      <w:r w:rsidR="00D47E5E" w:rsidRPr="00D47E5E">
        <w:t xml:space="preserve"> </w:t>
      </w:r>
      <w:r w:rsidR="00F77221">
        <w:t>P</w:t>
      </w:r>
      <w:r w:rsidR="00F77221" w:rsidRPr="00F77221">
        <w:t xml:space="preserve">articipants were equipped with </w:t>
      </w:r>
      <w:r w:rsidR="00AB14C0">
        <w:t xml:space="preserve">a </w:t>
      </w:r>
      <w:r w:rsidR="00511639" w:rsidRPr="00511639">
        <w:t xml:space="preserve">three-lead chest </w:t>
      </w:r>
      <w:r w:rsidR="00F77221" w:rsidRPr="00F77221">
        <w:t>electrocardiograph</w:t>
      </w:r>
      <w:r w:rsidR="00D47E5E" w:rsidRPr="00A84701">
        <w:t xml:space="preserve"> (</w:t>
      </w:r>
      <w:r w:rsidR="00821EA9">
        <w:t xml:space="preserve">ECG; </w:t>
      </w:r>
      <w:r w:rsidR="00D47E5E" w:rsidRPr="00A84701">
        <w:t>BIOPAC MP 160?) and were seated in front of the monitor.</w:t>
      </w:r>
      <w:r w:rsidR="00A0147E">
        <w:t xml:space="preserve"> </w:t>
      </w:r>
      <w:r w:rsidR="009D5569" w:rsidRPr="009D5569">
        <w:t>ECG recording</w:t>
      </w:r>
      <w:r w:rsidR="00456E86">
        <w:t xml:space="preserve"> (1000Hz)</w:t>
      </w:r>
      <w:r w:rsidR="009D5569" w:rsidRPr="009D5569">
        <w:t xml:space="preserve"> and sound stimulus control were performed with Psychophysics Toolbox extensions</w:t>
      </w:r>
      <w:r w:rsidR="00A06D35">
        <w:t xml:space="preserve"> </w:t>
      </w:r>
      <w:r w:rsidR="00E86AB3">
        <w:fldChar w:fldCharType="begin">
          <w:fldData xml:space="preserve">PEVuZE5vdGU+PENpdGU+PEF1dGhvcj5CcmFpbmFyZDwvQXV0aG9yPjxZZWFyPjE5OTc8L1llYXI+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</w:fldData>
        </w:fldChar>
      </w:r>
      <w:r w:rsidR="008C2B47">
        <w:instrText xml:space="preserve"> ADDIN EN.CITE </w:instrText>
      </w:r>
      <w:r w:rsidR="008C2B47">
        <w:fldChar w:fldCharType="begin">
          <w:fldData xml:space="preserve">PEVuZE5vdGU+PENpdGU+PEF1dGhvcj5CcmFpbmFyZDwvQXV0aG9yPjxZZWFyPjE5OTc8L1llYXI+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</w:fldData>
        </w:fldChar>
      </w:r>
      <w:r w:rsidR="008C2B47">
        <w:instrText xml:space="preserve"> ADDIN EN.CITE.DATA </w:instrText>
      </w:r>
      <w:r w:rsidR="008C2B47">
        <w:fldChar w:fldCharType="end"/>
      </w:r>
      <w:r w:rsidR="00E86AB3">
        <w:fldChar w:fldCharType="separate"/>
      </w:r>
      <w:r w:rsidR="008C2B47">
        <w:rPr>
          <w:noProof/>
        </w:rPr>
        <w:t>(Brainard and Vision 1997, Pelli and Vision 1997, Kleiner, Brainard et al. 2007)</w:t>
      </w:r>
      <w:r w:rsidR="00E86AB3">
        <w:fldChar w:fldCharType="end"/>
      </w:r>
      <w:r w:rsidR="00767636">
        <w:t xml:space="preserve">. </w:t>
      </w:r>
      <w:r w:rsidR="009D2713">
        <w:t>Prior to the task, participants' resting ECG was recorded for 15 seconds to set a threshold for detecting R-peaks.</w:t>
      </w:r>
      <w:r w:rsidR="00D052CE">
        <w:t xml:space="preserve"> </w:t>
      </w:r>
      <w:r w:rsidR="00BC5ABA" w:rsidRPr="00BC5ABA">
        <w:t xml:space="preserve">R-peaks were identified every 50ms by comparing the ECG to this threshold. </w:t>
      </w:r>
      <w:r w:rsidR="00CC72D4">
        <w:t>In each trial</w:t>
      </w:r>
      <w:r w:rsidR="00CC72D4" w:rsidRPr="00CC72D4">
        <w:t>,</w:t>
      </w:r>
      <w:r w:rsidR="00A44F5C" w:rsidRPr="00A44F5C">
        <w:t xml:space="preserve"> </w:t>
      </w:r>
      <w:r w:rsidR="00A44F5C">
        <w:t>a beep sound (100ms) corresponding to the participant's R-peak was presented 10 times.</w:t>
      </w:r>
      <w:r w:rsidR="00D052CE">
        <w:t xml:space="preserve"> </w:t>
      </w:r>
      <w:r w:rsidR="00401C83" w:rsidRPr="00401C83">
        <w:t>Participants made a two-alternative forced choice on whether the beep's timing was synchronous with their heartbeat and rated their confidence using a visual analogue scale.</w:t>
      </w:r>
      <w:r w:rsidR="0034468D" w:rsidRPr="0034468D">
        <w:t xml:space="preserve"> Trials were conducted under two conditions: immediate beep </w:t>
      </w:r>
      <w:r w:rsidR="00C72AB2">
        <w:t xml:space="preserve">after </w:t>
      </w:r>
      <w:r w:rsidR="0034468D" w:rsidRPr="0034468D">
        <w:t>R-peak detection and a 450ms delayed beep from the R-peak</w:t>
      </w:r>
      <w:r w:rsidR="00C72AB2">
        <w:t xml:space="preserve"> detection</w:t>
      </w:r>
      <w:r w:rsidR="0034468D" w:rsidRPr="0034468D">
        <w:t xml:space="preserve">. After two practice trials, participants </w:t>
      </w:r>
      <w:r w:rsidR="00491723">
        <w:t>underwent</w:t>
      </w:r>
      <w:r w:rsidR="0034468D" w:rsidRPr="0034468D">
        <w:t xml:space="preserve"> 20 trials, </w:t>
      </w:r>
      <w:r w:rsidR="008E3A63">
        <w:t xml:space="preserve">with </w:t>
      </w:r>
      <w:r w:rsidR="0034468D" w:rsidRPr="0034468D">
        <w:t xml:space="preserve">10 </w:t>
      </w:r>
      <w:r w:rsidR="008E3A63">
        <w:t xml:space="preserve">trials </w:t>
      </w:r>
      <w:r w:rsidR="0034468D" w:rsidRPr="0034468D">
        <w:t>per condition.</w:t>
      </w:r>
      <w:r w:rsidR="00D02384">
        <w:t xml:space="preserve"> </w:t>
      </w:r>
    </w:p>
    <w:p w14:paraId="60C038B4" w14:textId="571A52AA" w:rsidR="009B2E65" w:rsidRDefault="001A23DC" w:rsidP="00801780">
      <w:pPr>
        <w:pStyle w:val="3"/>
      </w:pPr>
      <w:r>
        <w:t>Analysis</w:t>
      </w:r>
    </w:p>
    <w:p w14:paraId="75ACCF00" w14:textId="3E15AD1B" w:rsidR="005F5A87" w:rsidRDefault="00932464" w:rsidP="00932464">
      <w:r>
        <w:t>In evaluating performance in the</w:t>
      </w:r>
      <w:r w:rsidR="00EE0AA2" w:rsidRPr="005D1660">
        <w:t xml:space="preserve"> HDT, we focus on two key measures: </w:t>
      </w:r>
      <w:r w:rsidR="00AF3457">
        <w:t>interoceptive accuracy (IAcc)</w:t>
      </w:r>
      <w:r w:rsidR="00EE0AA2" w:rsidRPr="005D1660">
        <w:t xml:space="preserve">, also known as </w:t>
      </w:r>
      <w:r w:rsidR="00EE0AA2">
        <w:t>sensitivity</w:t>
      </w:r>
      <w:r w:rsidR="00EE0AA2" w:rsidRPr="005D1660">
        <w:t xml:space="preserve">, and </w:t>
      </w:r>
      <w:r w:rsidR="00AF3457">
        <w:t>interoceptive awareness (IAw)</w:t>
      </w:r>
      <w:r w:rsidR="00EE0AA2" w:rsidRPr="005D1660">
        <w:t xml:space="preserve"> </w:t>
      </w:r>
      <w:r w:rsidR="002D0FB4">
        <w:fldChar w:fldCharType="begin">
          <w:fldData xml:space="preserve">PEVuZE5vdGU+PENpdGU+PEF1dGhvcj5IaWNrbWFuPC9BdXRob3I+PFllYXI+MjAyMDwvWWVhcj48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</w:fldData>
        </w:fldChar>
      </w:r>
      <w:r w:rsidR="008C2B47">
        <w:instrText xml:space="preserve"> ADDIN EN.CITE </w:instrText>
      </w:r>
      <w:r w:rsidR="008C2B47">
        <w:fldChar w:fldCharType="begin">
          <w:fldData xml:space="preserve">PEVuZE5vdGU+PENpdGU+PEF1dGhvcj5IaWNrbWFuPC9BdXRob3I+PFllYXI+MjAyMDwvWWVhcj48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</w:fldData>
        </w:fldChar>
      </w:r>
      <w:r w:rsidR="008C2B47">
        <w:instrText xml:space="preserve"> ADDIN EN.CITE.DATA </w:instrText>
      </w:r>
      <w:r w:rsidR="008C2B47">
        <w:fldChar w:fldCharType="end"/>
      </w:r>
      <w:r w:rsidR="002D0FB4">
        <w:fldChar w:fldCharType="separate"/>
      </w:r>
      <w:r w:rsidR="008C2B47">
        <w:rPr>
          <w:noProof/>
        </w:rPr>
        <w:t>(Garfinkel, Seth et al. 2015, Hickman, Seyedsalehi et al. 2020)</w:t>
      </w:r>
      <w:r w:rsidR="002D0FB4">
        <w:fldChar w:fldCharType="end"/>
      </w:r>
      <w:r w:rsidR="00EE0AA2">
        <w:rPr>
          <w:rFonts w:hint="eastAsia"/>
        </w:rPr>
        <w:t>.</w:t>
      </w:r>
      <w:r w:rsidR="00EE0AA2">
        <w:t xml:space="preserve"> </w:t>
      </w:r>
      <w:r w:rsidR="006813C9" w:rsidRPr="005D1660">
        <w:t xml:space="preserve">Our study specifically measures </w:t>
      </w:r>
      <w:r w:rsidR="00B67823">
        <w:t>IAcc</w:t>
      </w:r>
      <w:r w:rsidR="006813C9" w:rsidRPr="005D1660">
        <w:t xml:space="preserve"> through the discriminability index (d'), rather than merely tallying correct responses. The d' is derived by calculating the difference between the z-transformed rates of correct </w:t>
      </w:r>
      <w:r w:rsidR="00285C16">
        <w:t>detections</w:t>
      </w:r>
      <w:r w:rsidR="006813C9" w:rsidRPr="005D1660">
        <w:t xml:space="preserve"> and </w:t>
      </w:r>
      <w:r w:rsidR="00285C16">
        <w:t>false</w:t>
      </w:r>
      <w:r w:rsidR="006813C9" w:rsidRPr="005D1660">
        <w:t xml:space="preserve"> alarms</w:t>
      </w:r>
      <w:r w:rsidR="006813C9">
        <w:t xml:space="preserve"> </w:t>
      </w:r>
      <w:r w:rsidR="001130C2">
        <w:fldChar w:fldCharType="begin"/>
      </w:r>
      <w:r w:rsidR="008C2B47">
        <w:instrText xml:space="preserve"> ADDIN EN.CITE &lt;EndNote&gt;&lt;Cite&gt;&lt;Author&gt;Forkmann&lt;/Author&gt;&lt;Year&gt;2016&lt;/Year&gt;&lt;RecNum&gt;1212&lt;/RecNum&gt;&lt;DisplayText&gt;(Forkmann, Scherer et al. 2016)&lt;/DisplayText&gt;&lt;record&gt;&lt;rec-number&gt;1212&lt;/rec-number&gt;&lt;foreign-keys&gt;&lt;key app="EN" db-id="5ppdtzwa8zzxfxeft21v5aeddps2dsfvtfzx" timestamp="1562900640"&gt;1212&lt;/key&gt;&lt;/foreign-keys&gt;&lt;ref-type name="Journal Article"&gt;17&lt;/ref-type&gt;&lt;contributors&gt;&lt;authors&gt;&lt;author&gt;Forkmann, Thomas&lt;/author&gt;&lt;author&gt;Scherer, Anne&lt;/author&gt;&lt;author&gt;Meessen, Judith&lt;/author&gt;&lt;author&gt;Michal, Matthias&lt;/author&gt;&lt;author&gt;Schächinger, Hartmut&lt;/author&gt;&lt;author&gt;Vögele, Claus&lt;/author&gt;&lt;author&gt;Schulz, André&lt;/author&gt;&lt;/authors&gt;&lt;/contributors&gt;&lt;titles&gt;&lt;title&gt;Making sense of what you sense: Disentangling interoceptive awareness, sensibility and accuracy&lt;/title&gt;&lt;secondary-title&gt;International Journal of Psychophysiology&lt;/secondary-title&gt;&lt;/titles&gt;&lt;periodical&gt;&lt;full-title&gt;International Journal of Psychophysiology&lt;/full-title&gt;&lt;abbr-1&gt;Int. J. Psychophysiol.&lt;/abbr-1&gt;&lt;abbr-2&gt;Int J Psychophysiol&lt;/abbr-2&gt;&lt;/periodical&gt;&lt;pages&gt;71-80&lt;/pages&gt;&lt;volume&gt;109&lt;/volume&gt;&lt;dates&gt;&lt;year&gt;2016&lt;/year&gt;&lt;/dates&gt;&lt;isbn&gt;0167-8760&lt;/isbn&gt;&lt;urls&gt;&lt;/urls&gt;&lt;custom4&gt;&lt;style face="normal" font="default" charset="128" size="100%"&gt;心拍, 方法&lt;/style&gt;&lt;/custom4&gt;&lt;electronic-resource-num&gt;10.1016/j.ijpsycho.2016.09.019&lt;/electronic-resource-num&gt;&lt;/record&gt;&lt;/Cite&gt;&lt;/EndNote&gt;</w:instrText>
      </w:r>
      <w:r w:rsidR="001130C2">
        <w:fldChar w:fldCharType="separate"/>
      </w:r>
      <w:r w:rsidR="008C2B47">
        <w:rPr>
          <w:noProof/>
        </w:rPr>
        <w:t>(Forkmann, Scherer et al. 2016)</w:t>
      </w:r>
      <w:r w:rsidR="001130C2">
        <w:fldChar w:fldCharType="end"/>
      </w:r>
      <w:r w:rsidR="00D23EB3" w:rsidRPr="005D1660">
        <w:t xml:space="preserve">. </w:t>
      </w:r>
      <w:r w:rsidR="00D83E2A" w:rsidRPr="00D83E2A">
        <w:t>To prevent d' from reaching infinity</w:t>
      </w:r>
      <w:r w:rsidR="00D23EB3" w:rsidRPr="005D1660">
        <w:t xml:space="preserve">, we </w:t>
      </w:r>
      <w:r w:rsidR="00D23EB3" w:rsidRPr="005D1660">
        <w:lastRenderedPageBreak/>
        <w:t>add 0.5 to the total number of responses</w:t>
      </w:r>
      <w:r w:rsidR="00D23EB3">
        <w:t xml:space="preserve"> </w:t>
      </w:r>
      <w:r w:rsidR="0079093C">
        <w:fldChar w:fldCharType="begin"/>
      </w:r>
      <w:r w:rsidR="008C2B47">
        <w:instrText xml:space="preserve"> ADDIN EN.CITE &lt;EndNote&gt;&lt;Cite&gt;&lt;Author&gt;Stanislaw&lt;/Author&gt;&lt;Year&gt;1999&lt;/Year&gt;&lt;RecNum&gt;1949&lt;/RecNum&gt;&lt;DisplayText&gt;(Stanislaw and Todorov 1999)&lt;/DisplayText&gt;&lt;record&gt;&lt;rec-number&gt;1949&lt;/rec-number&gt;&lt;foreign-keys&gt;&lt;key app="EN" db-id="5ppdtzwa8zzxfxeft21v5aeddps2dsfvtfzx" timestamp="1705279764"&gt;1949&lt;/key&gt;&lt;/foreign-keys&gt;&lt;ref-type name="Journal Article"&gt;17&lt;/ref-type&gt;&lt;contributors&gt;&lt;authors&gt;&lt;author&gt;Stanislaw, Harold&lt;/author&gt;&lt;author&gt;Todorov, Natasha&lt;/author&gt;&lt;/authors&gt;&lt;/contributors&gt;&lt;titles&gt;&lt;title&gt;Calculation of signal detection theory measures&lt;/title&gt;&lt;secondary-title&gt;Behavior Research Methods, Instruments, &amp;amp; Computers&lt;/secondary-title&gt;&lt;/titles&gt;&lt;periodical&gt;&lt;full-title&gt;Behavior Research Methods, Instruments, &amp;amp; Computers&lt;/full-title&gt;&lt;abbr-1&gt;Behav. Res. Methods Instrum. Comput.&lt;/abbr-1&gt;&lt;abbr-2&gt;Behav Res Methods Instrum Comput&lt;/abbr-2&gt;&lt;/periodical&gt;&lt;pages&gt;137-149&lt;/pages&gt;&lt;volume&gt;31&lt;/volume&gt;&lt;number&gt;1&lt;/number&gt;&lt;dates&gt;&lt;year&gt;1999&lt;/year&gt;&lt;pub-dates&gt;&lt;date&gt;1999/03/01&lt;/date&gt;&lt;/pub-dates&gt;&lt;/dates&gt;&lt;isbn&gt;1532-5970&lt;/isbn&gt;&lt;urls&gt;&lt;related-urls&gt;&lt;url&gt;https://doi.org/10.3758/BF03207704&lt;/url&gt;&lt;/related-urls&gt;&lt;/urls&gt;&lt;electronic-resource-num&gt;10.3758/BF03207704&lt;/electronic-resource-num&gt;&lt;/record&gt;&lt;/Cite&gt;&lt;/EndNote&gt;</w:instrText>
      </w:r>
      <w:r w:rsidR="0079093C">
        <w:fldChar w:fldCharType="separate"/>
      </w:r>
      <w:r w:rsidR="008C2B47">
        <w:rPr>
          <w:noProof/>
        </w:rPr>
        <w:t>(Stanislaw and Todorov 1999)</w:t>
      </w:r>
      <w:r w:rsidR="0079093C">
        <w:fldChar w:fldCharType="end"/>
      </w:r>
      <w:r w:rsidR="0043780F" w:rsidRPr="005D1660">
        <w:t>.</w:t>
      </w:r>
      <w:r w:rsidR="00A975D3" w:rsidRPr="00A975D3">
        <w:t xml:space="preserve"> Given the known variability in individuals' perception of heartbeat timing</w:t>
      </w:r>
      <w:r w:rsidR="0043780F">
        <w:t xml:space="preserve"> </w:t>
      </w:r>
      <w:r w:rsidR="005F5A87">
        <w:fldChar w:fldCharType="begin"/>
      </w:r>
      <w:r w:rsidR="008C2B47">
        <w:instrText xml:space="preserve"> ADDIN EN.CITE &lt;EndNote&gt;&lt;Cite&gt;&lt;Author&gt;Ring&lt;/Author&gt;&lt;Year&gt;2018&lt;/Year&gt;&lt;RecNum&gt;1203&lt;/RecNum&gt;&lt;DisplayText&gt;(Ring and Brener 2018)&lt;/DisplayText&gt;&lt;record&gt;&lt;rec-number&gt;1203&lt;/rec-number&gt;&lt;foreign-keys&gt;&lt;key app="EN" db-id="5ppdtzwa8zzxfxeft21v5aeddps2dsfvtfzx" timestamp="1562840326"&gt;1203&lt;/key&gt;&lt;/foreign-keys&gt;&lt;ref-type name="Journal Article"&gt;17&lt;/ref-type&gt;&lt;contributors&gt;&lt;authors&gt;&lt;author&gt;Ring, Christopher&lt;/author&gt;&lt;author&gt;Brener, Jasper&lt;/author&gt;&lt;/authors&gt;&lt;/contributors&gt;&lt;auth-address&gt;Univ Birmingham, Sch Sport Exercise &amp;amp; Rehabil Sci, Birmingham B13 9SE, W Midlands, England&amp;#xD;SUNY Stony Brook, Dept Psychol, Stony Brook, NY 11794 USA&lt;/auth-address&gt;&lt;titles&gt;&lt;title&gt;Heartbeat counting is unrelated to heartbeat detection: A comparison of methods to quantify interoception&lt;/title&gt;&lt;secondary-title&gt;Psychophysiology&lt;/secondary-title&gt;&lt;alt-title&gt;Psychophysiology&lt;/alt-title&gt;&lt;/titles&gt;&lt;periodical&gt;&lt;full-title&gt;Psychophysiology&lt;/full-title&gt;&lt;abbr-1&gt;Psychophysiology&lt;/abbr-1&gt;&lt;abbr-2&gt;Psychophysiology&lt;/abbr-2&gt;&lt;/periodical&gt;&lt;alt-periodical&gt;&lt;full-title&gt;Psychophysiology&lt;/full-title&gt;&lt;abbr-1&gt;Psychophysiology&lt;/abbr-1&gt;&lt;abbr-2&gt;Psychophysiology&lt;/abbr-2&gt;&lt;/alt-periodical&gt;&lt;pages&gt;e13084&lt;/pages&gt;&lt;volume&gt;55&lt;/volume&gt;&lt;number&gt;9&lt;/number&gt;&lt;keywords&gt;&lt;keyword&gt;heart rate&lt;/keyword&gt;&lt;keyword&gt;interoception&lt;/keyword&gt;&lt;keyword&gt;psychophysics&lt;/keyword&gt;&lt;keyword&gt;evoked-potentials&lt;/keyword&gt;&lt;keyword&gt;cardiac awareness&lt;/keyword&gt;&lt;keyword&gt;constant stimuli&lt;/keyword&gt;&lt;keyword&gt;perception&lt;/keyword&gt;&lt;keyword&gt;beliefs&lt;/keyword&gt;&lt;keyword&gt;brain&lt;/keyword&gt;&lt;keyword&gt;accuracy&lt;/keyword&gt;&lt;keyword&gt;feedback&lt;/keyword&gt;&lt;keyword&gt;psychophysiology&lt;/keyword&gt;&lt;keyword&gt;simultaneity&lt;/keyword&gt;&lt;/keywords&gt;&lt;dates&gt;&lt;year&gt;2018&lt;/year&gt;&lt;pub-dates&gt;&lt;date&gt;Sep&lt;/date&gt;&lt;/pub-dates&gt;&lt;/dates&gt;&lt;isbn&gt;0048-5772&lt;/isbn&gt;&lt;urls&gt;&lt;related-urls&gt;&lt;url&gt;https://onlinelibrary.wiley.com/doi/full/10.1111/psyp.13084&lt;/url&gt;&lt;/related-urls&gt;&lt;/urls&gt;&lt;custom4&gt;&lt;style face="normal" font="default" charset="128" size="100%"&gt;心拍, 方法&lt;/style&gt;&lt;/custom4&gt;&lt;electronic-resource-num&gt;10.1111/psyp.13084&lt;/electronic-resource-num&gt;&lt;language&gt;English&lt;/language&gt;&lt;/record&gt;&lt;/Cite&gt;&lt;/EndNote&gt;</w:instrText>
      </w:r>
      <w:r w:rsidR="005F5A87">
        <w:fldChar w:fldCharType="separate"/>
      </w:r>
      <w:r w:rsidR="008C2B47">
        <w:rPr>
          <w:noProof/>
        </w:rPr>
        <w:t>(Ring and Brener 2018)</w:t>
      </w:r>
      <w:r w:rsidR="005F5A87">
        <w:fldChar w:fldCharType="end"/>
      </w:r>
      <w:r w:rsidR="00C20BA2">
        <w:t>,</w:t>
      </w:r>
      <w:r w:rsidR="000C7093" w:rsidRPr="000C7093">
        <w:t xml:space="preserve"> </w:t>
      </w:r>
      <w:r w:rsidR="002350DE" w:rsidRPr="002350DE">
        <w:t xml:space="preserve">we do not assume a predetermined correct delay time. Instead, </w:t>
      </w:r>
      <w:r w:rsidR="00D21E38" w:rsidRPr="00D21E38">
        <w:t>we identify</w:t>
      </w:r>
      <w:r w:rsidR="00D92BC5">
        <w:t xml:space="preserve"> </w:t>
      </w:r>
      <w:r w:rsidR="00D92BC5" w:rsidRPr="00D92BC5">
        <w:t>the delay that yields the most synchronous responses for each participant as the correct timing, thereby ensuring d’ remains positive.</w:t>
      </w:r>
    </w:p>
    <w:p w14:paraId="681408B2" w14:textId="3A092E64" w:rsidR="004E2D80" w:rsidRDefault="00B67823" w:rsidP="005F5A87">
      <w:r>
        <w:t>IAw</w:t>
      </w:r>
      <w:r w:rsidR="00ED63D5">
        <w:t xml:space="preserve"> </w:t>
      </w:r>
      <w:r w:rsidR="00383584">
        <w:t>represents</w:t>
      </w:r>
      <w:r w:rsidR="00ED63D5">
        <w:t xml:space="preserve"> a meta-cognitive measure</w:t>
      </w:r>
      <w:r w:rsidR="005768A5">
        <w:t>,</w:t>
      </w:r>
      <w:r w:rsidR="00ED63D5">
        <w:t xml:space="preserve"> reflect</w:t>
      </w:r>
      <w:r w:rsidR="005768A5">
        <w:t>ing</w:t>
      </w:r>
      <w:r w:rsidR="00ED63D5">
        <w:t xml:space="preserve"> the correspondence between </w:t>
      </w:r>
      <w:r>
        <w:t>IAcc</w:t>
      </w:r>
      <w:r w:rsidR="00ED63D5">
        <w:t xml:space="preserve"> and self-beliefs about interoceptive </w:t>
      </w:r>
      <w:r w:rsidR="005768A5">
        <w:t>abili</w:t>
      </w:r>
      <w:r w:rsidR="0036639C">
        <w:t>ties</w:t>
      </w:r>
      <w:r w:rsidR="00ED63D5">
        <w:t xml:space="preserve">. </w:t>
      </w:r>
      <w:r w:rsidR="0076427C" w:rsidRPr="0076427C">
        <w:t xml:space="preserve">This measure is determined using receiver operating characteristic (ROC) curves, which are plotted based on the congruence between participants' synchronous responses and their confidence in these responses. </w:t>
      </w:r>
      <w:r w:rsidR="00ED63D5">
        <w:t xml:space="preserve">The area under the curve (AUC) of the ROC curve is then used as an index of </w:t>
      </w:r>
      <w:r>
        <w:t>IAw</w:t>
      </w:r>
      <w:r w:rsidR="00B8256B" w:rsidRPr="00B8256B">
        <w:t xml:space="preserve">, providing insight into the congruence between self-reported and actual </w:t>
      </w:r>
      <w:r>
        <w:t>IAcc</w:t>
      </w:r>
      <w:r w:rsidR="00ED63D5">
        <w:t xml:space="preserve"> </w:t>
      </w:r>
      <w:r w:rsidR="00B71175">
        <w:fldChar w:fldCharType="begin">
          <w:fldData xml:space="preserve">PEVuZE5vdGU+PENpdGU+PEF1dGhvcj5SYWU8L0F1dGhvcj48WWVhcj4yMDE5PC9ZZWFyPjxSZWNO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</w:fldData>
        </w:fldChar>
      </w:r>
      <w:r w:rsidR="008C2B47">
        <w:instrText xml:space="preserve"> ADDIN EN.CITE </w:instrText>
      </w:r>
      <w:r w:rsidR="008C2B47">
        <w:fldChar w:fldCharType="begin">
          <w:fldData xml:space="preserve">PEVuZE5vdGU+PENpdGU+PEF1dGhvcj5SYWU8L0F1dGhvcj48WWVhcj4yMDE5PC9ZZWFyPjxSZWNO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</w:fldData>
        </w:fldChar>
      </w:r>
      <w:r w:rsidR="008C2B47">
        <w:instrText xml:space="preserve"> ADDIN EN.CITE.DATA </w:instrText>
      </w:r>
      <w:r w:rsidR="008C2B47">
        <w:fldChar w:fldCharType="end"/>
      </w:r>
      <w:r w:rsidR="00B71175">
        <w:fldChar w:fldCharType="separate"/>
      </w:r>
      <w:r w:rsidR="008C2B47">
        <w:rPr>
          <w:noProof/>
        </w:rPr>
        <w:t>(Ewing, Manassei et al. 2017, Herman, Rae et al. 2019, Leganes-Fonteneau, Cheang et al. 2019, Rae, Larsson et al. 2019)</w:t>
      </w:r>
      <w:r w:rsidR="00B71175">
        <w:fldChar w:fldCharType="end"/>
      </w:r>
      <w:r w:rsidR="00ED63D5">
        <w:rPr>
          <w:rFonts w:hint="eastAsia"/>
        </w:rPr>
        <w:t>.</w:t>
      </w:r>
    </w:p>
    <w:p w14:paraId="265188CF" w14:textId="0C7323CE" w:rsidR="00017D2E" w:rsidRDefault="00E748B8" w:rsidP="004F2366">
      <w:pPr>
        <w:pStyle w:val="2"/>
      </w:pPr>
      <w:r>
        <w:t>Questionnaire</w:t>
      </w:r>
    </w:p>
    <w:p w14:paraId="29360EF3" w14:textId="32381B63" w:rsidR="00771688" w:rsidRDefault="00F439A2" w:rsidP="004B7764">
      <w:r>
        <w:t xml:space="preserve">At T0, participants completed several questionnaires, including but not limited to those directly related to the study's theme, which are not reported here. </w:t>
      </w:r>
      <w:r w:rsidR="00206788">
        <w:t>T</w:t>
      </w:r>
      <w:r w:rsidR="009E2FE4">
        <w:t xml:space="preserve">he questionnaires </w:t>
      </w:r>
      <w:r w:rsidR="00206788">
        <w:t>included</w:t>
      </w:r>
      <w:r w:rsidR="009E2FE4">
        <w:t xml:space="preserve"> the Body Perception Questionnaire very short form</w:t>
      </w:r>
      <w:r w:rsidR="00F26977">
        <w:t xml:space="preserve"> (BPQ)</w:t>
      </w:r>
      <w:r w:rsidR="00F970A4">
        <w:t xml:space="preserve"> </w:t>
      </w:r>
      <w:r w:rsidR="00F970A4">
        <w:fldChar w:fldCharType="begin">
          <w:fldData xml:space="preserve">PEVuZE5vdGU+PENpdGU+PEF1dGhvcj7lsI/mnpc8L0F1dGhvcj48WWVhcj4yMDIxPC9ZZWFyPjxS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</w:fldData>
        </w:fldChar>
      </w:r>
      <w:r w:rsidR="008C2B47">
        <w:instrText xml:space="preserve"> ADDIN EN.CITE </w:instrText>
      </w:r>
      <w:r w:rsidR="008C2B47">
        <w:fldChar w:fldCharType="begin">
          <w:fldData xml:space="preserve">PEVuZE5vdGU+PENpdGU+PEF1dGhvcj7lsI/mnpc8L0F1dGhvcj48WWVhcj4yMDIxPC9ZZWFyPjxS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</w:fldData>
        </w:fldChar>
      </w:r>
      <w:r w:rsidR="008C2B47">
        <w:instrText xml:space="preserve"> ADDIN EN.CITE.DATA </w:instrText>
      </w:r>
      <w:r w:rsidR="008C2B47">
        <w:fldChar w:fldCharType="end"/>
      </w:r>
      <w:r w:rsidR="00F970A4">
        <w:fldChar w:fldCharType="separate"/>
      </w:r>
      <w:r w:rsidR="008C2B47">
        <w:rPr>
          <w:noProof/>
        </w:rPr>
        <w:t>(Cabrera, Kolacz et al. 2018, 小林, 本多 et al. 2021)</w:t>
      </w:r>
      <w:r w:rsidR="00F970A4">
        <w:fldChar w:fldCharType="end"/>
      </w:r>
      <w:r w:rsidR="00A276ED">
        <w:t>,</w:t>
      </w:r>
      <w:r w:rsidR="00F970A4">
        <w:t xml:space="preserve"> </w:t>
      </w:r>
      <w:r w:rsidR="00A276ED">
        <w:t xml:space="preserve">the Multidimensional Assessment of </w:t>
      </w:r>
      <w:r w:rsidR="00B67823">
        <w:t>I</w:t>
      </w:r>
      <w:r w:rsidR="00B80F4F">
        <w:t>nteroceptive Awareness</w:t>
      </w:r>
      <w:r w:rsidR="00A276ED">
        <w:t xml:space="preserve"> (MAIA) </w:t>
      </w:r>
      <w:r w:rsidR="00641809">
        <w:fldChar w:fldCharType="begin">
          <w:fldData xml:space="preserve">PEVuZE5vdGU+PENpdGU+PEF1dGhvcj7pm4Xkv508L0F1dGhvcj48WWVhcj4yMDE0PC9ZZWFyPjxS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</w:fldData>
        </w:fldChar>
      </w:r>
      <w:r w:rsidR="008C2B47">
        <w:instrText xml:space="preserve"> ADDIN EN.CITE </w:instrText>
      </w:r>
      <w:r w:rsidR="008C2B47">
        <w:fldChar w:fldCharType="begin">
          <w:fldData xml:space="preserve">PEVuZE5vdGU+PENpdGU+PEF1dGhvcj7pm4Xkv508L0F1dGhvcj48WWVhcj4yMDE0PC9ZZWFyPjxS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</w:fldData>
        </w:fldChar>
      </w:r>
      <w:r w:rsidR="008C2B47">
        <w:instrText xml:space="preserve"> ADDIN EN.CITE.DATA </w:instrText>
      </w:r>
      <w:r w:rsidR="008C2B47">
        <w:fldChar w:fldCharType="end"/>
      </w:r>
      <w:r w:rsidR="00641809">
        <w:fldChar w:fldCharType="separate"/>
      </w:r>
      <w:r w:rsidR="008C2B47">
        <w:rPr>
          <w:noProof/>
        </w:rPr>
        <w:t>(Mehling, Price et al. 2012, 庄司, 大野 et al. 2014)</w:t>
      </w:r>
      <w:r w:rsidR="00641809">
        <w:fldChar w:fldCharType="end"/>
      </w:r>
      <w:r w:rsidR="00AA3943">
        <w:t>, and the 14-item Resilience Scale</w:t>
      </w:r>
      <w:r w:rsidR="00F26977">
        <w:t xml:space="preserve"> (RS)</w:t>
      </w:r>
      <w:r w:rsidR="00AA3943">
        <w:t xml:space="preserve"> </w:t>
      </w:r>
      <w:r w:rsidR="00D23319">
        <w:fldChar w:fldCharType="begin">
          <w:fldData xml:space="preserve">PEVuZE5vdGU+PENpdGU+PEF1dGhvcj5XYWduaWxkPC9BdXRob3I+PFllYXI+MjAwOTwvWWVhcj48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</w:fldData>
        </w:fldChar>
      </w:r>
      <w:r w:rsidR="008C2B47">
        <w:instrText xml:space="preserve"> ADDIN EN.CITE </w:instrText>
      </w:r>
      <w:r w:rsidR="008C2B47">
        <w:fldChar w:fldCharType="begin">
          <w:fldData xml:space="preserve">PEVuZE5vdGU+PENpdGU+PEF1dGhvcj5XYWduaWxkPC9BdXRob3I+PFllYXI+MjAwOTwvWWVhcj48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</w:fldData>
        </w:fldChar>
      </w:r>
      <w:r w:rsidR="008C2B47">
        <w:instrText xml:space="preserve"> ADDIN EN.CITE.DATA </w:instrText>
      </w:r>
      <w:r w:rsidR="008C2B47">
        <w:fldChar w:fldCharType="end"/>
      </w:r>
      <w:r w:rsidR="00D23319">
        <w:fldChar w:fldCharType="separate"/>
      </w:r>
      <w:r w:rsidR="008C2B47">
        <w:rPr>
          <w:noProof/>
        </w:rPr>
        <w:t>(Wagnild 2009, Nishi, Uehara et al. 2010)</w:t>
      </w:r>
      <w:r w:rsidR="00D23319">
        <w:fldChar w:fldCharType="end"/>
      </w:r>
      <w:r w:rsidR="005D049D">
        <w:t xml:space="preserve">. </w:t>
      </w:r>
      <w:r w:rsidR="00B466D7" w:rsidRPr="00B466D7">
        <w:t>For the MAIA, both the mean scores of each subscale and the overall mean were utilized. This approach aligns with the original recommendation to examine subscales individually</w:t>
      </w:r>
      <w:r w:rsidR="002568F3">
        <w:t xml:space="preserve"> </w:t>
      </w:r>
      <w:r w:rsidR="00E32F5B">
        <w:fldChar w:fldCharType="begin"/>
      </w:r>
      <w:r w:rsidR="008C2B47">
        <w:instrText xml:space="preserve"> ADDIN EN.CITE &lt;EndNote&gt;&lt;Cite&gt;&lt;Author&gt;Mehling&lt;/Author&gt;&lt;Year&gt;2012&lt;/Year&gt;&lt;RecNum&gt;997&lt;/RecNum&gt;&lt;DisplayText&gt;(Mehling, Price et al. 2012)&lt;/DisplayText&gt;&lt;record&gt;&lt;rec-number&gt;997&lt;/rec-number&gt;&lt;foreign-keys&gt;&lt;key app="EN" db-id="5ppdtzwa8zzxfxeft21v5aeddps2dsfvtfzx" timestamp="1530588295"&gt;997&lt;/key&gt;&lt;/foreign-keys&gt;&lt;ref-type name="Journal Article"&gt;17&lt;/ref-type&gt;&lt;contributors&gt;&lt;authors&gt;&lt;author&gt;Mehling, Wolf E&lt;/author&gt;&lt;author&gt;Price, Cynthia&lt;/author&gt;&lt;author&gt;Daubenmier, Jennifer J&lt;/author&gt;&lt;author&gt;Acree, Mike&lt;/author&gt;&lt;author&gt;Bartmess, Elizabeth&lt;/author&gt;&lt;author&gt;Stewart, Anita&lt;/author&gt;&lt;/authors&gt;&lt;/contributors&gt;&lt;titles&gt;&lt;title&gt;The multidimensional assessment of interoceptive awareness (MAIA)&lt;/title&gt;&lt;secondary-title&gt;PloS one&lt;/secondary-title&gt;&lt;/titles&gt;&lt;periodical&gt;&lt;full-title&gt;PLOS ONE&lt;/full-title&gt;&lt;abbr-1&gt;PLOS ONE&lt;/abbr-1&gt;&lt;abbr-2&gt;PLOS ONE&lt;/abbr-2&gt;&lt;/periodical&gt;&lt;pages&gt;e48230&lt;/pages&gt;&lt;volume&gt;7&lt;/volume&gt;&lt;number&gt;11&lt;/number&gt;&lt;dates&gt;&lt;year&gt;2012&lt;/year&gt;&lt;/dates&gt;&lt;isbn&gt;1932-6203&lt;/isbn&gt;&lt;urls&gt;&lt;/urls&gt;&lt;custom4&gt;&lt;style face="normal" font="default" charset="128" size="100%"&gt;質問紙, &lt;/style&gt;&lt;style face="normal" font="Arial" size="100%"&gt;MAIA&lt;/style&gt;&lt;/custom4&gt;&lt;/record&gt;&lt;/Cite&gt;&lt;/EndNote&gt;</w:instrText>
      </w:r>
      <w:r w:rsidR="00E32F5B">
        <w:fldChar w:fldCharType="separate"/>
      </w:r>
      <w:r w:rsidR="008C2B47">
        <w:rPr>
          <w:noProof/>
        </w:rPr>
        <w:t>(Mehling, Price et al. 2012)</w:t>
      </w:r>
      <w:r w:rsidR="00E32F5B">
        <w:fldChar w:fldCharType="end"/>
      </w:r>
      <w:r w:rsidR="00E748B8" w:rsidRPr="00DF61ED">
        <w:t xml:space="preserve">, </w:t>
      </w:r>
      <w:r w:rsidR="00F13716" w:rsidRPr="00F13716">
        <w:t xml:space="preserve">while also acknowledging the utility of </w:t>
      </w:r>
      <w:r w:rsidR="00F13716">
        <w:t>total</w:t>
      </w:r>
      <w:r w:rsidR="00F13716" w:rsidRPr="00F13716">
        <w:t xml:space="preserve"> scores in providing a comprehensive view of </w:t>
      </w:r>
      <w:r w:rsidR="00B67823">
        <w:t>IAw</w:t>
      </w:r>
      <w:r w:rsidR="00F13716" w:rsidRPr="00F13716">
        <w:t>, as evidenced by subsequent research</w:t>
      </w:r>
      <w:r w:rsidR="00E748B8">
        <w:t xml:space="preserve"> </w:t>
      </w:r>
      <w:r w:rsidR="00170425">
        <w:fldChar w:fldCharType="begin">
          <w:fldData xml:space="preserve">PEVuZE5vdGU+PENpdGU+PEF1dGhvcj5IYXJyaXNvbjwvQXV0aG9yPjxZZWFyPjIwMjE8L1llYXI+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</w:fldData>
        </w:fldChar>
      </w:r>
      <w:r w:rsidR="008C2B47">
        <w:instrText xml:space="preserve"> ADDIN EN.CITE </w:instrText>
      </w:r>
      <w:r w:rsidR="008C2B47">
        <w:fldChar w:fldCharType="begin">
          <w:fldData xml:space="preserve">PEVuZE5vdGU+PENpdGU+PEF1dGhvcj5IYXJyaXNvbjwvQXV0aG9yPjxZZWFyPjIwMjE8L1llYXI+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</w:fldData>
        </w:fldChar>
      </w:r>
      <w:r w:rsidR="008C2B47">
        <w:instrText xml:space="preserve"> ADDIN EN.CITE.DATA </w:instrText>
      </w:r>
      <w:r w:rsidR="008C2B47">
        <w:fldChar w:fldCharType="end"/>
      </w:r>
      <w:r w:rsidR="00170425">
        <w:fldChar w:fldCharType="separate"/>
      </w:r>
      <w:r w:rsidR="008C2B47">
        <w:rPr>
          <w:noProof/>
        </w:rPr>
        <w:t>(Harrison, Köchli et al. 2021)</w:t>
      </w:r>
      <w:r w:rsidR="00170425">
        <w:fldChar w:fldCharType="end"/>
      </w:r>
      <w:r w:rsidR="00E748B8">
        <w:rPr>
          <w:rFonts w:hint="eastAsia"/>
        </w:rPr>
        <w:t>.</w:t>
      </w:r>
    </w:p>
    <w:p w14:paraId="6482D540" w14:textId="5948343E" w:rsidR="0068767E" w:rsidRDefault="00DE2E01" w:rsidP="0068767E">
      <w:pPr>
        <w:pStyle w:val="2"/>
      </w:pPr>
      <w:r>
        <w:t>Statistics</w:t>
      </w:r>
    </w:p>
    <w:p w14:paraId="09538786" w14:textId="1E7D8CC1" w:rsidR="0068767E" w:rsidRPr="001D6DBD" w:rsidRDefault="00A02424" w:rsidP="007C0404">
      <w:r w:rsidRPr="00A02424">
        <w:t>We set the significance threshold at 0.05 for all statistical analyses. Adjusted p-values are presented in the results section whenever corrections for significance levels were applied.</w:t>
      </w:r>
    </w:p>
    <w:p w14:paraId="3424C749" w14:textId="6EAF6C16" w:rsidR="00421FE0" w:rsidRDefault="002E5AC9" w:rsidP="00801780">
      <w:pPr>
        <w:pStyle w:val="3"/>
      </w:pPr>
      <w:r>
        <w:rPr>
          <w:rFonts w:hint="eastAsia"/>
        </w:rPr>
        <w:t>P</w:t>
      </w:r>
      <w:r>
        <w:t>eripheral arterial stiffness</w:t>
      </w:r>
      <w:r w:rsidR="00EE4E14">
        <w:t xml:space="preserve"> and interoceptive indices</w:t>
      </w:r>
    </w:p>
    <w:p w14:paraId="61C46603" w14:textId="77777777" w:rsidR="00EE4E14" w:rsidRDefault="003461D7" w:rsidP="00FD457A">
      <w:pPr>
        <w:rPr>
          <w:rFonts w:eastAsiaTheme="minorHAnsi"/>
        </w:rPr>
      </w:pPr>
      <w:r w:rsidRPr="00B9519E">
        <w:rPr>
          <w:rFonts w:eastAsiaTheme="minorHAnsi"/>
        </w:rPr>
        <w:t xml:space="preserve">For each autonomic nervous system indicator (mean and </w:t>
      </w:r>
      <w:r w:rsidR="00A9283B">
        <w:rPr>
          <w:rFonts w:eastAsiaTheme="minorHAnsi"/>
        </w:rPr>
        <w:t>CV</w:t>
      </w:r>
      <w:r w:rsidRPr="00B9519E">
        <w:rPr>
          <w:rFonts w:eastAsiaTheme="minorHAnsi"/>
        </w:rPr>
        <w:t xml:space="preserve"> of </w:t>
      </w:r>
      <w:r w:rsidR="00780BAF">
        <w:rPr>
          <w:rFonts w:eastAsiaTheme="minorHAnsi"/>
        </w:rPr>
        <w:t>peripheral arterial</w:t>
      </w:r>
      <w:r w:rsidRPr="00B9519E">
        <w:rPr>
          <w:rFonts w:eastAsiaTheme="minorHAnsi"/>
        </w:rPr>
        <w:t xml:space="preserve"> stiffness), a two-way repeated measures ANOVA was performed considering the phase of the task (</w:t>
      </w:r>
      <w:r w:rsidR="006D69CF">
        <w:rPr>
          <w:rFonts w:eastAsiaTheme="minorHAnsi"/>
        </w:rPr>
        <w:t>baseline, task, recovery</w:t>
      </w:r>
      <w:r w:rsidRPr="00B9519E">
        <w:rPr>
          <w:rFonts w:eastAsiaTheme="minorHAnsi"/>
        </w:rPr>
        <w:t xml:space="preserve">) and term (T1, T2). Subsequent tests for any significant main effects </w:t>
      </w:r>
      <w:r w:rsidRPr="00B9519E">
        <w:rPr>
          <w:rFonts w:eastAsiaTheme="minorHAnsi"/>
        </w:rPr>
        <w:lastRenderedPageBreak/>
        <w:t>or interactions were conducted, employing the Bonferroni method for correction of multiple comparisons.</w:t>
      </w:r>
    </w:p>
    <w:p w14:paraId="00CD5DC7" w14:textId="6B632FE5" w:rsidR="00824E2F" w:rsidRDefault="00EE4E14" w:rsidP="00FD457A">
      <w:r>
        <w:rPr>
          <w:rFonts w:eastAsiaTheme="minorHAnsi"/>
        </w:rPr>
        <w:t xml:space="preserve">Then, </w:t>
      </w:r>
      <w:r>
        <w:t>w</w:t>
      </w:r>
      <w:r w:rsidR="001003F8" w:rsidRPr="001003F8">
        <w:t>e calculated correlation coefficients to explore the relationship between the re</w:t>
      </w:r>
      <w:r w:rsidR="001F0890">
        <w:t>covery</w:t>
      </w:r>
      <w:r w:rsidR="001003F8" w:rsidRPr="001003F8">
        <w:t xml:space="preserve"> index from peripheral arterial stiffness and both </w:t>
      </w:r>
      <w:r w:rsidR="00B67823">
        <w:t>IAcc</w:t>
      </w:r>
      <w:r w:rsidR="001003F8" w:rsidRPr="001003F8">
        <w:t xml:space="preserve"> and </w:t>
      </w:r>
      <w:r w:rsidR="00D51F1B">
        <w:t>IAw</w:t>
      </w:r>
      <w:r w:rsidR="00080029" w:rsidRPr="00080029">
        <w:t>, controlling for age and sex using partial correlations</w:t>
      </w:r>
      <w:r w:rsidR="001003F8" w:rsidRPr="001003F8">
        <w:t>. Spearman's rank correlation was chosen for its non-parametric nature.</w:t>
      </w:r>
      <w:r w:rsidR="001003F8">
        <w:t xml:space="preserve"> </w:t>
      </w:r>
      <w:r w:rsidR="00B6642C" w:rsidRPr="002F1547">
        <w:t>The permutation test was used to test for statistical significance</w:t>
      </w:r>
      <w:r w:rsidR="00F96DA4" w:rsidRPr="00F96DA4">
        <w:t>, incorporating 2000 permutations and using the max statistic method to adjust for multiple comparisons</w:t>
      </w:r>
      <w:r w:rsidR="00A41C56">
        <w:t xml:space="preserve"> </w:t>
      </w:r>
      <w:r w:rsidR="009D109E">
        <w:fldChar w:fldCharType="begin">
          <w:fldData xml:space="preserve">PEVuZE5vdGU+PENpdGU+PEF1dGhvcj5Hcm9wcGU8L0F1dGhvcj48WWVhcj4yMDExPC9ZZWFyPjxS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</w:fldData>
        </w:fldChar>
      </w:r>
      <w:r w:rsidR="008C2B47">
        <w:instrText xml:space="preserve"> ADDIN EN.CITE </w:instrText>
      </w:r>
      <w:r w:rsidR="008C2B47">
        <w:fldChar w:fldCharType="begin">
          <w:fldData xml:space="preserve">PEVuZE5vdGU+PENpdGU+PEF1dGhvcj5Hcm9wcGU8L0F1dGhvcj48WWVhcj4yMDExPC9ZZWFyPjxS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</w:fldData>
        </w:fldChar>
      </w:r>
      <w:r w:rsidR="008C2B47">
        <w:instrText xml:space="preserve"> ADDIN EN.CITE.DATA </w:instrText>
      </w:r>
      <w:r w:rsidR="008C2B47">
        <w:fldChar w:fldCharType="end"/>
      </w:r>
      <w:r w:rsidR="009D109E">
        <w:fldChar w:fldCharType="separate"/>
      </w:r>
      <w:r w:rsidR="008C2B47">
        <w:rPr>
          <w:noProof/>
        </w:rPr>
        <w:t>(Groppe, Urbach et al. 2011, Groppe, Urbach et al. 2011)</w:t>
      </w:r>
      <w:r w:rsidR="009D109E">
        <w:fldChar w:fldCharType="end"/>
      </w:r>
      <w:r w:rsidR="00F2065B" w:rsidRPr="002F1547">
        <w:t xml:space="preserve">. This analysis procedure was performed for T1 and T2, respectively. </w:t>
      </w:r>
      <w:r w:rsidR="00824E2F" w:rsidRPr="00824E2F">
        <w:t>Furthermore, we investigated long-term effects. Initially, we examined whether T1 HDT could predict the T2 recovery index, aiming to assess if a better HDT at T1 indicates improved future resilience. Additionally, we explored the relationship between the changes over one month in HDT and the recovery index by calculating the difference between T2 and T1 for each index.</w:t>
      </w:r>
    </w:p>
    <w:p w14:paraId="2AACFAB3" w14:textId="18E0A56B" w:rsidR="00AC2C9D" w:rsidRDefault="00824E2F" w:rsidP="00801780">
      <w:pPr>
        <w:pStyle w:val="3"/>
      </w:pPr>
      <w:r>
        <w:t>E</w:t>
      </w:r>
      <w:r w:rsidR="00AC2C9D">
        <w:t>EG</w:t>
      </w:r>
      <w:r w:rsidR="00FA4D2F">
        <w:rPr>
          <w:rFonts w:hint="eastAsia"/>
        </w:rPr>
        <w:t xml:space="preserve"> </w:t>
      </w:r>
      <w:r w:rsidR="00FA4D2F">
        <w:t>oscillations</w:t>
      </w:r>
      <w:r w:rsidR="00CE1F4D">
        <w:t xml:space="preserve"> </w:t>
      </w:r>
      <w:r w:rsidR="009554BA">
        <w:t>and interoceptive indices</w:t>
      </w:r>
    </w:p>
    <w:p w14:paraId="716CFF81" w14:textId="2B31B6AD" w:rsidR="00C0778E" w:rsidRDefault="00CE1E3A" w:rsidP="009554BA">
      <w:r>
        <w:t>Initially, w</w:t>
      </w:r>
      <w:r w:rsidR="00726B80" w:rsidRPr="00726B80">
        <w:t xml:space="preserve">e performed a statistical analysis of EEG data utilizing the FieldTrip toolbox, with a focus on evaluating task-related changes. We </w:t>
      </w:r>
      <w:r w:rsidR="00B23A7B">
        <w:t>employed</w:t>
      </w:r>
      <w:r w:rsidR="00726B80" w:rsidRPr="00726B80">
        <w:t xml:space="preserve"> a Monte Carlo method alongside a dependent samples T-test to compare </w:t>
      </w:r>
      <w:r w:rsidR="009A51FC">
        <w:t>frequency</w:t>
      </w:r>
      <w:r w:rsidR="00612213">
        <w:t xml:space="preserve"> power</w:t>
      </w:r>
      <w:r w:rsidR="00726B80" w:rsidRPr="00726B80">
        <w:t xml:space="preserve"> between </w:t>
      </w:r>
      <w:r w:rsidR="000201C5">
        <w:t>baseline</w:t>
      </w:r>
      <w:r w:rsidR="00726B80" w:rsidRPr="00726B80">
        <w:t xml:space="preserve"> and </w:t>
      </w:r>
      <w:r w:rsidR="000201C5">
        <w:t>recovery phase</w:t>
      </w:r>
      <w:r w:rsidR="00726B80" w:rsidRPr="00726B80">
        <w:t xml:space="preserve">, as well as between task and </w:t>
      </w:r>
      <w:r w:rsidR="000201C5">
        <w:t>recovery phase</w:t>
      </w:r>
      <w:r w:rsidR="00726B80" w:rsidRPr="00726B80">
        <w:t xml:space="preserve">. </w:t>
      </w:r>
      <w:r w:rsidR="00215414" w:rsidRPr="00215414">
        <w:t xml:space="preserve">To address multiple comparisons, we applied a </w:t>
      </w:r>
      <w:r w:rsidR="005145F6" w:rsidRPr="005145F6">
        <w:t>spatial-frequency</w:t>
      </w:r>
      <w:r w:rsidR="005145F6">
        <w:t xml:space="preserve"> </w:t>
      </w:r>
      <w:r w:rsidR="00215414" w:rsidRPr="00215414">
        <w:t>cluster-based correction method using weighted cluster mass (wcm) statistics</w:t>
      </w:r>
      <w:r w:rsidR="00B72D59">
        <w:t xml:space="preserve">, </w:t>
      </w:r>
      <w:r w:rsidR="001C323A" w:rsidRPr="001C323A">
        <w:t>based on 2,000 randomizations</w:t>
      </w:r>
      <w:r w:rsidR="001C323A">
        <w:t>.</w:t>
      </w:r>
    </w:p>
    <w:p w14:paraId="54D442A6" w14:textId="4B9B601F" w:rsidR="006B19CF" w:rsidRDefault="00130A3D" w:rsidP="00FE74AE">
      <w:r w:rsidRPr="00130A3D">
        <w:t xml:space="preserve">Again using the FieldTrip toolbox, we calculated correlation coefficients between the EEG recovery index and both </w:t>
      </w:r>
      <w:r w:rsidR="00B67823">
        <w:t>IAcc</w:t>
      </w:r>
      <w:r w:rsidRPr="00130A3D">
        <w:t xml:space="preserve"> and </w:t>
      </w:r>
      <w:r w:rsidR="00D51F1B">
        <w:t>IAw</w:t>
      </w:r>
      <w:r w:rsidRPr="00130A3D">
        <w:t xml:space="preserve">. </w:t>
      </w:r>
      <w:r w:rsidR="00393518" w:rsidRPr="00393518">
        <w:t xml:space="preserve">Monte Carlo methods paired with T-tests assessed the significance of these correlations, while a </w:t>
      </w:r>
      <w:r w:rsidR="00362F96" w:rsidRPr="005145F6">
        <w:t>spatial-frequency</w:t>
      </w:r>
      <w:r w:rsidR="00362F96">
        <w:t xml:space="preserve"> </w:t>
      </w:r>
      <w:r w:rsidR="00393518" w:rsidRPr="00393518">
        <w:t>cluster-based correction strategy using the wcm statistic addressed the complexities of multiple comparisons.</w:t>
      </w:r>
    </w:p>
    <w:p w14:paraId="20C0B37D" w14:textId="714E75CC" w:rsidR="001D6FD2" w:rsidRDefault="008D3CBE" w:rsidP="00801780">
      <w:pPr>
        <w:pStyle w:val="3"/>
      </w:pPr>
      <w:r>
        <w:t>Correlation among questionnaires</w:t>
      </w:r>
    </w:p>
    <w:p w14:paraId="09CEC460" w14:textId="4C6CBDCC" w:rsidR="001D6FD2" w:rsidRDefault="00C25575" w:rsidP="00FE74AE">
      <w:r w:rsidRPr="00A51CE2">
        <w:t xml:space="preserve">Correlation coefficients between the </w:t>
      </w:r>
      <w:r w:rsidR="00BE2589">
        <w:t>resilience ques</w:t>
      </w:r>
      <w:r w:rsidR="003E5B52">
        <w:t>t</w:t>
      </w:r>
      <w:r w:rsidR="00BE2589">
        <w:t>ionnaire</w:t>
      </w:r>
      <w:r>
        <w:t xml:space="preserve"> (RS)</w:t>
      </w:r>
      <w:r w:rsidRPr="00A51CE2">
        <w:t xml:space="preserve"> and interoceptive sensation-related questionnaires (MAIA, BPQ) were calculated using Spearman's rank correlation coefficient</w:t>
      </w:r>
      <w:r w:rsidR="003B5F61" w:rsidRPr="003B5F61">
        <w:t>, controlling for age and sex using partial correlations</w:t>
      </w:r>
      <w:r w:rsidRPr="00A51CE2">
        <w:t>. Permutation tests were conducted for statistical significance testing, with multiple comparison corrections using the max statistic method</w:t>
      </w:r>
      <w:r w:rsidR="00331753">
        <w:t>.</w:t>
      </w:r>
    </w:p>
    <w:p w14:paraId="3F6FAAAC" w14:textId="32FB5520" w:rsidR="007C0404" w:rsidRDefault="008744C0" w:rsidP="00801780">
      <w:pPr>
        <w:pStyle w:val="3"/>
      </w:pPr>
      <w:r>
        <w:lastRenderedPageBreak/>
        <w:t>Re-test reliability of HDT</w:t>
      </w:r>
    </w:p>
    <w:p w14:paraId="2759E9EB" w14:textId="3D6AA44F" w:rsidR="007C0404" w:rsidRPr="007C0404" w:rsidRDefault="00C65658" w:rsidP="00FE74AE">
      <w:r w:rsidRPr="00B9519E">
        <w:t>The re-test reliability of the HDT for d’ and AUC at T1 and T2 was evaluated using the Intraclass Correlation Coefficient (ICC) for case 3</w:t>
      </w:r>
      <w:r>
        <w:t xml:space="preserve"> </w:t>
      </w:r>
      <w:r w:rsidR="007C0404">
        <w:fldChar w:fldCharType="begin"/>
      </w:r>
      <w:r w:rsidR="007C0404">
        <w:instrText xml:space="preserve"> ADDIN EN.CITE &lt;EndNote&gt;&lt;Cite&gt;&lt;Author&gt;McGraw&lt;/Author&gt;&lt;Year&gt;1996&lt;/Year&gt;&lt;RecNum&gt;1937&lt;/RecNum&gt;&lt;DisplayText&gt;(McGraw and Wong 1996, Weir 2005)&lt;/DisplayText&gt;&lt;record&gt;&lt;rec-number&gt;1937&lt;/rec-number&gt;&lt;foreign-keys&gt;&lt;key app="EN" db-id="5ppdtzwa8zzxfxeft21v5aeddps2dsfvtfzx" timestamp="1704859590"&gt;1937&lt;/key&gt;&lt;/foreign-keys&gt;&lt;ref-type name="Journal Article"&gt;17&lt;/ref-type&gt;&lt;contributors&gt;&lt;authors&gt;&lt;author&gt;McGraw, Kenneth O&lt;/author&gt;&lt;author&gt;Wong, Seok P&lt;/author&gt;&lt;/authors&gt;&lt;/contributors&gt;&lt;titles&gt;&lt;title&gt;Forming inferences about some intraclass correlation coefficients&lt;/title&gt;&lt;secondary-title&gt;Psychological methods&lt;/secondary-title&gt;&lt;/titles&gt;&lt;periodical&gt;&lt;full-title&gt;Psychological Methods&lt;/full-title&gt;&lt;abbr-1&gt;Psychol. Methods&lt;/abbr-1&gt;&lt;abbr-2&gt;Psychol Methods&lt;/abbr-2&gt;&lt;/periodical&gt;&lt;pages&gt;30&lt;/pages&gt;&lt;volume&gt;1&lt;/volume&gt;&lt;number&gt;1&lt;/number&gt;&lt;dates&gt;&lt;year&gt;1996&lt;/year&gt;&lt;/dates&gt;&lt;isbn&gt;1939-1463&lt;/isbn&gt;&lt;urls&gt;&lt;/urls&gt;&lt;/record&gt;&lt;/Cite&gt;&lt;Cite&gt;&lt;Author&gt;Weir&lt;/Author&gt;&lt;Year&gt;2005&lt;/Year&gt;&lt;RecNum&gt;1936&lt;/RecNum&gt;&lt;record&gt;&lt;rec-number&gt;1936&lt;/rec-number&gt;&lt;foreign-keys&gt;&lt;key app="EN" db-id="5ppdtzwa8zzxfxeft21v5aeddps2dsfvtfzx" timestamp="1703215983"&gt;1936&lt;/key&gt;&lt;/foreign-keys&gt;&lt;ref-type name="Journal Article"&gt;17&lt;/ref-type&gt;&lt;contributors&gt;&lt;authors&gt;&lt;author&gt;Weir, Joseph P&lt;/author&gt;&lt;/authors&gt;&lt;/contributors&gt;&lt;titles&gt;&lt;title&gt;Quantifying test-retest reliability using the intraclass correlation coefficient and the SEM&lt;/title&gt;&lt;secondary-title&gt;The Journal of Strength &amp;amp; Conditioning Research&lt;/secondary-title&gt;&lt;/titles&gt;&lt;periodical&gt;&lt;full-title&gt;The Journal of Strength &amp;amp; Conditioning Research&lt;/full-title&gt;&lt;/periodical&gt;&lt;pages&gt;231-240&lt;/pages&gt;&lt;volume&gt;19&lt;/volume&gt;&lt;number&gt;1&lt;/number&gt;&lt;dates&gt;&lt;year&gt;2005&lt;/year&gt;&lt;/dates&gt;&lt;isbn&gt;1064-8011&lt;/isbn&gt;&lt;urls&gt;&lt;/urls&gt;&lt;/record&gt;&lt;/Cite&gt;&lt;/EndNote&gt;</w:instrText>
      </w:r>
      <w:r w:rsidR="007C0404">
        <w:fldChar w:fldCharType="separate"/>
      </w:r>
      <w:r w:rsidR="007C0404">
        <w:rPr>
          <w:noProof/>
        </w:rPr>
        <w:t>(McGraw and Wong 1996, Weir 2005)</w:t>
      </w:r>
      <w:r w:rsidR="007C0404">
        <w:fldChar w:fldCharType="end"/>
      </w:r>
      <w:r w:rsidR="007803F1">
        <w:t xml:space="preserve">. </w:t>
      </w:r>
      <w:r w:rsidR="007803F1" w:rsidRPr="00B9519E">
        <w:t>Additionally, a paired t-test was conducted to determine if there were any significant differences in the mean values of d’ and AUC between T1 and T2.</w:t>
      </w:r>
    </w:p>
    <w:p w14:paraId="7ACBC82B" w14:textId="0D0DCE5F" w:rsidR="002A77C2" w:rsidRPr="001309B7" w:rsidRDefault="002A77C2" w:rsidP="00440506">
      <w:pPr>
        <w:pStyle w:val="1"/>
      </w:pPr>
      <w:r w:rsidRPr="001309B7">
        <w:t>Results</w:t>
      </w:r>
    </w:p>
    <w:p w14:paraId="13703DD0" w14:textId="50CBB310" w:rsidR="000445A1" w:rsidRDefault="0047463E" w:rsidP="004362F5">
      <w:pPr>
        <w:pStyle w:val="2"/>
      </w:pPr>
      <w:r>
        <w:t>Correlation between recovery index of p</w:t>
      </w:r>
      <w:r w:rsidR="00D86BD9">
        <w:t>eripheral arterial stiffness</w:t>
      </w:r>
      <w:r>
        <w:t xml:space="preserve"> and </w:t>
      </w:r>
      <w:r w:rsidR="00B67823">
        <w:t>IAw</w:t>
      </w:r>
    </w:p>
    <w:p w14:paraId="066539C7" w14:textId="5C068A2F" w:rsidR="00C445AF" w:rsidRDefault="00C445AF" w:rsidP="00C445AF">
      <w:pPr>
        <w:rPr>
          <w:rFonts w:eastAsiaTheme="minorHAnsi"/>
        </w:rPr>
      </w:pPr>
      <w:r w:rsidRPr="008D7FDE">
        <w:rPr>
          <w:rFonts w:eastAsiaTheme="minorHAnsi"/>
        </w:rPr>
        <w:t xml:space="preserve">Initially, we confirmed that cognitive </w:t>
      </w:r>
      <w:r w:rsidR="009A2AB4">
        <w:rPr>
          <w:rFonts w:eastAsiaTheme="minorHAnsi"/>
        </w:rPr>
        <w:t>load</w:t>
      </w:r>
      <w:r w:rsidRPr="008D7FDE">
        <w:rPr>
          <w:rFonts w:eastAsiaTheme="minorHAnsi"/>
        </w:rPr>
        <w:t xml:space="preserve"> induced by the mental arithmetic task elicited changes in </w:t>
      </w:r>
      <w:r w:rsidR="00D15694">
        <w:rPr>
          <w:rFonts w:eastAsiaTheme="minorHAnsi"/>
        </w:rPr>
        <w:t xml:space="preserve">peripheral arterial stiffness, as </w:t>
      </w:r>
      <w:r w:rsidR="00D15694" w:rsidRPr="00CC10AA">
        <w:rPr>
          <w:rFonts w:eastAsiaTheme="minorHAnsi"/>
        </w:rPr>
        <w:t>indicators of autonomic nervous function</w:t>
      </w:r>
      <w:r w:rsidRPr="008D7FDE">
        <w:rPr>
          <w:rFonts w:eastAsiaTheme="minorHAnsi"/>
        </w:rPr>
        <w:t xml:space="preserve">. </w:t>
      </w:r>
      <w:r w:rsidR="00CC10AA" w:rsidRPr="00CC10AA">
        <w:rPr>
          <w:rFonts w:eastAsiaTheme="minorHAnsi"/>
        </w:rPr>
        <w:t>Using a two-way repeated measures ANOVA, we examined changes in peripheral arterial stiffness</w:t>
      </w:r>
      <w:r w:rsidR="00CC10AA">
        <w:rPr>
          <w:rFonts w:eastAsiaTheme="minorHAnsi"/>
        </w:rPr>
        <w:t xml:space="preserve">, </w:t>
      </w:r>
      <w:r w:rsidR="00CC10AA" w:rsidRPr="00CC10AA">
        <w:rPr>
          <w:rFonts w:eastAsiaTheme="minorHAnsi"/>
        </w:rPr>
        <w:t>both the mean values and the CV</w:t>
      </w:r>
      <w:r w:rsidR="00CC10AA">
        <w:rPr>
          <w:rFonts w:eastAsiaTheme="minorHAnsi"/>
        </w:rPr>
        <w:t xml:space="preserve">, </w:t>
      </w:r>
      <w:r w:rsidR="00CC10AA" w:rsidRPr="00CC10AA">
        <w:rPr>
          <w:rFonts w:eastAsiaTheme="minorHAnsi"/>
        </w:rPr>
        <w:t xml:space="preserve">across different phases of the task and over time. </w:t>
      </w:r>
      <w:r w:rsidR="0015675B" w:rsidRPr="0015675B">
        <w:rPr>
          <w:rFonts w:eastAsiaTheme="minorHAnsi"/>
        </w:rPr>
        <w:t>The results, detailed in Table 1 and illustrated in Figure 1A, indicated a significant main effect of task phase on both indicators, suggesting that the task phase significantly impacts autonomic nervous system activity. No significant differences were found for the term or for the interaction between phase and term, implying consistent effects across the study period.</w:t>
      </w:r>
      <w:r w:rsidR="0015675B">
        <w:rPr>
          <w:rFonts w:eastAsiaTheme="minorHAnsi"/>
        </w:rPr>
        <w:t xml:space="preserve"> </w:t>
      </w:r>
      <w:r w:rsidRPr="008D7FDE">
        <w:rPr>
          <w:rFonts w:eastAsiaTheme="minorHAnsi"/>
        </w:rPr>
        <w:t>Subsequent</w:t>
      </w:r>
      <w:r w:rsidR="00DE4A28" w:rsidRPr="00DE4A28">
        <w:rPr>
          <w:rFonts w:eastAsiaTheme="minorHAnsi"/>
        </w:rPr>
        <w:t xml:space="preserve"> analysis focusing on task phases uncovered significant </w:t>
      </w:r>
      <w:r w:rsidR="00DE4A28">
        <w:rPr>
          <w:rFonts w:eastAsiaTheme="minorHAnsi"/>
        </w:rPr>
        <w:t>change</w:t>
      </w:r>
      <w:r w:rsidR="00DE4A28" w:rsidRPr="00DE4A28">
        <w:rPr>
          <w:rFonts w:eastAsiaTheme="minorHAnsi"/>
        </w:rPr>
        <w:t>s between the task and recovery phases for both examined indicators, signifying an autonomic return to baseline post-task. These insights confirm the autonomic nervous system's dynamic response to cognitive stress and its subsequent normalization following task completion.</w:t>
      </w:r>
    </w:p>
    <w:p w14:paraId="1D0A40B4" w14:textId="6FCE7AFC" w:rsidR="00531F47" w:rsidRDefault="00E34EA4" w:rsidP="00D0679B">
      <w:pPr>
        <w:ind w:firstLine="206"/>
        <w:rPr>
          <w:rFonts w:eastAsiaTheme="minorHAnsi"/>
          <w:b/>
          <w:bCs/>
        </w:rPr>
      </w:pPr>
      <w:r>
        <w:rPr>
          <w:rFonts w:eastAsiaTheme="minorHAnsi" w:hint="eastAsia"/>
          <w:b/>
          <w:bCs/>
        </w:rPr>
        <w:t>T</w:t>
      </w:r>
      <w:r>
        <w:rPr>
          <w:rFonts w:eastAsiaTheme="minorHAnsi"/>
          <w:b/>
          <w:bCs/>
        </w:rPr>
        <w:t xml:space="preserve">able </w:t>
      </w:r>
      <w:r w:rsidR="00F92067">
        <w:rPr>
          <w:rFonts w:eastAsiaTheme="minorHAnsi"/>
          <w:b/>
          <w:bCs/>
        </w:rPr>
        <w:t>1</w:t>
      </w:r>
      <w:r>
        <w:rPr>
          <w:rFonts w:eastAsiaTheme="minorHAnsi"/>
          <w:b/>
          <w:bCs/>
        </w:rPr>
        <w:t>:</w:t>
      </w:r>
      <w:r w:rsidR="00FD1FF9" w:rsidRPr="00FD1FF9">
        <w:rPr>
          <w:rFonts w:eastAsiaTheme="minorHAnsi"/>
          <w:b/>
          <w:bCs/>
        </w:rPr>
        <w:t xml:space="preserve"> </w:t>
      </w:r>
      <w:r w:rsidR="00531F47">
        <w:rPr>
          <w:rFonts w:eastAsiaTheme="minorHAnsi" w:hint="eastAsia"/>
          <w:b/>
          <w:bCs/>
        </w:rPr>
        <w:t>P</w:t>
      </w:r>
      <w:r w:rsidR="00531F47">
        <w:rPr>
          <w:rFonts w:eastAsiaTheme="minorHAnsi"/>
          <w:b/>
          <w:bCs/>
        </w:rPr>
        <w:t>eripheral arterial stiffness in mental arithmetic task</w:t>
      </w:r>
    </w:p>
    <w:p w14:paraId="510B8E53" w14:textId="1E665853" w:rsidR="00D0679B" w:rsidRDefault="00E127DC" w:rsidP="004B08D0">
      <w:pPr>
        <w:rPr>
          <w:rFonts w:eastAsiaTheme="minorHAnsi"/>
        </w:rPr>
      </w:pPr>
      <w:r w:rsidRPr="00732F26">
        <w:rPr>
          <w:rFonts w:eastAsiaTheme="minorHAnsi"/>
        </w:rPr>
        <w:t xml:space="preserve">This table presents the mean values and standard deviations for </w:t>
      </w:r>
      <w:r>
        <w:rPr>
          <w:rFonts w:eastAsiaTheme="minorHAnsi"/>
        </w:rPr>
        <w:t>peripheral arterial stiffness</w:t>
      </w:r>
      <w:r w:rsidRPr="00732F26">
        <w:rPr>
          <w:rFonts w:eastAsiaTheme="minorHAnsi"/>
        </w:rPr>
        <w:t xml:space="preserve"> indicator, alongside the results of ANOVA and subsequent post hoc tests. The degrees of freedom for the F values in the ANOVA were as follows: for term (1, 115), for phase (2, 115), and for the interaction between term and phase (2, 115). The degrees of freedom for the t-values in the post hoc tests were 115. Significance levels are denoted as follows: *p&lt;0.05, **p&lt;0.01, ***p&lt;0.001. CV</w:t>
      </w:r>
      <w:r w:rsidR="00E34EA4">
        <w:rPr>
          <w:rFonts w:eastAsiaTheme="minorHAnsi"/>
        </w:rPr>
        <w:t>:</w:t>
      </w:r>
      <w:r w:rsidRPr="00732F26">
        <w:rPr>
          <w:rFonts w:eastAsiaTheme="minorHAnsi"/>
        </w:rPr>
        <w:t xml:space="preserve"> Coefficient of Variation.</w:t>
      </w:r>
      <w:r w:rsidR="004B08D0">
        <w:rPr>
          <w:rFonts w:eastAsiaTheme="minorHAnsi"/>
        </w:rPr>
        <w:t xml:space="preserve"> </w:t>
      </w:r>
    </w:p>
    <w:p w14:paraId="132ECDBF" w14:textId="5B822052" w:rsidR="004B39AA" w:rsidRDefault="004B39AA" w:rsidP="00D0679B">
      <w:r>
        <w:object w:dxaOrig="9028" w:dyaOrig="3747" w14:anchorId="75C53A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0.5pt;height:154pt" o:ole="">
            <v:imagedata r:id="rId7" o:title=""/>
          </v:shape>
          <o:OLEObject Type="Embed" ProgID="Excel.Sheet.12" ShapeID="_x0000_i1025" DrawAspect="Content" ObjectID="_1777120524" r:id="rId8"/>
        </w:object>
      </w:r>
    </w:p>
    <w:p w14:paraId="677B215A" w14:textId="334CA7F0" w:rsidR="004A6025" w:rsidRDefault="00466F8C" w:rsidP="001B2A84">
      <w:pPr>
        <w:ind w:firstLineChars="0" w:firstLine="0"/>
      </w:pPr>
      <w:r w:rsidRPr="00466F8C">
        <w:rPr>
          <w:noProof/>
        </w:rPr>
        <w:drawing>
          <wp:inline distT="0" distB="0" distL="0" distR="0" wp14:anchorId="0F5376D7" wp14:editId="6E8FCEED">
            <wp:extent cx="5400040" cy="4417695"/>
            <wp:effectExtent l="0" t="0" r="0" b="1905"/>
            <wp:docPr id="191546666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4417695"/>
                    </a:xfrm>
                    <a:prstGeom prst="rect">
                      <a:avLst/>
                    </a:prstGeom>
                    <a:noFill/>
                    <a:ln>
                      <a:noFill/>
                    </a:ln>
                  </pic:spPr>
                </pic:pic>
              </a:graphicData>
            </a:graphic>
          </wp:inline>
        </w:drawing>
      </w:r>
    </w:p>
    <w:p w14:paraId="715C6AC9" w14:textId="2A35FB9B" w:rsidR="00000D2E" w:rsidRPr="00000D2E" w:rsidRDefault="00000D2E" w:rsidP="00000D2E">
      <w:pPr>
        <w:ind w:firstLine="206"/>
        <w:rPr>
          <w:rFonts w:eastAsiaTheme="minorHAnsi"/>
        </w:rPr>
      </w:pPr>
      <w:r w:rsidRPr="00000D2E">
        <w:rPr>
          <w:rFonts w:eastAsiaTheme="minorHAnsi"/>
          <w:b/>
          <w:bCs/>
        </w:rPr>
        <w:t xml:space="preserve">Figure 1: </w:t>
      </w:r>
      <w:r>
        <w:rPr>
          <w:rFonts w:eastAsiaTheme="minorHAnsi"/>
          <w:b/>
          <w:bCs/>
        </w:rPr>
        <w:t>Peripheral arterial stiffness</w:t>
      </w:r>
      <w:r w:rsidRPr="00000D2E">
        <w:rPr>
          <w:rFonts w:eastAsiaTheme="minorHAnsi"/>
          <w:b/>
          <w:bCs/>
        </w:rPr>
        <w:t xml:space="preserve"> </w:t>
      </w:r>
      <w:r>
        <w:rPr>
          <w:rFonts w:eastAsiaTheme="minorHAnsi"/>
          <w:b/>
          <w:bCs/>
        </w:rPr>
        <w:t>in mental arithmetic task</w:t>
      </w:r>
    </w:p>
    <w:p w14:paraId="01799862" w14:textId="146AD778" w:rsidR="00000D2E" w:rsidRDefault="00000D2E" w:rsidP="00000D2E">
      <w:pPr>
        <w:rPr>
          <w:rFonts w:eastAsiaTheme="minorHAnsi"/>
        </w:rPr>
      </w:pPr>
      <w:r w:rsidRPr="00FC72AF">
        <w:rPr>
          <w:rFonts w:eastAsiaTheme="minorHAnsi"/>
        </w:rPr>
        <w:t xml:space="preserve">(A) </w:t>
      </w:r>
      <w:r w:rsidR="00CA0D6C">
        <w:rPr>
          <w:rFonts w:eastAsiaTheme="minorHAnsi"/>
        </w:rPr>
        <w:t>M</w:t>
      </w:r>
      <w:r w:rsidR="00416A52" w:rsidRPr="00416A52">
        <w:rPr>
          <w:rFonts w:eastAsiaTheme="minorHAnsi"/>
        </w:rPr>
        <w:t xml:space="preserve">ean peripheral arterial stiffness (right graph) alongside the coefficient of variation (CV) of peripheral arterial stiffness (left graph) throughout different phases of the task. Significant phase differences, as identified by post hoc tests following ANOVA, are marked </w:t>
      </w:r>
      <w:r w:rsidR="00416A52" w:rsidRPr="00416A52">
        <w:rPr>
          <w:rFonts w:eastAsiaTheme="minorHAnsi"/>
        </w:rPr>
        <w:lastRenderedPageBreak/>
        <w:t xml:space="preserve">with asterisks. </w:t>
      </w:r>
      <w:r w:rsidRPr="00FC72AF">
        <w:rPr>
          <w:rFonts w:eastAsiaTheme="minorHAnsi"/>
        </w:rPr>
        <w:t xml:space="preserve">(B) Correlation between the </w:t>
      </w:r>
      <w:r w:rsidR="0076362B">
        <w:rPr>
          <w:rFonts w:eastAsiaTheme="minorHAnsi"/>
        </w:rPr>
        <w:t>CV of peripheral arterial stiffness</w:t>
      </w:r>
      <w:r w:rsidRPr="00FC72AF">
        <w:rPr>
          <w:rFonts w:eastAsiaTheme="minorHAnsi"/>
        </w:rPr>
        <w:t xml:space="preserve"> and </w:t>
      </w:r>
      <w:r w:rsidR="00B67823">
        <w:rPr>
          <w:rFonts w:eastAsiaTheme="minorHAnsi"/>
        </w:rPr>
        <w:t>IAw</w:t>
      </w:r>
      <w:r w:rsidR="007C69CB">
        <w:rPr>
          <w:rFonts w:eastAsiaTheme="minorHAnsi"/>
        </w:rPr>
        <w:t>.</w:t>
      </w:r>
      <w:r w:rsidRPr="00FC72AF">
        <w:rPr>
          <w:rFonts w:eastAsiaTheme="minorHAnsi"/>
        </w:rPr>
        <w:t xml:space="preserve"> Each point represents data from an individual participant. The </w:t>
      </w:r>
      <w:r w:rsidR="007808C9">
        <w:rPr>
          <w:rFonts w:eastAsiaTheme="minorHAnsi"/>
        </w:rPr>
        <w:t>solid</w:t>
      </w:r>
      <w:r w:rsidRPr="00FC72AF">
        <w:rPr>
          <w:rFonts w:eastAsiaTheme="minorHAnsi"/>
        </w:rPr>
        <w:t xml:space="preserve"> line represents a linear regression line calculated by the least squares method. Significance levels are denoted as follows: *p&lt;0.05, **p&lt;0.01, ***p&lt;0.001. CV</w:t>
      </w:r>
      <w:r w:rsidR="008847D9">
        <w:rPr>
          <w:rFonts w:eastAsiaTheme="minorHAnsi"/>
        </w:rPr>
        <w:t>:</w:t>
      </w:r>
      <w:r w:rsidRPr="00FC72AF">
        <w:rPr>
          <w:rFonts w:eastAsiaTheme="minorHAnsi"/>
        </w:rPr>
        <w:t xml:space="preserve"> Coefficient of Variation.</w:t>
      </w:r>
    </w:p>
    <w:p w14:paraId="290987B8" w14:textId="6EE1DEAA" w:rsidR="00F95080" w:rsidRDefault="00F95080" w:rsidP="00F95080">
      <w:r>
        <w:t xml:space="preserve">We next assessed the recovery index of peripheral arterial stiffness and investigated its relationship with interoceptive indices through correlation analysis (Table 2). This involved computing correlation coefficients between the recovery index and each interoceptive index at T1 and T2. Our analysis did not reveal any significant correlation initially. </w:t>
      </w:r>
      <w:r w:rsidR="00DD2045" w:rsidRPr="00DD2045">
        <w:t>We also assessed whether the HDT at T1 could predict the recovery index at T2, but found no significant relationship.</w:t>
      </w:r>
      <w:r w:rsidR="00DD2045">
        <w:t xml:space="preserve"> </w:t>
      </w:r>
      <w:r>
        <w:t xml:space="preserve">Furthermore, we explored the relationship over time by calculating the difference between T2 and T1 values for both the recovery index and the interoceptive index, again computing correlation coefficients (Table 2). Here, we identified a significant correlation between </w:t>
      </w:r>
      <w:r w:rsidR="00B67823">
        <w:t>IAw</w:t>
      </w:r>
      <w:r>
        <w:t xml:space="preserve"> and the CV of peripheral arterial stiffness (r=0.50, p=0.041; Figure 1B), indicating a meaningful relationship over time.</w:t>
      </w:r>
      <w:r w:rsidR="001C0816">
        <w:t xml:space="preserve"> </w:t>
      </w:r>
      <w:r>
        <w:t xml:space="preserve">Additionally, while not reaching statistical significance, the relationship between </w:t>
      </w:r>
      <w:r w:rsidR="00B67823">
        <w:t>IAw</w:t>
      </w:r>
      <w:r>
        <w:t xml:space="preserve"> and the CV of peripheral arterial stiffness at T1 (r=0.34, p=0.24) and T2 (r=0.13, p=0.54) also showed positive correlations. These findings suggest an evolving connection between changes in autonomic nervous system activity, as reflected by peripheral arterial stiffness, and </w:t>
      </w:r>
      <w:r w:rsidR="00B67823">
        <w:t>IAw</w:t>
      </w:r>
      <w:r>
        <w:t>.</w:t>
      </w:r>
    </w:p>
    <w:p w14:paraId="4809606F" w14:textId="1195FE62" w:rsidR="00094964" w:rsidRPr="00D05663" w:rsidRDefault="00094964" w:rsidP="00094964">
      <w:pPr>
        <w:ind w:firstLine="206"/>
        <w:rPr>
          <w:rFonts w:eastAsiaTheme="minorHAnsi"/>
          <w:b/>
          <w:bCs/>
        </w:rPr>
      </w:pPr>
      <w:r w:rsidRPr="00D05663">
        <w:rPr>
          <w:rFonts w:eastAsiaTheme="minorHAnsi"/>
          <w:b/>
          <w:bCs/>
        </w:rPr>
        <w:t>Table 2: Correlation coefficients between recovery index of peripheral arterial stiffness and interoceptive indice</w:t>
      </w:r>
      <w:r w:rsidR="00D05663" w:rsidRPr="00D05663">
        <w:rPr>
          <w:rFonts w:eastAsiaTheme="minorHAnsi"/>
          <w:b/>
          <w:bCs/>
        </w:rPr>
        <w:t>s</w:t>
      </w:r>
    </w:p>
    <w:p w14:paraId="2AC563CF" w14:textId="3A55A1F0" w:rsidR="00094964" w:rsidRPr="00244F4D" w:rsidRDefault="00094964" w:rsidP="00094964">
      <w:pPr>
        <w:rPr>
          <w:rFonts w:eastAsiaTheme="minorHAnsi"/>
        </w:rPr>
      </w:pPr>
      <w:r w:rsidRPr="001B4570">
        <w:rPr>
          <w:rFonts w:eastAsiaTheme="minorHAnsi"/>
        </w:rPr>
        <w:t xml:space="preserve">*p&lt;0.05. </w:t>
      </w:r>
      <w:r w:rsidR="00D05663">
        <w:rPr>
          <w:rFonts w:eastAsiaTheme="minorHAnsi"/>
        </w:rPr>
        <w:t xml:space="preserve">HDT: </w:t>
      </w:r>
      <w:r w:rsidR="00736BC5">
        <w:rPr>
          <w:rFonts w:eastAsiaTheme="minorHAnsi"/>
        </w:rPr>
        <w:t>H</w:t>
      </w:r>
      <w:r w:rsidR="00D05663">
        <w:rPr>
          <w:rFonts w:eastAsiaTheme="minorHAnsi"/>
        </w:rPr>
        <w:t xml:space="preserve">eartbeat </w:t>
      </w:r>
      <w:r w:rsidR="00736BC5">
        <w:rPr>
          <w:rFonts w:eastAsiaTheme="minorHAnsi"/>
        </w:rPr>
        <w:t>D</w:t>
      </w:r>
      <w:r w:rsidR="00D05663">
        <w:rPr>
          <w:rFonts w:eastAsiaTheme="minorHAnsi"/>
        </w:rPr>
        <w:t xml:space="preserve">iscrimination </w:t>
      </w:r>
      <w:r w:rsidR="00736BC5">
        <w:rPr>
          <w:rFonts w:eastAsiaTheme="minorHAnsi"/>
        </w:rPr>
        <w:t>T</w:t>
      </w:r>
      <w:r w:rsidR="00D05663">
        <w:rPr>
          <w:rFonts w:eastAsiaTheme="minorHAnsi"/>
        </w:rPr>
        <w:t xml:space="preserve">ask, </w:t>
      </w:r>
      <w:r w:rsidR="00736BC5">
        <w:rPr>
          <w:rFonts w:eastAsiaTheme="minorHAnsi"/>
        </w:rPr>
        <w:t>IAcc</w:t>
      </w:r>
      <w:r w:rsidR="00D05663">
        <w:rPr>
          <w:rFonts w:eastAsiaTheme="minorHAnsi"/>
        </w:rPr>
        <w:t xml:space="preserve">: </w:t>
      </w:r>
      <w:r w:rsidR="00736BC5">
        <w:rPr>
          <w:rFonts w:eastAsiaTheme="minorHAnsi"/>
        </w:rPr>
        <w:t>Interoceptive Accuracy</w:t>
      </w:r>
      <w:r w:rsidR="00D05663">
        <w:rPr>
          <w:rFonts w:eastAsiaTheme="minorHAnsi"/>
        </w:rPr>
        <w:t xml:space="preserve">, </w:t>
      </w:r>
      <w:r w:rsidR="00736BC5">
        <w:rPr>
          <w:rFonts w:eastAsiaTheme="minorHAnsi"/>
        </w:rPr>
        <w:t xml:space="preserve">IAw: Interoceptive awareness, </w:t>
      </w:r>
      <w:r w:rsidR="00D05663">
        <w:rPr>
          <w:rFonts w:eastAsiaTheme="minorHAnsi"/>
        </w:rPr>
        <w:t xml:space="preserve">CV: </w:t>
      </w:r>
      <w:r w:rsidR="00736BC5">
        <w:rPr>
          <w:rFonts w:eastAsiaTheme="minorHAnsi"/>
        </w:rPr>
        <w:t>C</w:t>
      </w:r>
      <w:r w:rsidR="00D05663">
        <w:rPr>
          <w:rFonts w:eastAsiaTheme="minorHAnsi"/>
        </w:rPr>
        <w:t xml:space="preserve">oefficient of </w:t>
      </w:r>
      <w:r w:rsidR="00736BC5">
        <w:rPr>
          <w:rFonts w:eastAsiaTheme="minorHAnsi"/>
        </w:rPr>
        <w:t>V</w:t>
      </w:r>
      <w:r w:rsidR="00D05663">
        <w:rPr>
          <w:rFonts w:eastAsiaTheme="minorHAnsi"/>
        </w:rPr>
        <w:t>ariation</w:t>
      </w:r>
    </w:p>
    <w:p w14:paraId="4BB608DF" w14:textId="54B6D927" w:rsidR="00B57108" w:rsidRDefault="00D33B90" w:rsidP="00D0679B">
      <w:r>
        <w:object w:dxaOrig="8973" w:dyaOrig="6939" w14:anchorId="40D1E9A9">
          <v:shape id="_x0000_i1026" type="#_x0000_t75" style="width:320pt;height:247.5pt" o:ole="">
            <v:imagedata r:id="rId10" o:title=""/>
          </v:shape>
          <o:OLEObject Type="Embed" ProgID="Excel.Sheet.12" ShapeID="_x0000_i1026" DrawAspect="Content" ObjectID="_1777120525" r:id="rId11"/>
        </w:object>
      </w:r>
    </w:p>
    <w:p w14:paraId="5A18D09C" w14:textId="7CFAD70A" w:rsidR="0076494C" w:rsidRDefault="005E3706" w:rsidP="007B0FA5">
      <w:pPr>
        <w:pStyle w:val="2"/>
      </w:pPr>
      <w:r>
        <w:rPr>
          <w:rFonts w:hint="eastAsia"/>
        </w:rPr>
        <w:t>C</w:t>
      </w:r>
      <w:r>
        <w:t xml:space="preserve">orrelation between recovery index of EEG </w:t>
      </w:r>
      <w:r w:rsidR="00733999">
        <w:t>oscillation</w:t>
      </w:r>
      <w:r>
        <w:t xml:space="preserve"> and </w:t>
      </w:r>
      <w:r w:rsidR="00B67823">
        <w:t>IAw</w:t>
      </w:r>
    </w:p>
    <w:p w14:paraId="28630074" w14:textId="7B7007F8" w:rsidR="00560177" w:rsidRPr="00BD1DAA" w:rsidRDefault="00560177" w:rsidP="00D20BBD">
      <w:pPr>
        <w:rPr>
          <w:rFonts w:eastAsiaTheme="minorHAnsi"/>
        </w:rPr>
      </w:pPr>
      <w:r w:rsidRPr="00560177">
        <w:rPr>
          <w:rFonts w:eastAsiaTheme="minorHAnsi"/>
        </w:rPr>
        <w:t xml:space="preserve">Initially, we established that </w:t>
      </w:r>
      <w:r w:rsidR="00A22793">
        <w:rPr>
          <w:rFonts w:eastAsiaTheme="minorHAnsi"/>
        </w:rPr>
        <w:t>cognitive load</w:t>
      </w:r>
      <w:r w:rsidRPr="00560177">
        <w:rPr>
          <w:rFonts w:eastAsiaTheme="minorHAnsi"/>
        </w:rPr>
        <w:t xml:space="preserve"> in a mental arithmetic task induces stress-related changes observable in </w:t>
      </w:r>
      <w:r w:rsidR="00A22793">
        <w:rPr>
          <w:rFonts w:eastAsiaTheme="minorHAnsi"/>
        </w:rPr>
        <w:t>EEG</w:t>
      </w:r>
      <w:r w:rsidRPr="00560177">
        <w:rPr>
          <w:rFonts w:eastAsiaTheme="minorHAnsi"/>
        </w:rPr>
        <w:t>. A frequency analysis was conducted to assess variations between the baseline and task phases, as well as between the task and recovery phases, across a frequency range of 0.5-40 Hz. T-tests were utilized for these comparisons, with p-values adjusted through spatial-frequency clustering. Our findings indicate an increase in EEG power during the recovery phase compared to the task phase, particularly notable in the frontal and left temporal regions within the 7 to 9.5 Hz frequency band (Figure 3A). Conversely, no significant EEG power differences were detected between the baseline and task phases.</w:t>
      </w:r>
    </w:p>
    <w:p w14:paraId="32ACA055" w14:textId="07D635A0" w:rsidR="003A67CF" w:rsidRDefault="00236042" w:rsidP="003602F0">
      <w:pPr>
        <w:ind w:firstLineChars="0" w:firstLine="0"/>
      </w:pPr>
      <w:r w:rsidRPr="00236042">
        <w:rPr>
          <w:noProof/>
        </w:rPr>
        <w:lastRenderedPageBreak/>
        <w:drawing>
          <wp:inline distT="0" distB="0" distL="0" distR="0" wp14:anchorId="21E7EDB9" wp14:editId="09142F6A">
            <wp:extent cx="5400040" cy="3742055"/>
            <wp:effectExtent l="0" t="0" r="0" b="0"/>
            <wp:docPr id="1683678401"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40" cy="3742055"/>
                    </a:xfrm>
                    <a:prstGeom prst="rect">
                      <a:avLst/>
                    </a:prstGeom>
                    <a:noFill/>
                    <a:ln>
                      <a:noFill/>
                    </a:ln>
                  </pic:spPr>
                </pic:pic>
              </a:graphicData>
            </a:graphic>
          </wp:inline>
        </w:drawing>
      </w:r>
    </w:p>
    <w:p w14:paraId="23D0A196" w14:textId="4DD3F9B3" w:rsidR="005D6F24" w:rsidRPr="002E5DC9" w:rsidRDefault="005D6F24" w:rsidP="00AF0BE9">
      <w:pPr>
        <w:ind w:firstLine="206"/>
        <w:rPr>
          <w:b/>
          <w:bCs/>
        </w:rPr>
      </w:pPr>
      <w:r w:rsidRPr="002E5DC9">
        <w:rPr>
          <w:b/>
          <w:bCs/>
        </w:rPr>
        <w:t xml:space="preserve">Figure 3: EEG oscillation changes </w:t>
      </w:r>
      <w:r w:rsidR="00AF0BE9" w:rsidRPr="002E5DC9">
        <w:rPr>
          <w:b/>
          <w:bCs/>
        </w:rPr>
        <w:t xml:space="preserve">in mental arithmetic task </w:t>
      </w:r>
      <w:r w:rsidRPr="002E5DC9">
        <w:rPr>
          <w:b/>
          <w:bCs/>
        </w:rPr>
        <w:t xml:space="preserve">and correlations </w:t>
      </w:r>
      <w:r w:rsidR="00AF0BE9" w:rsidRPr="002E5DC9">
        <w:rPr>
          <w:b/>
          <w:bCs/>
        </w:rPr>
        <w:t xml:space="preserve">with </w:t>
      </w:r>
      <w:r w:rsidR="00B67823">
        <w:rPr>
          <w:b/>
          <w:bCs/>
        </w:rPr>
        <w:t>IAw</w:t>
      </w:r>
    </w:p>
    <w:p w14:paraId="15D3B1B7" w14:textId="3ED022E5" w:rsidR="005D6F24" w:rsidRDefault="005D6F24" w:rsidP="005D6F24">
      <w:r>
        <w:t xml:space="preserve">(A) </w:t>
      </w:r>
      <w:r w:rsidR="00AF0BE9">
        <w:t>D</w:t>
      </w:r>
      <w:r>
        <w:t xml:space="preserve">ifference in EEG activity between </w:t>
      </w:r>
      <w:r w:rsidR="00AF0BE9">
        <w:t>task</w:t>
      </w:r>
      <w:r>
        <w:t xml:space="preserve"> and </w:t>
      </w:r>
      <w:r w:rsidR="000B14CA">
        <w:t>recovery phase</w:t>
      </w:r>
      <w:r>
        <w:t xml:space="preserve">. (B) </w:t>
      </w:r>
      <w:r w:rsidR="000B14CA">
        <w:t>C</w:t>
      </w:r>
      <w:r>
        <w:t>orrelation between EEG re</w:t>
      </w:r>
      <w:r w:rsidR="000B14CA">
        <w:t>covery index</w:t>
      </w:r>
      <w:r>
        <w:t xml:space="preserve"> and </w:t>
      </w:r>
      <w:r w:rsidR="00B67823">
        <w:t>IAw</w:t>
      </w:r>
      <w:r w:rsidR="00131941">
        <w:t>.</w:t>
      </w:r>
      <w:r w:rsidR="00C94CB0" w:rsidRPr="00C94CB0">
        <w:t xml:space="preserve"> </w:t>
      </w:r>
      <w:r w:rsidR="00C94CB0" w:rsidRPr="00AE43F4">
        <w:t xml:space="preserve">Only frequencies for which significant </w:t>
      </w:r>
      <w:r w:rsidR="00C94CB0">
        <w:t xml:space="preserve">difference or </w:t>
      </w:r>
      <w:r w:rsidR="00C94CB0" w:rsidRPr="00AE43F4">
        <w:t xml:space="preserve">correlations were found by cluster analysis are depicted. </w:t>
      </w:r>
      <w:r>
        <w:t>Asterisks denote channels within significant clusters.</w:t>
      </w:r>
    </w:p>
    <w:p w14:paraId="73DD7065" w14:textId="56141EB0" w:rsidR="004A682E" w:rsidRDefault="004A682E" w:rsidP="00E44C69">
      <w:r w:rsidRPr="004A682E">
        <w:t xml:space="preserve">Subsequently, we conducted a correlation analysis to explore the relationship between the EEG recovery index and interoceptive indices, calculating correlation coefficients for both T1 and T2 and applying spatial-frequency clustering. However, this analysis did not reveal significant correlations for any of the assessed combinations. To further investigate if changes over time between the EEG recovery index and interoceptive indices were associated, we calculated the differences (T2-T1) and then computed correlation coefficients. This led to the identification of a significant cluster of correlations between the EEG recovery index's magnitude and </w:t>
      </w:r>
      <w:r w:rsidR="00B67823">
        <w:t>IAw</w:t>
      </w:r>
      <w:r w:rsidRPr="004A682E">
        <w:t xml:space="preserve"> within the 11-12.5 Hz frequency range, specifically from the frontal to the left temporal region (Figure 3B). Conversely, no significant correlation was found between the EEG recovery index and </w:t>
      </w:r>
      <w:r w:rsidR="00B67823">
        <w:t>IAcc</w:t>
      </w:r>
      <w:r w:rsidRPr="004A682E">
        <w:t>.</w:t>
      </w:r>
    </w:p>
    <w:p w14:paraId="06087589" w14:textId="5E0C9CE3" w:rsidR="00075C13" w:rsidRDefault="00855432" w:rsidP="00075C13">
      <w:pPr>
        <w:pStyle w:val="2"/>
      </w:pPr>
      <w:r>
        <w:rPr>
          <w:rFonts w:hint="eastAsia"/>
        </w:rPr>
        <w:lastRenderedPageBreak/>
        <w:t>C</w:t>
      </w:r>
      <w:r>
        <w:t>orrelation between resilience</w:t>
      </w:r>
      <w:r w:rsidR="00C95FE5">
        <w:t xml:space="preserve"> </w:t>
      </w:r>
      <w:r>
        <w:t>and interocepti</w:t>
      </w:r>
      <w:r w:rsidR="007C70B1">
        <w:t>on</w:t>
      </w:r>
      <w:r w:rsidR="00C95FE5">
        <w:t xml:space="preserve"> questionnaires</w:t>
      </w:r>
    </w:p>
    <w:p w14:paraId="26C9F4BB" w14:textId="5884CC6B" w:rsidR="00075C13" w:rsidRDefault="0040617B" w:rsidP="007C70B1">
      <w:r w:rsidRPr="0040617B">
        <w:t xml:space="preserve">We explored the relationship between resilience, as measured by the RS, and </w:t>
      </w:r>
      <w:r w:rsidR="00B67823">
        <w:t>IAw</w:t>
      </w:r>
      <w:r w:rsidRPr="0040617B">
        <w:t>, assessed through questionnaires including the MAIA and the BPQ (Table 3). The results revealed strong and significant correlations between specific MAIA subscales</w:t>
      </w:r>
      <w:r w:rsidR="00901B41">
        <w:t xml:space="preserve">, </w:t>
      </w:r>
      <w:r w:rsidRPr="0040617B">
        <w:t>Attention Regulation (r=0.7</w:t>
      </w:r>
      <w:r w:rsidR="001E251E">
        <w:t>0</w:t>
      </w:r>
      <w:r w:rsidRPr="0040617B">
        <w:t>, p=0.0</w:t>
      </w:r>
      <w:r w:rsidR="001E251E">
        <w:t>39</w:t>
      </w:r>
      <w:r w:rsidRPr="0040617B">
        <w:t>) and Trusting (r=0.6</w:t>
      </w:r>
      <w:r w:rsidR="00057E6E">
        <w:t>0</w:t>
      </w:r>
      <w:r w:rsidRPr="0040617B">
        <w:t>, p</w:t>
      </w:r>
      <w:r w:rsidR="00057E6E">
        <w:t>=</w:t>
      </w:r>
      <w:r w:rsidRPr="0040617B">
        <w:t>0.00</w:t>
      </w:r>
      <w:r w:rsidR="00057E6E">
        <w:t>8</w:t>
      </w:r>
      <w:r w:rsidRPr="0040617B">
        <w:t>)</w:t>
      </w:r>
      <w:r w:rsidR="00901B41">
        <w:t xml:space="preserve"> </w:t>
      </w:r>
      <w:r w:rsidRPr="0040617B">
        <w:t>and resilience. Furthermore, the overall mean score of the MAIA was also significantly correlated with the RS (r=0.5</w:t>
      </w:r>
      <w:r w:rsidR="00057E6E">
        <w:t>5</w:t>
      </w:r>
      <w:r w:rsidRPr="0040617B">
        <w:t>, p=0.0</w:t>
      </w:r>
      <w:r w:rsidR="00057E6E">
        <w:t>1</w:t>
      </w:r>
      <w:r w:rsidRPr="0040617B">
        <w:t xml:space="preserve">), indicating a meaningful association between </w:t>
      </w:r>
      <w:r w:rsidR="00B67823">
        <w:t>IAw</w:t>
      </w:r>
      <w:r w:rsidRPr="0040617B">
        <w:t xml:space="preserve"> and resilience.</w:t>
      </w:r>
      <w:r w:rsidR="007C70B1">
        <w:t xml:space="preserve"> </w:t>
      </w:r>
    </w:p>
    <w:p w14:paraId="3363CF44" w14:textId="5516B7F8" w:rsidR="00892D3C" w:rsidRPr="00C26441" w:rsidRDefault="00892D3C" w:rsidP="00892D3C">
      <w:pPr>
        <w:ind w:firstLine="206"/>
        <w:rPr>
          <w:rFonts w:eastAsiaTheme="minorHAnsi"/>
          <w:b/>
          <w:bCs/>
        </w:rPr>
      </w:pPr>
      <w:r w:rsidRPr="00C26441">
        <w:rPr>
          <w:rFonts w:eastAsiaTheme="minorHAnsi"/>
          <w:b/>
          <w:bCs/>
        </w:rPr>
        <w:t>Table 3: Correlation Between Resilience Scale and Interoception-related questionnaires</w:t>
      </w:r>
    </w:p>
    <w:p w14:paraId="7FB3AEE0" w14:textId="2BA769BB" w:rsidR="007C7D79" w:rsidRPr="007C7D79" w:rsidRDefault="00892D3C" w:rsidP="00C26441">
      <w:pPr>
        <w:rPr>
          <w:rFonts w:eastAsiaTheme="minorHAnsi"/>
        </w:rPr>
      </w:pPr>
      <w:r w:rsidRPr="00892D3C">
        <w:rPr>
          <w:rFonts w:eastAsiaTheme="minorHAnsi"/>
        </w:rPr>
        <w:t xml:space="preserve">This table presents the correlation coefficients between the Resilience Scale and questionnaires assessing </w:t>
      </w:r>
      <w:r w:rsidR="00B67823">
        <w:rPr>
          <w:rFonts w:eastAsiaTheme="minorHAnsi"/>
        </w:rPr>
        <w:t>IAw</w:t>
      </w:r>
      <w:r w:rsidRPr="00892D3C">
        <w:rPr>
          <w:rFonts w:eastAsiaTheme="minorHAnsi"/>
        </w:rPr>
        <w:t>, BPQ and MAIA. Significance levels are indicated as follows: **p&lt;0.01, ***p&lt;0.001</w:t>
      </w:r>
      <w:r w:rsidR="00C26441">
        <w:rPr>
          <w:rFonts w:eastAsiaTheme="minorHAnsi"/>
        </w:rPr>
        <w:t xml:space="preserve">. </w:t>
      </w:r>
      <w:r w:rsidR="00C26441" w:rsidRPr="00752CCD">
        <w:rPr>
          <w:rFonts w:eastAsiaTheme="minorHAnsi"/>
        </w:rPr>
        <w:t xml:space="preserve">BPQ: Body Perception Questionnaire, MAIA: Multidimensional Assessment of </w:t>
      </w:r>
      <w:r w:rsidR="00B67823">
        <w:rPr>
          <w:rFonts w:eastAsiaTheme="minorHAnsi"/>
        </w:rPr>
        <w:t>IAw</w:t>
      </w:r>
      <w:r w:rsidR="00C26441" w:rsidRPr="00752CCD">
        <w:rPr>
          <w:rFonts w:eastAsiaTheme="minorHAnsi"/>
        </w:rPr>
        <w:t>.</w:t>
      </w:r>
    </w:p>
    <w:bookmarkStart w:id="0" w:name="_MON_1770803176"/>
    <w:bookmarkEnd w:id="0"/>
    <w:p w14:paraId="7C7F5766" w14:textId="06A68800" w:rsidR="00825365" w:rsidRPr="00075C13" w:rsidRDefault="00A574BC" w:rsidP="00075C13">
      <w:r>
        <w:object w:dxaOrig="6712" w:dyaOrig="4009" w14:anchorId="2EBA136F">
          <v:shape id="_x0000_i1027" type="#_x0000_t75" style="width:297pt;height:178pt" o:ole="">
            <v:imagedata r:id="rId13" o:title=""/>
          </v:shape>
          <o:OLEObject Type="Embed" ProgID="Excel.Sheet.12" ShapeID="_x0000_i1027" DrawAspect="Content" ObjectID="_1777120526" r:id="rId14"/>
        </w:object>
      </w:r>
    </w:p>
    <w:p w14:paraId="277EF9D9" w14:textId="58187506" w:rsidR="003D28C0" w:rsidRDefault="00FD06CC" w:rsidP="003D28C0">
      <w:pPr>
        <w:pStyle w:val="2"/>
      </w:pPr>
      <w:r>
        <w:t>Re-test reliability of HDT</w:t>
      </w:r>
    </w:p>
    <w:p w14:paraId="2283A1E9" w14:textId="56CE5EFD" w:rsidR="00DC1FCA" w:rsidRDefault="00DC1FCA" w:rsidP="00DC1FCA">
      <w:r>
        <w:t xml:space="preserve">To evaluate the stability of the HDT measures, d' for </w:t>
      </w:r>
      <w:r w:rsidR="00B67823">
        <w:t>IAcc</w:t>
      </w:r>
      <w:r>
        <w:t xml:space="preserve"> and AUC for </w:t>
      </w:r>
      <w:r w:rsidR="00B67823">
        <w:t>IAw</w:t>
      </w:r>
      <w:r>
        <w:t>, across two assessments spaced one month apart, we calculated the</w:t>
      </w:r>
      <w:r w:rsidR="001E3F98">
        <w:t xml:space="preserve"> </w:t>
      </w:r>
      <w:r>
        <w:t xml:space="preserve">ICCs. The ICC for d' was r = 0.42, indicating a moderate yet significant correlation (F(28, 28)=2.46, p=0.02; Figure 3), suggesting consistency in </w:t>
      </w:r>
      <w:r w:rsidR="00B67823">
        <w:t>IAcc</w:t>
      </w:r>
      <w:r>
        <w:t xml:space="preserve"> over time. Likewise, the ICC for AUC stood at r = 0.48, also showing a moderate and significant correlation (F(28, 28)=2.83, p=0.009; Figure 3), pointing towards stable </w:t>
      </w:r>
      <w:r w:rsidR="00B67823">
        <w:t>IAw</w:t>
      </w:r>
      <w:r>
        <w:t xml:space="preserve"> across the two measurements.</w:t>
      </w:r>
    </w:p>
    <w:p w14:paraId="19AE2C65" w14:textId="0B7B6E4B" w:rsidR="00E37224" w:rsidRPr="00E37224" w:rsidRDefault="00DC1FCA" w:rsidP="003D28C0">
      <w:r>
        <w:lastRenderedPageBreak/>
        <w:t>Additionally, a t-test comparing the mean values of d' and AUC at T1 and T2 was conducted to assess any potential changes attributable to participation in the study. The mean d' scores were 0.65±0.69 at T1 and 0.68±0.69 at T2, with no significant difference between the two times (t(28)=0.22, p=0.83). Similarly, mean AUC values were 0.62±0.16 at T1 and 0.65±0.17 at T2, also showing no significant change (t(28)=0.91, p=0.37). These results indicate that both measures of interoceptive processing remained consistent over the duration of the study.</w:t>
      </w:r>
    </w:p>
    <w:p w14:paraId="39FA6EC0" w14:textId="6546E759" w:rsidR="003D28C0" w:rsidRPr="00C020B3" w:rsidRDefault="00D21312" w:rsidP="00236042">
      <w:pPr>
        <w:ind w:firstLineChars="0" w:firstLine="0"/>
      </w:pPr>
      <w:r w:rsidRPr="00D21312">
        <w:rPr>
          <w:noProof/>
        </w:rPr>
        <w:drawing>
          <wp:inline distT="0" distB="0" distL="0" distR="0" wp14:anchorId="48266321" wp14:editId="3CB7B120">
            <wp:extent cx="4838700" cy="1813375"/>
            <wp:effectExtent l="0" t="0" r="0" b="0"/>
            <wp:docPr id="836535118"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41668" cy="1814487"/>
                    </a:xfrm>
                    <a:prstGeom prst="rect">
                      <a:avLst/>
                    </a:prstGeom>
                    <a:noFill/>
                    <a:ln>
                      <a:noFill/>
                    </a:ln>
                  </pic:spPr>
                </pic:pic>
              </a:graphicData>
            </a:graphic>
          </wp:inline>
        </w:drawing>
      </w:r>
    </w:p>
    <w:p w14:paraId="21BF264D" w14:textId="0933DB4E" w:rsidR="001E3F98" w:rsidRPr="00935B2A" w:rsidRDefault="001E3F98" w:rsidP="001E3F98">
      <w:pPr>
        <w:ind w:firstLine="206"/>
        <w:rPr>
          <w:rFonts w:eastAsiaTheme="minorHAnsi"/>
          <w:b/>
          <w:bCs/>
        </w:rPr>
      </w:pPr>
      <w:r w:rsidRPr="00935B2A">
        <w:rPr>
          <w:rFonts w:eastAsiaTheme="minorHAnsi"/>
          <w:b/>
          <w:bCs/>
        </w:rPr>
        <w:t>Figure 3: Scatterplots of the HDT</w:t>
      </w:r>
      <w:r w:rsidR="00485A67">
        <w:rPr>
          <w:rFonts w:eastAsiaTheme="minorHAnsi"/>
          <w:b/>
          <w:bCs/>
        </w:rPr>
        <w:t xml:space="preserve"> measures</w:t>
      </w:r>
      <w:r w:rsidRPr="00935B2A">
        <w:rPr>
          <w:rFonts w:eastAsiaTheme="minorHAnsi"/>
          <w:b/>
          <w:bCs/>
        </w:rPr>
        <w:t xml:space="preserve"> </w:t>
      </w:r>
      <w:r w:rsidR="000E4222">
        <w:rPr>
          <w:rFonts w:eastAsiaTheme="minorHAnsi"/>
          <w:b/>
          <w:bCs/>
        </w:rPr>
        <w:t>over time</w:t>
      </w:r>
    </w:p>
    <w:p w14:paraId="0C264A6B" w14:textId="23AC5495" w:rsidR="001E3F98" w:rsidRPr="001E3F98" w:rsidRDefault="005664EE" w:rsidP="003D28C0">
      <w:pPr>
        <w:rPr>
          <w:rFonts w:eastAsiaTheme="minorHAnsi"/>
        </w:rPr>
      </w:pPr>
      <w:r w:rsidRPr="005664EE">
        <w:rPr>
          <w:rFonts w:eastAsiaTheme="minorHAnsi"/>
        </w:rPr>
        <w:t>This figure presents scatterplots for the HDT</w:t>
      </w:r>
      <w:r w:rsidR="00750487">
        <w:rPr>
          <w:rFonts w:eastAsiaTheme="minorHAnsi"/>
        </w:rPr>
        <w:t>’s</w:t>
      </w:r>
      <w:r w:rsidRPr="005664EE">
        <w:rPr>
          <w:rFonts w:eastAsiaTheme="minorHAnsi"/>
        </w:rPr>
        <w:t xml:space="preserve"> d' and AUC across two time points, T1 and T2. The left graph illustrates d', while the right graph focuses on AUC, with each data point corresponding to an individual participant's scores. </w:t>
      </w:r>
      <w:r w:rsidR="001E3F98" w:rsidRPr="001A3B14">
        <w:rPr>
          <w:rFonts w:eastAsiaTheme="minorHAnsi"/>
        </w:rPr>
        <w:t xml:space="preserve">The </w:t>
      </w:r>
      <w:r>
        <w:rPr>
          <w:rFonts w:eastAsiaTheme="minorHAnsi"/>
        </w:rPr>
        <w:t>solid</w:t>
      </w:r>
      <w:r w:rsidR="001E3F98" w:rsidRPr="001A3B14">
        <w:rPr>
          <w:rFonts w:eastAsiaTheme="minorHAnsi"/>
        </w:rPr>
        <w:t xml:space="preserve"> line represents a linear regression line calculated using the least squares method.</w:t>
      </w:r>
      <w:r w:rsidR="00D14E4C">
        <w:rPr>
          <w:rFonts w:eastAsiaTheme="minorHAnsi"/>
        </w:rPr>
        <w:t xml:space="preserve"> HDT: heartbeat discrimination task, AUC: area under the curve.</w:t>
      </w:r>
    </w:p>
    <w:p w14:paraId="1814590E" w14:textId="486554AD" w:rsidR="002A77C2" w:rsidRDefault="002A77C2" w:rsidP="00440506">
      <w:pPr>
        <w:pStyle w:val="1"/>
      </w:pPr>
      <w:r w:rsidRPr="001309B7">
        <w:t>Discussion</w:t>
      </w:r>
    </w:p>
    <w:p w14:paraId="3E0450C3" w14:textId="630A726A" w:rsidR="00E64A26" w:rsidRDefault="00E64A26" w:rsidP="001174D4">
      <w:pPr>
        <w:rPr>
          <w:rFonts w:eastAsiaTheme="minorHAnsi"/>
        </w:rPr>
      </w:pPr>
      <w:r w:rsidRPr="00E64A26">
        <w:rPr>
          <w:rFonts w:eastAsiaTheme="minorHAnsi"/>
        </w:rPr>
        <w:t xml:space="preserve">In </w:t>
      </w:r>
      <w:r w:rsidR="00F26943">
        <w:rPr>
          <w:rFonts w:eastAsiaTheme="minorHAnsi"/>
        </w:rPr>
        <w:t>this</w:t>
      </w:r>
      <w:r w:rsidRPr="00E64A26">
        <w:rPr>
          <w:rFonts w:eastAsiaTheme="minorHAnsi"/>
        </w:rPr>
        <w:t xml:space="preserve"> study, we investigated the correlations between peripheral arterial stiffness, EEG oscillations</w:t>
      </w:r>
      <w:r w:rsidR="00BD10BA">
        <w:rPr>
          <w:rFonts w:eastAsiaTheme="minorHAnsi"/>
        </w:rPr>
        <w:t xml:space="preserve"> </w:t>
      </w:r>
      <w:r w:rsidR="00BD10BA" w:rsidRPr="00E64A26">
        <w:rPr>
          <w:rFonts w:eastAsiaTheme="minorHAnsi"/>
        </w:rPr>
        <w:t>during a cognitive load task</w:t>
      </w:r>
      <w:r w:rsidRPr="00E64A26">
        <w:rPr>
          <w:rFonts w:eastAsiaTheme="minorHAnsi"/>
        </w:rPr>
        <w:t xml:space="preserve">, and interoceptive </w:t>
      </w:r>
      <w:r w:rsidR="00BD10BA">
        <w:rPr>
          <w:rFonts w:eastAsiaTheme="minorHAnsi"/>
        </w:rPr>
        <w:t>ability</w:t>
      </w:r>
      <w:r w:rsidRPr="00E64A26">
        <w:rPr>
          <w:rFonts w:eastAsiaTheme="minorHAnsi"/>
        </w:rPr>
        <w:t xml:space="preserve">. Our findings reveal a significant relationship between the CV of peripheral arterial stiffness during recovery and high levels of </w:t>
      </w:r>
      <w:r w:rsidR="00B67823">
        <w:rPr>
          <w:rFonts w:eastAsiaTheme="minorHAnsi"/>
        </w:rPr>
        <w:t>IAw</w:t>
      </w:r>
      <w:r w:rsidRPr="00E64A26">
        <w:rPr>
          <w:rFonts w:eastAsiaTheme="minorHAnsi"/>
        </w:rPr>
        <w:t xml:space="preserve">. This indicates that individuals with greater awareness of their internal bodily states tend to exhibit more pronounced physiological recovery after cognitive stress. Additionally, we observed a correlation between EEG alpha power during recovery and enhanced </w:t>
      </w:r>
      <w:r w:rsidR="00B67823">
        <w:rPr>
          <w:rFonts w:eastAsiaTheme="minorHAnsi"/>
        </w:rPr>
        <w:t>IAw</w:t>
      </w:r>
      <w:r w:rsidRPr="00E64A26">
        <w:rPr>
          <w:rFonts w:eastAsiaTheme="minorHAnsi"/>
        </w:rPr>
        <w:t>, suggesting that the recovery phase of cognitive load is associated with both autonomic and central nervous system markers of interoception.</w:t>
      </w:r>
    </w:p>
    <w:p w14:paraId="2774FA74" w14:textId="40908D57" w:rsidR="004D4D1C" w:rsidRDefault="003615A4" w:rsidP="004D4D1C">
      <w:r w:rsidRPr="001065A5">
        <w:lastRenderedPageBreak/>
        <w:t xml:space="preserve">Peripheral blood vessels, including microvessels, are mainly regulated by the sympathetic nervous system, and are known to exhibit pronounced acute responses, such as contraction and relaxation, in response to external stimuli </w:t>
      </w:r>
      <w:r w:rsidR="004E0221">
        <w:fldChar w:fldCharType="begin"/>
      </w:r>
      <w:r w:rsidR="008C2B47">
        <w:instrText xml:space="preserve"> ADDIN EN.CITE &lt;EndNote&gt;&lt;Cite&gt;&lt;Author&gt;Hirano&lt;/Author&gt;&lt;Year&gt;2011&lt;/Year&gt;&lt;RecNum&gt;1841&lt;/RecNum&gt;&lt;DisplayText&gt;(Hirano, Maruyama et al. 2011)&lt;/DisplayText&gt;&lt;record&gt;&lt;rec-number&gt;1841&lt;/rec-number&gt;&lt;foreign-keys&gt;&lt;key app="EN" db-id="5ppdtzwa8zzxfxeft21v5aeddps2dsfvtfzx" timestamp="1684492961"&gt;1841&lt;/key&gt;&lt;/foreign-keys&gt;&lt;ref-type name="Journal Article"&gt;17&lt;/ref-type&gt;&lt;contributors&gt;&lt;authors&gt;&lt;author&gt;Hirano, Harutoyo&lt;/author&gt;&lt;author&gt;Maruyama, Hiromi&lt;/author&gt;&lt;author&gt;Kutluk, Abdugheni&lt;/author&gt;&lt;author&gt;Tsuji, Toshio&lt;/author&gt;&lt;author&gt;Fukuda, Osamu&lt;/author&gt;&lt;author&gt;Ueno, Naohiro&lt;/author&gt;&lt;author&gt;Ukawa, Teiji&lt;/author&gt;&lt;author&gt;Nakamura, Ryuji&lt;/author&gt;&lt;author&gt;Saeki, Noboru&lt;/author&gt;&lt;author&gt;Kawamoto, Masashi&lt;/author&gt;&lt;/authors&gt;&lt;/contributors&gt;&lt;titles&gt;&lt;title&gt;Noninvasive estimation of arterial viscoelastic indices using a foil-type flexible pressure sensor and a photoplethysmogram&lt;/title&gt;&lt;secondary-title&gt;International Journal on Electrical Engineering and Informatics&lt;/secondary-title&gt;&lt;/titles&gt;&lt;periodical&gt;&lt;full-title&gt;International Journal on Electrical Engineering and Informatics&lt;/full-title&gt;&lt;/periodical&gt;&lt;pages&gt;498-515&lt;/pages&gt;&lt;volume&gt;3&lt;/volume&gt;&lt;number&gt;4&lt;/number&gt;&lt;dates&gt;&lt;year&gt;2011&lt;/year&gt;&lt;/dates&gt;&lt;isbn&gt;2085-6830&lt;/isbn&gt;&lt;urls&gt;&lt;/urls&gt;&lt;/record&gt;&lt;/Cite&gt;&lt;/EndNote&gt;</w:instrText>
      </w:r>
      <w:r w:rsidR="004E0221">
        <w:fldChar w:fldCharType="separate"/>
      </w:r>
      <w:r w:rsidR="008C2B47">
        <w:rPr>
          <w:noProof/>
        </w:rPr>
        <w:t>(Hirano, Maruyama et al. 2011)</w:t>
      </w:r>
      <w:r w:rsidR="004E0221">
        <w:fldChar w:fldCharType="end"/>
      </w:r>
      <w:r w:rsidR="00BC331D" w:rsidRPr="001065A5">
        <w:t xml:space="preserve">. Similarly, </w:t>
      </w:r>
      <w:r w:rsidR="00C12D5A" w:rsidRPr="00C12D5A">
        <w:t>Psychological stress triggers sympathoexcitatory responses, such as vasoconstriction in the skin and</w:t>
      </w:r>
      <w:r w:rsidR="00A71D53" w:rsidRPr="00A71D53">
        <w:t xml:space="preserve"> </w:t>
      </w:r>
      <w:r w:rsidR="00A71D53" w:rsidRPr="001065A5">
        <w:t>viscera</w:t>
      </w:r>
      <w:r w:rsidR="00C12D5A" w:rsidRPr="00C12D5A">
        <w:t xml:space="preserve">, </w:t>
      </w:r>
      <w:r w:rsidR="00247F8C">
        <w:t>facilitating</w:t>
      </w:r>
      <w:r w:rsidR="00C12D5A" w:rsidRPr="00C12D5A">
        <w:t xml:space="preserve"> the body's acute response to stress</w:t>
      </w:r>
      <w:r w:rsidR="00BC331D">
        <w:t xml:space="preserve"> </w:t>
      </w:r>
      <w:r w:rsidR="00BF386A">
        <w:fldChar w:fldCharType="begin"/>
      </w:r>
      <w:r w:rsidR="008C2B47">
        <w:instrText xml:space="preserve"> ADDIN EN.CITE &lt;EndNote&gt;&lt;Cite&gt;&lt;Author&gt;Nakamura&lt;/Author&gt;&lt;Year&gt;2022&lt;/Year&gt;&lt;RecNum&gt;1965&lt;/RecNum&gt;&lt;DisplayText&gt;(Nakamura and Morrison 2022)&lt;/DisplayText&gt;&lt;record&gt;&lt;rec-number&gt;1965&lt;/rec-number&gt;&lt;foreign-keys&gt;&lt;key app="EN" db-id="5ppdtzwa8zzxfxeft21v5aeddps2dsfvtfzx" timestamp="1707103930"&gt;1965&lt;/key&gt;&lt;/foreign-keys&gt;&lt;ref-type name="Journal Article"&gt;17&lt;/ref-type&gt;&lt;contributors&gt;&lt;authors&gt;&lt;author&gt;Nakamura, Kazuhiro&lt;/author&gt;&lt;author&gt;Morrison, Shaun F.&lt;/author&gt;&lt;/authors&gt;&lt;/contributors&gt;&lt;titles&gt;&lt;title&gt;Central sympathetic network for thermoregulatory responses to psychological stress&lt;/title&gt;&lt;secondary-title&gt;Autonomic Neuroscience&lt;/secondary-title&gt;&lt;/titles&gt;&lt;periodical&gt;&lt;full-title&gt;Autonomic Neuroscience&lt;/full-title&gt;&lt;abbr-1&gt;Auton. Neurosci.&lt;/abbr-1&gt;&lt;abbr-2&gt;Auton Neurosci&lt;/abbr-2&gt;&lt;/periodical&gt;&lt;pages&gt;102918&lt;/pages&gt;&lt;volume&gt;237&lt;/volume&gt;&lt;keywords&gt;&lt;keyword&gt;Cardiovascular&lt;/keyword&gt;&lt;keyword&gt;Emotion&lt;/keyword&gt;&lt;keyword&gt;Psychogenic fever&lt;/keyword&gt;&lt;keyword&gt;Psychosomatic&lt;/keyword&gt;&lt;keyword&gt;Stress&lt;/keyword&gt;&lt;keyword&gt;Thermoregulation&lt;/keyword&gt;&lt;/keywords&gt;&lt;dates&gt;&lt;year&gt;2022&lt;/year&gt;&lt;pub-dates&gt;&lt;date&gt;2022/01/01/&lt;/date&gt;&lt;/pub-dates&gt;&lt;/dates&gt;&lt;isbn&gt;1566-0702&lt;/isbn&gt;&lt;urls&gt;&lt;related-urls&gt;&lt;url&gt;https://www.sciencedirect.com/science/article/pii/S156607022100148X&lt;/url&gt;&lt;/related-urls&gt;&lt;/urls&gt;&lt;electronic-resource-num&gt;https://doi.org/10.1016/j.autneu.2021.102918&lt;/electronic-resource-num&gt;&lt;/record&gt;&lt;/Cite&gt;&lt;/EndNote&gt;</w:instrText>
      </w:r>
      <w:r w:rsidR="00BF386A">
        <w:fldChar w:fldCharType="separate"/>
      </w:r>
      <w:r w:rsidR="008C2B47">
        <w:rPr>
          <w:noProof/>
        </w:rPr>
        <w:t>(Nakamura and Morrison 2022)</w:t>
      </w:r>
      <w:r w:rsidR="00BF386A">
        <w:fldChar w:fldCharType="end"/>
      </w:r>
      <w:r w:rsidR="00D50551" w:rsidRPr="001065A5">
        <w:t xml:space="preserve">. This </w:t>
      </w:r>
      <w:r w:rsidR="00B0611B">
        <w:t>implies</w:t>
      </w:r>
      <w:r w:rsidR="00D50551" w:rsidRPr="001065A5">
        <w:t xml:space="preserve"> that individuals with enhanced </w:t>
      </w:r>
      <w:r w:rsidR="00B67823">
        <w:t>IAw</w:t>
      </w:r>
      <w:r w:rsidR="00D50551" w:rsidRPr="001065A5">
        <w:t xml:space="preserve"> may be better able to modulate their autonomic response to stress and quickly return to a baseline or calm state. Indeed, it has been </w:t>
      </w:r>
      <w:r w:rsidR="00E56982">
        <w:t>proposed</w:t>
      </w:r>
      <w:r w:rsidR="00D50551" w:rsidRPr="001065A5">
        <w:t xml:space="preserve"> that </w:t>
      </w:r>
      <w:r w:rsidR="00D50551">
        <w:t>interoceptive</w:t>
      </w:r>
      <w:r w:rsidR="00D50551" w:rsidRPr="001065A5">
        <w:t xml:space="preserve"> processing may modulate autonomic activity, including sympathetic activity, and promote more balanced sympathetic and parasympathetic interactions during stress </w:t>
      </w:r>
      <w:r w:rsidR="000F1265">
        <w:fldChar w:fldCharType="begin">
          <w:fldData xml:space="preserve">PEVuZE5vdGU+PENpdGU+PEF1dGhvcj5TY2h1bHo8L0F1dGhvcj48WWVhcj4yMDE1PC9ZZWFyPjxS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</w:fldData>
        </w:fldChar>
      </w:r>
      <w:r w:rsidR="008C2B47">
        <w:instrText xml:space="preserve"> ADDIN EN.CITE </w:instrText>
      </w:r>
      <w:r w:rsidR="008C2B47">
        <w:fldChar w:fldCharType="begin">
          <w:fldData xml:space="preserve">PEVuZE5vdGU+PENpdGU+PEF1dGhvcj5TY2h1bHo8L0F1dGhvcj48WWVhcj4yMDE1PC9ZZWFyPjxS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</w:fldData>
        </w:fldChar>
      </w:r>
      <w:r w:rsidR="008C2B47">
        <w:instrText xml:space="preserve"> ADDIN EN.CITE.DATA </w:instrText>
      </w:r>
      <w:r w:rsidR="008C2B47">
        <w:fldChar w:fldCharType="end"/>
      </w:r>
      <w:r w:rsidR="000F1265">
        <w:fldChar w:fldCharType="separate"/>
      </w:r>
      <w:r w:rsidR="008C2B47">
        <w:rPr>
          <w:noProof/>
        </w:rPr>
        <w:t>(Schulz and Vögele 2015, Berntson, Gianaros et al. 2018)</w:t>
      </w:r>
      <w:r w:rsidR="000F1265">
        <w:fldChar w:fldCharType="end"/>
      </w:r>
      <w:r w:rsidR="00BA3E35" w:rsidRPr="001065A5">
        <w:t xml:space="preserve">. </w:t>
      </w:r>
      <w:r w:rsidR="00BC1A58">
        <w:t xml:space="preserve">This ability to manage autonomic nervous system to stress effectively could enhance long-term stress resilience and, by extension, psychological well-being </w:t>
      </w:r>
      <w:r w:rsidR="009C288B">
        <w:fldChar w:fldCharType="begin"/>
      </w:r>
      <w:r w:rsidR="008C2B47">
        <w:instrText xml:space="preserve"> ADDIN EN.CITE &lt;EndNote&gt;&lt;Cite&gt;&lt;Author&gt;Critchley&lt;/Author&gt;&lt;Year&gt;2017&lt;/Year&gt;&lt;RecNum&gt;1498&lt;/RecNum&gt;&lt;DisplayText&gt;(Critchley and Garfinkel 2017)&lt;/DisplayText&gt;&lt;record&gt;&lt;rec-number&gt;1498&lt;/rec-number&gt;&lt;foreign-keys&gt;&lt;key app="EN" db-id="5ppdtzwa8zzxfxeft21v5aeddps2dsfvtfzx" timestamp="1629248558"&gt;1498&lt;/key&gt;&lt;/foreign-keys&gt;&lt;ref-type name="Journal Article"&gt;17&lt;/ref-type&gt;&lt;contributors&gt;&lt;authors&gt;&lt;author&gt;Critchley, Hugo D&lt;/author&gt;&lt;author&gt;Garfinkel, Sarah N&lt;/author&gt;&lt;/authors&gt;&lt;/contributors&gt;&lt;titles&gt;&lt;title&gt;Interoception and emotion&lt;/title&gt;&lt;secondary-title&gt;Current Opinion in Psychology&lt;/secondary-title&gt;&lt;/titles&gt;&lt;periodical&gt;&lt;full-title&gt;Current Opinion in Psychology&lt;/full-title&gt;&lt;abbr-1&gt;Curr Opin Psychol&lt;/abbr-1&gt;&lt;/periodical&gt;&lt;pages&gt;7-14&lt;/pages&gt;&lt;volume&gt;17&lt;/volume&gt;&lt;dates&gt;&lt;year&gt;2017&lt;/year&gt;&lt;/dates&gt;&lt;isbn&gt;2352-250X&lt;/isbn&gt;&lt;urls&gt;&lt;/urls&gt;&lt;custom4&gt;&lt;style face="normal" font="default" charset="128" size="100%"&gt;内受容, レビュー&lt;/style&gt;&lt;/custom4&gt;&lt;electronic-resource-num&gt;10.1016/j.copsyc.2017.04.020&lt;/electronic-resource-num&gt;&lt;/record&gt;&lt;/Cite&gt;&lt;/EndNote&gt;</w:instrText>
      </w:r>
      <w:r w:rsidR="009C288B">
        <w:fldChar w:fldCharType="separate"/>
      </w:r>
      <w:r w:rsidR="008C2B47">
        <w:rPr>
          <w:noProof/>
        </w:rPr>
        <w:t>(Critchley and Garfinkel 2017)</w:t>
      </w:r>
      <w:r w:rsidR="009C288B">
        <w:fldChar w:fldCharType="end"/>
      </w:r>
      <w:r w:rsidR="004D4D1C" w:rsidRPr="001065A5">
        <w:t xml:space="preserve">. </w:t>
      </w:r>
      <w:r w:rsidR="008D2B37">
        <w:t xml:space="preserve">This aligns with the idea that advanced interoceptive sensitivity could form the physiological foundation for robust resilience, bridging the gap between bodily awareness and mental health </w:t>
      </w:r>
      <w:r w:rsidR="00600F2B">
        <w:fldChar w:fldCharType="begin"/>
      </w:r>
      <w:r w:rsidR="00600F2B">
        <w:instrText xml:space="preserve"> ADDIN EN.CITE &lt;EndNote&gt;&lt;Cite&gt;&lt;Author&gt;Khalsa&lt;/Author&gt;&lt;Year&gt;2018&lt;/Year&gt;&lt;RecNum&gt;1204&lt;/RecNum&gt;&lt;DisplayText&gt;(Khalsa, Adolphs et al. 2018)&lt;/DisplayText&gt;&lt;record&gt;&lt;rec-number&gt;1204&lt;/rec-number&gt;&lt;foreign-keys&gt;&lt;key app="EN" db-id="5ppdtzwa8zzxfxeft21v5aeddps2dsfvtfzx" timestamp="1562840999"&gt;1204&lt;/key&gt;&lt;/foreign-keys&gt;&lt;ref-type name="Journal Article"&gt;17&lt;/ref-type&gt;&lt;contributors&gt;&lt;authors&gt;&lt;author&gt;Khalsa, Sahib S&lt;/author&gt;&lt;author&gt;Adolphs, Ralph&lt;/author&gt;&lt;author&gt;Cameron, Oliver G&lt;/author&gt;&lt;author&gt;Critchley, Hugo D&lt;/author&gt;&lt;author&gt;Davenport, Paul W&lt;/author&gt;&lt;author&gt;Feinstein, Justin S&lt;/author&gt;&lt;author&gt;Feusner, Jamie D&lt;/author&gt;&lt;author&gt;Garfinkel, Sarah N&lt;/author&gt;&lt;author&gt;Lane, Richard D&lt;/author&gt;&lt;author&gt;Mehling, Wolf E&lt;/author&gt;&lt;/authors&gt;&lt;/contributors&gt;&lt;titles&gt;&lt;title&gt;Interoception and mental health: A roadmap&lt;/title&gt;&lt;secondary-title&gt;Biological Psychiatry: Cognitive Neuroscience and Neuroimaging&lt;/secondary-title&gt;&lt;/titles&gt;&lt;periodical&gt;&lt;full-title&gt;Biological Psychiatry: Cognitive Neuroscience and Neuroimaging&lt;/full-title&gt;&lt;abbr-1&gt;Biol Psychiatry Cogn Neurosci Neuroimaging&lt;/abbr-1&gt;&lt;/periodical&gt;&lt;pages&gt;501-513&lt;/pages&gt;&lt;volume&gt;3&lt;/volume&gt;&lt;number&gt;6&lt;/number&gt;&lt;dates&gt;&lt;year&gt;2018&lt;/year&gt;&lt;/dates&gt;&lt;isbn&gt;2451-9022&lt;/isbn&gt;&lt;urls&gt;&lt;/urls&gt;&lt;custom4&gt;&lt;style face="normal" font="default" charset="128" size="100%"&gt;心拍, レ</w:instrText>
      </w:r>
      <w:r w:rsidR="00600F2B">
        <w:rPr>
          <w:rFonts w:hint="eastAsia"/>
        </w:rPr>
        <w:instrText>ビュー</w:instrText>
      </w:r>
      <w:r w:rsidR="00600F2B">
        <w:instrText>&lt;/style&gt;&lt;/custom4&gt;&lt;electronic-resource-num&gt;10.1016/j.bpsc.2017.12.004&lt;/electronic-resource-num&gt;&lt;/record&gt;&lt;/Cite&gt;&lt;/EndNote&gt;</w:instrText>
      </w:r>
      <w:r w:rsidR="00600F2B">
        <w:fldChar w:fldCharType="separate"/>
      </w:r>
      <w:r w:rsidR="00600F2B">
        <w:rPr>
          <w:noProof/>
        </w:rPr>
        <w:t>(Khalsa, Adolphs et al. 2018)</w:t>
      </w:r>
      <w:r w:rsidR="00600F2B">
        <w:fldChar w:fldCharType="end"/>
      </w:r>
      <w:r w:rsidR="008D2B37">
        <w:t>.</w:t>
      </w:r>
    </w:p>
    <w:p w14:paraId="26A05A5F" w14:textId="7637CCD1" w:rsidR="007205B9" w:rsidRPr="007205B9" w:rsidRDefault="00F53AF4" w:rsidP="007205B9">
      <w:r>
        <w:t>However</w:t>
      </w:r>
      <w:r w:rsidR="00836649" w:rsidRPr="00836649">
        <w:t xml:space="preserve">, the specific physiological implications of the CV in peripheral arterial stiffness remain undetermined, with the underlying mechanisms unclear. In the context of cardiovascular variability and autonomic nervous system interactions, established indices like heart rate variability </w:t>
      </w:r>
      <w:r w:rsidR="00836649">
        <w:fldChar w:fldCharType="begin"/>
      </w:r>
      <w:r w:rsidR="00836649">
        <w:instrText xml:space="preserve"> ADDIN EN.CITE &lt;EndNote&gt;&lt;Cite&gt;&lt;Author&gt;Electrophysiology&lt;/Author&gt;&lt;Year&gt;1996&lt;/Year&gt;&lt;RecNum&gt;1977&lt;/RecNum&gt;&lt;DisplayText&gt;(Electrophysiology 1996)&lt;/DisplayText&gt;&lt;record&gt;&lt;rec-number&gt;1977&lt;/rec-number&gt;&lt;foreign-keys&gt;&lt;key app="EN" db-id="5ppdtzwa8zzxfxeft21v5aeddps2dsfvtfzx" timestamp="1707283932"&gt;1977&lt;/key&gt;&lt;/foreign-keys&gt;&lt;ref-type name="Journal Article"&gt;17&lt;/ref-type&gt;&lt;contributors&gt;&lt;authors&gt;&lt;author&gt;Task Force of the European Society of Cardiology the North American Society of Pacing Electrophysiology&lt;/author&gt;&lt;/authors&gt;&lt;/contributors&gt;&lt;titles&gt;&lt;title&gt;Heart Rate Variability&lt;/title&gt;&lt;secondary-title&gt;Circulation&lt;/secondary-title&gt;&lt;/titles&gt;&lt;periodical&gt;&lt;full-title&gt;Circulation&lt;/full-title&gt;&lt;abbr-1&gt;Circulation&lt;/abbr-1&gt;&lt;abbr-2&gt;Circulation&lt;/abbr-2&gt;&lt;/periodical&gt;&lt;pages&gt;1043-1065&lt;/pages&gt;&lt;volume&gt;93&lt;/volume&gt;&lt;number&gt;5&lt;/number&gt;&lt;dates&gt;&lt;year&gt;1996&lt;/year&gt;&lt;/dates&gt;&lt;urls&gt;&lt;related-urls&gt;&lt;url&gt;https://www.ahajournals.org/doi/abs/10.1161/01.CIR.93.5.1043&lt;/url&gt;&lt;/related-urls&gt;&lt;/urls&gt;&lt;electronic-resource-num&gt;doi:10.1161/01.CIR.93.5.1043&lt;/electronic-resource-num&gt;&lt;/record&gt;&lt;/Cite&gt;&lt;/EndNote&gt;</w:instrText>
      </w:r>
      <w:r w:rsidR="00836649">
        <w:fldChar w:fldCharType="separate"/>
      </w:r>
      <w:r w:rsidR="00836649">
        <w:rPr>
          <w:noProof/>
        </w:rPr>
        <w:t>(Electrophysiology 1996)</w:t>
      </w:r>
      <w:r w:rsidR="00836649">
        <w:fldChar w:fldCharType="end"/>
      </w:r>
      <w:r w:rsidR="00836649">
        <w:t xml:space="preserve"> </w:t>
      </w:r>
      <w:r w:rsidR="00836649" w:rsidRPr="00836649">
        <w:t xml:space="preserve">and blood pressure variability </w:t>
      </w:r>
      <w:r w:rsidR="00836649">
        <w:fldChar w:fldCharType="begin"/>
      </w:r>
      <w:r w:rsidR="00836649">
        <w:instrText xml:space="preserve"> ADDIN EN.CITE &lt;EndNote&gt;&lt;Cite&gt;&lt;Author&gt;Freeman&lt;/Author&gt;&lt;Year&gt;2013&lt;/Year&gt;&lt;RecNum&gt;1978&lt;/RecNum&gt;&lt;DisplayText&gt;(Freeman and Chapleau 2013)&lt;/DisplayText&gt;&lt;record&gt;&lt;rec-number&gt;1978&lt;/rec-number&gt;&lt;foreign-keys&gt;&lt;key app="EN" db-id="5ppdtzwa8zzxfxeft21v5aeddps2dsfvtfzx" timestamp="1707286055"&gt;1978&lt;/key&gt;&lt;/foreign-keys&gt;&lt;ref-type name="Book Section"&gt;5&lt;/ref-type&gt;&lt;contributors&gt;&lt;authors&gt;&lt;author&gt;Freeman, Roy&lt;/author&gt;&lt;author&gt;Chapleau, Mark W.&lt;/author&gt;&lt;/authors&gt;&lt;secondary-authors&gt;&lt;author&gt;Said, Gérard&lt;/author&gt;&lt;author&gt;Krarup, Christian&lt;/author&gt;&lt;/secondary-authors&gt;&lt;/contributors&gt;&lt;titles&gt;&lt;title&gt;Chapter 7 - Testing the autonomic nervous system&lt;/title&gt;&lt;secondary-title&gt;Handbook of Clinical Neurology&lt;/secondary-title&gt;&lt;/titles&gt;&lt;periodical&gt;&lt;full-title&gt;Handbook of Clinical Neurology&lt;/full-title&gt;&lt;abbr-1&gt;Handb. Clin. Neurol.&lt;/abbr-1&gt;&lt;abbr-2&gt;Handb Clin Neurol&lt;/abbr-2&gt;&lt;/periodical&gt;&lt;pages&gt;115-136&lt;/pages&gt;&lt;volume&gt;115&lt;/volume&gt;&lt;keywords&gt;&lt;keyword&gt;Autonomic testing&lt;/keyword&gt;&lt;keyword&gt;cardiovascular parasympathetic function&lt;/keyword&gt;&lt;keyword&gt;heart rate variability&lt;/keyword&gt;&lt;keyword&gt;cardiovascular sympathetic function&lt;/keyword&gt;&lt;keyword&gt;tilt-table testing&lt;/keyword&gt;&lt;keyword&gt;sympathetic cholinergic (sudomotor) function&lt;/keyword&gt;&lt;keyword&gt;quantitative sudomotor axon reflex (QSART)&lt;/keyword&gt;&lt;keyword&gt;quantitative direct and indirect axon reflex (QDIRT)&lt;/keyword&gt;&lt;keyword&gt;thermoregulatory sweat test&lt;/keyword&gt;&lt;keyword&gt;sudomotor function&lt;/keyword&gt;&lt;keyword&gt;frequency domain analyses&lt;/keyword&gt;&lt;keyword&gt;microneurography&lt;/keyword&gt;&lt;keyword&gt;baroreflex assessment&lt;/keyword&gt;&lt;/keywords&gt;&lt;dates&gt;&lt;year&gt;2013&lt;/year&gt;&lt;pub-dates&gt;&lt;date&gt;2013/01/01/&lt;/date&gt;&lt;/pub-dates&gt;&lt;/dates&gt;&lt;publisher&gt;Elsevier&lt;/publisher&gt;&lt;isbn&gt;0072-9752&lt;/isbn&gt;&lt;urls&gt;&lt;related-urls&gt;&lt;url&gt;https://www.sciencedirect.com/science/article/pii/B9780444529022000072&lt;/url&gt;&lt;/related-urls&gt;&lt;/urls&gt;&lt;electronic-resource-num&gt;https://doi.org/10.1016/B978-0-444-52902-2.00007-2&lt;/electronic-resource-num&gt;&lt;/record&gt;&lt;/Cite&gt;&lt;/EndNote&gt;</w:instrText>
      </w:r>
      <w:r w:rsidR="00836649">
        <w:fldChar w:fldCharType="separate"/>
      </w:r>
      <w:r w:rsidR="00836649">
        <w:rPr>
          <w:noProof/>
        </w:rPr>
        <w:t>(Freeman and Chapleau 2013)</w:t>
      </w:r>
      <w:r w:rsidR="00836649">
        <w:fldChar w:fldCharType="end"/>
      </w:r>
      <w:r w:rsidR="00836649">
        <w:t xml:space="preserve"> </w:t>
      </w:r>
      <w:r w:rsidR="00836649" w:rsidRPr="00836649">
        <w:t xml:space="preserve">point towards possible similar autonomic activities influencing peripheral arterial stiffness fluctuations. </w:t>
      </w:r>
      <w:r w:rsidR="00822FF2" w:rsidRPr="00822FF2">
        <w:t>Our hypothesis regarding the CV and autonomic nerve activity is as follows. During rest, blood pressure regulation is supported by spontaneous bursts from muscle sympathetic nerves, causing variability in vascular stiffness and thus a higher CV. Conversely, in response to stimuli, heightened burst frequencies from both muscle and skin sympathetic nerves lead to increased and more consistent vascular stiffness, indicated by a lower CV.</w:t>
      </w:r>
      <w:r w:rsidR="008C018F" w:rsidRPr="008C018F">
        <w:t xml:space="preserve"> </w:t>
      </w:r>
      <w:r w:rsidR="00203629" w:rsidRPr="00203629">
        <w:t>We propose that individuals with heightened interoceptive awareness are more adept at modulating this sympathetic nerve activity, enhancing their ability to respond to and recover from stress.</w:t>
      </w:r>
    </w:p>
    <w:p w14:paraId="797A7D74" w14:textId="440B9910" w:rsidR="008C3392" w:rsidRDefault="008C3392" w:rsidP="003F3A26">
      <w:r w:rsidRPr="009F30FA">
        <w:t xml:space="preserve">The relationship between EEG alpha power and </w:t>
      </w:r>
      <w:r w:rsidR="00B67823">
        <w:t>IAw</w:t>
      </w:r>
      <w:r w:rsidRPr="009F30FA">
        <w:t xml:space="preserve"> during recovery </w:t>
      </w:r>
      <w:r w:rsidR="0046780C">
        <w:t xml:space="preserve">phase </w:t>
      </w:r>
      <w:r w:rsidR="00936193" w:rsidRPr="00936193">
        <w:t xml:space="preserve">sheds light on </w:t>
      </w:r>
      <w:r w:rsidR="0046780C" w:rsidRPr="0046780C">
        <w:t>the neurophysiological mechanisms underlying stress resilience.</w:t>
      </w:r>
      <w:r w:rsidRPr="009F30FA">
        <w:t xml:space="preserve"> The increase in alpha power is interpreted as cortical idling or active inhibition of specific brain regions, reflecting a relaxed state of awareness or inward attention</w:t>
      </w:r>
      <w:r w:rsidR="00C40638">
        <w:t xml:space="preserve"> </w:t>
      </w:r>
      <w:r w:rsidR="00C40638">
        <w:fldChar w:fldCharType="begin">
          <w:fldData xml:space="preserve">PEVuZE5vdGU+PENpdGU+PEF1dGhvcj5Db2hlbjwvQXV0aG9yPjxZZWFyPjIwMTc8L1llYXI+PFJl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==
</w:fldData>
        </w:fldChar>
      </w:r>
      <w:r w:rsidR="00C40638">
        <w:instrText xml:space="preserve"> ADDIN EN.CITE </w:instrText>
      </w:r>
      <w:r w:rsidR="00C40638">
        <w:fldChar w:fldCharType="begin">
          <w:fldData xml:space="preserve">PEVuZE5vdGU+PENpdGU+PEF1dGhvcj5Db2hlbjwvQXV0aG9yPjxZZWFyPjIwMTc8L1llYXI+PFJl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==
</w:fldData>
        </w:fldChar>
      </w:r>
      <w:r w:rsidR="00C40638">
        <w:instrText xml:space="preserve"> ADDIN EN.CITE.DATA </w:instrText>
      </w:r>
      <w:r w:rsidR="00C40638">
        <w:fldChar w:fldCharType="end"/>
      </w:r>
      <w:r w:rsidR="00C40638">
        <w:fldChar w:fldCharType="separate"/>
      </w:r>
      <w:r w:rsidR="00C40638">
        <w:rPr>
          <w:noProof/>
        </w:rPr>
        <w:t>(Klimesch 1999, Klimesch 2012, Cohen 2017)</w:t>
      </w:r>
      <w:r w:rsidR="00C40638">
        <w:fldChar w:fldCharType="end"/>
      </w:r>
      <w:r w:rsidRPr="009F30FA">
        <w:t xml:space="preserve">. This suggests that individuals with heightened </w:t>
      </w:r>
      <w:r w:rsidR="00B67823">
        <w:t>IAw</w:t>
      </w:r>
      <w:r w:rsidRPr="009F30FA">
        <w:t xml:space="preserve"> may have an enhanced capacity to modulate neural responses to stress, facilitating a swift return to baseline or calm states. This </w:t>
      </w:r>
      <w:r w:rsidRPr="009F30FA">
        <w:lastRenderedPageBreak/>
        <w:t xml:space="preserve">hypothesis is supported by findings that </w:t>
      </w:r>
      <w:r w:rsidR="00012EB2" w:rsidRPr="00012EB2">
        <w:t xml:space="preserve">individuals with lower mental toughness scores experiencing significant alpha amplitude </w:t>
      </w:r>
      <w:r w:rsidR="003F3A26">
        <w:t>reduction</w:t>
      </w:r>
      <w:r w:rsidR="00012EB2" w:rsidRPr="00012EB2">
        <w:t xml:space="preserve">s as task difficulty </w:t>
      </w:r>
      <w:r w:rsidR="003F3A26">
        <w:t>increases,</w:t>
      </w:r>
      <w:r w:rsidRPr="009F30FA">
        <w:t xml:space="preserve"> indicating that resilience</w:t>
      </w:r>
      <w:r w:rsidR="002C01B4">
        <w:t xml:space="preserve"> </w:t>
      </w:r>
      <w:r w:rsidRPr="009F30FA">
        <w:t>is associated with stable alpha power</w:t>
      </w:r>
      <w:r w:rsidR="002749D8">
        <w:t xml:space="preserve"> </w:t>
      </w:r>
      <w:r w:rsidR="002749D8">
        <w:fldChar w:fldCharType="begin"/>
      </w:r>
      <w:r w:rsidR="002749D8">
        <w:instrText xml:space="preserve"> ADDIN EN.CITE &lt;EndNote&gt;&lt;Cite&gt;&lt;Author&gt;Zhozhikashvili&lt;/Author&gt;&lt;Year&gt;2022&lt;/Year&gt;&lt;RecNum&gt;1961&lt;/RecNum&gt;&lt;DisplayText&gt;(Zhozhikashvili, Zakharov et al. 2022)&lt;/DisplayText&gt;&lt;record&gt;&lt;rec-number&gt;1961&lt;/rec-number&gt;&lt;foreign-keys&gt;&lt;key app="EN" db-id="5ppdtzwa8zzxfxeft21v5aeddps2dsfvtfzx" timestamp="1706864768"&gt;1961&lt;/key&gt;&lt;/foreign-keys&gt;&lt;ref-type name="Journal Article"&gt;17&lt;/ref-type&gt;&lt;contributors&gt;&lt;authors&gt;&lt;author&gt;Zhozhikashvili, Natalia&lt;/author&gt;&lt;author&gt;Zakharov, Ilya&lt;/author&gt;&lt;author&gt;Ismatullina, Victoria&lt;/author&gt;&lt;author&gt;Feklicheva, Inna&lt;/author&gt;&lt;author&gt;Malykh, Sergey&lt;/author&gt;&lt;author&gt;Arsalidou, Marie&lt;/author&gt;&lt;/authors&gt;&lt;/contributors&gt;&lt;titles&gt;&lt;title&gt;Parietal Alpha Oscillations: Cognitive Load and Mental Toughness&lt;/title&gt;&lt;secondary-title&gt;Brain Sciences&lt;/secondary-title&gt;&lt;/titles&gt;&lt;periodical&gt;&lt;full-title&gt;Brain sciences&lt;/full-title&gt;&lt;/periodical&gt;&lt;pages&gt;1135&lt;/pages&gt;&lt;volume&gt;12&lt;/volume&gt;&lt;number&gt;9&lt;/number&gt;&lt;dates&gt;&lt;year&gt;2022&lt;/year&gt;&lt;/dates&gt;&lt;isbn&gt;2076-3425&lt;/isbn&gt;&lt;accession-num&gt;doi:10.3390/brainsci12091135&lt;/accession-num&gt;&lt;urls&gt;&lt;related-urls&gt;&lt;url&gt;https://www.mdpi.com/2076-3425/12/9/1135&lt;/url&gt;&lt;/related-urls&gt;&lt;/urls&gt;&lt;/record&gt;&lt;/Cite&gt;&lt;/EndNote&gt;</w:instrText>
      </w:r>
      <w:r w:rsidR="002749D8">
        <w:fldChar w:fldCharType="separate"/>
      </w:r>
      <w:r w:rsidR="002749D8">
        <w:rPr>
          <w:noProof/>
        </w:rPr>
        <w:t>(Zhozhikashvili, Zakharov et al. 2022)</w:t>
      </w:r>
      <w:r w:rsidR="002749D8">
        <w:fldChar w:fldCharType="end"/>
      </w:r>
      <w:r w:rsidRPr="009F30FA">
        <w:t>. Further, studies have shown that focusing on breathing leads to higher average delta values and desynchronization of alpha in the tempor</w:t>
      </w:r>
      <w:r w:rsidR="00F97880">
        <w:t>o-central</w:t>
      </w:r>
      <w:r w:rsidRPr="009F30FA">
        <w:t xml:space="preserve"> regions, indicating that engagement in interoceptive activities like breathing could influence brain activity</w:t>
      </w:r>
      <w:r w:rsidR="002749D8">
        <w:t xml:space="preserve"> </w:t>
      </w:r>
      <w:r w:rsidR="002749D8">
        <w:fldChar w:fldCharType="begin"/>
      </w:r>
      <w:r w:rsidR="002749D8">
        <w:instrText xml:space="preserve"> ADDIN EN.CITE &lt;EndNote&gt;&lt;Cite&gt;&lt;Author&gt;Angioletti&lt;/Author&gt;&lt;Year&gt;2022&lt;/Year&gt;&lt;RecNum&gt;1971&lt;/RecNum&gt;&lt;DisplayText&gt;(Angioletti and Balconi 2022)&lt;/DisplayText&gt;&lt;record&gt;&lt;rec-number&gt;1971&lt;/rec-number&gt;&lt;foreign-keys&gt;&lt;key app="EN" db-id="5ppdtzwa8zzxfxeft21v5aeddps2dsfvtfzx" timestamp="1707120327"&gt;1971&lt;/key&gt;&lt;/foreign-keys&gt;&lt;ref-type name="Journal Article"&gt;17&lt;/ref-type&gt;&lt;contributors&gt;&lt;authors&gt;&lt;author&gt;Angioletti,Laura&lt;/author&gt;&lt;author&gt;Balconi,Michela&lt;/author&gt;&lt;/authors&gt;&lt;/contributors&gt;&lt;titles&gt;&lt;title&gt;Delta-Alpha EEG pattern reflects the interoceptive focus effect on interpersonal motor synchronization&lt;/title&gt;&lt;secondary-title&gt;Frontiers in Neuroergonomics&lt;/secondary-title&gt;&lt;short-title&gt;intraindividual EEG and interpersonal synchronization&lt;/short-title&gt;&lt;/titles&gt;&lt;periodical&gt;&lt;full-title&gt;Frontiers in Neuroergonomics&lt;/full-title&gt;&lt;/periodical&gt;&lt;volume&gt;3&lt;/volume&gt;&lt;keywords&gt;&lt;keyword&gt;interoceptive attentiveness1,EEG2,delta3,alpha4,motor synchronization5&lt;/keyword&gt;&lt;/keywords&gt;&lt;dates&gt;&lt;year&gt;2022&lt;/year&gt;&lt;pub-dates&gt;&lt;date&gt;2022-October-25&lt;/date&gt;&lt;/pub-dates&gt;&lt;/dates&gt;&lt;isbn&gt;2673-6195&lt;/isbn&gt;&lt;work-type&gt;Brief Research Report&lt;/work-type&gt;&lt;urls&gt;&lt;related-urls&gt;&lt;url&gt;https://www.frontiersin.org/articles/10.3389/fnrgo.2022.1012810&lt;/url&gt;&lt;/related-urls&gt;&lt;/urls&gt;&lt;electronic-resource-num&gt;10.3389/fnrgo.2022.1012810&lt;/electronic-resource-num&gt;&lt;language&gt;English&lt;/language&gt;&lt;/record&gt;&lt;/Cite&gt;&lt;/EndNote&gt;</w:instrText>
      </w:r>
      <w:r w:rsidR="002749D8">
        <w:fldChar w:fldCharType="separate"/>
      </w:r>
      <w:r w:rsidR="002749D8">
        <w:rPr>
          <w:noProof/>
        </w:rPr>
        <w:t>(Angioletti and Balconi 2022)</w:t>
      </w:r>
      <w:r w:rsidR="002749D8">
        <w:fldChar w:fldCharType="end"/>
      </w:r>
      <w:r w:rsidRPr="009F30FA">
        <w:t>. Additionally, a reduction in visual input, reflecting a transition from exteroceptive to interoceptive states, has been shown to increase alpha power and peak frequency compared to open-eye fixation states</w:t>
      </w:r>
      <w:r w:rsidR="002749D8">
        <w:t xml:space="preserve"> </w:t>
      </w:r>
      <w:r w:rsidR="002749D8">
        <w:fldChar w:fldCharType="begin"/>
      </w:r>
      <w:r w:rsidR="002749D8">
        <w:instrText xml:space="preserve"> ADDIN EN.CITE &lt;EndNote&gt;&lt;Cite&gt;&lt;Author&gt;Webster&lt;/Author&gt;&lt;Year&gt;2020&lt;/Year&gt;&lt;RecNum&gt;1972&lt;/RecNum&gt;&lt;DisplayText&gt;(Webster and Ro 2020)&lt;/DisplayText&gt;&lt;record&gt;&lt;rec-number&gt;1972&lt;/rec-number&gt;&lt;foreign-keys&gt;&lt;key app="EN" db-id="5ppdtzwa8zzxfxeft21v5aeddps2dsfvtfzx" timestamp="1707120432"&gt;1972&lt;/key&gt;&lt;/foreign-keys&gt;&lt;ref-type name="Journal Article"&gt;17&lt;/ref-type&gt;&lt;contributors&gt;&lt;authors&gt;&lt;author&gt;Kelly Webster&lt;/author&gt;&lt;author&gt;Tony Ro&lt;/author&gt;&lt;/authors&gt;&lt;/contributors&gt;&lt;titles&gt;&lt;title&gt;Visual Modulation of Resting State α Oscillations&lt;/title&gt;&lt;secondary-title&gt;eneuro&lt;/secondary-title&gt;&lt;/titles&gt;&lt;periodical&gt;&lt;full-title&gt;eneuro&lt;/full-title&gt;&lt;/periodical&gt;&lt;pages&gt;ENEURO.0268-19.2019&lt;/pages&gt;&lt;volume&gt;7&lt;/volume&gt;&lt;number&gt;1&lt;/number&gt;&lt;dates&gt;&lt;year&gt;2020&lt;/year&gt;&lt;/dates&gt;&lt;urls&gt;&lt;related-urls&gt;&lt;url&gt;https://www.eneuro.org/content/eneuro/7/1/ENEURO.0268-19.2019.full.pdf&lt;/url&gt;&lt;/related-urls&gt;&lt;/urls&gt;&lt;electronic-resource-num&gt;10.1523/eneuro.0268-19.2019&lt;/electronic-resource-num&gt;&lt;/record&gt;&lt;/Cite&gt;&lt;/EndNote&gt;</w:instrText>
      </w:r>
      <w:r w:rsidR="002749D8">
        <w:fldChar w:fldCharType="separate"/>
      </w:r>
      <w:r w:rsidR="002749D8">
        <w:rPr>
          <w:noProof/>
        </w:rPr>
        <w:t>(Webster and Ro 2020)</w:t>
      </w:r>
      <w:r w:rsidR="002749D8">
        <w:fldChar w:fldCharType="end"/>
      </w:r>
      <w:r w:rsidRPr="009F30FA">
        <w:t xml:space="preserve">. These results emphasize the role of alpha power in transitioning to a more inward-focused state, enabling more adaptive responses to stress and contributing to the resilience observed in individuals with high </w:t>
      </w:r>
      <w:r w:rsidR="00B67823">
        <w:t>IAw</w:t>
      </w:r>
      <w:r w:rsidRPr="009F30FA">
        <w:t>.</w:t>
      </w:r>
    </w:p>
    <w:p w14:paraId="46A414E1" w14:textId="2B377B31" w:rsidR="00B3525E" w:rsidRPr="00792948" w:rsidRDefault="00CD3C14" w:rsidP="00B3525E">
      <w:r w:rsidRPr="00E8013E">
        <w:t>Differential findings regarding the correlation between physiological resilience indices and two aspects of inter</w:t>
      </w:r>
      <w:r w:rsidR="00FD3EEC">
        <w:t>oception</w:t>
      </w:r>
      <w:r w:rsidRPr="00E8013E">
        <w:t xml:space="preserve">, </w:t>
      </w:r>
      <w:r w:rsidR="00B67823">
        <w:t>IAw</w:t>
      </w:r>
      <w:r w:rsidR="007C64D1" w:rsidRPr="009F30FA">
        <w:t xml:space="preserve"> and </w:t>
      </w:r>
      <w:r w:rsidR="00B67823">
        <w:t>IAcc</w:t>
      </w:r>
      <w:r w:rsidR="00FD3EEC">
        <w:t>,</w:t>
      </w:r>
      <w:r w:rsidRPr="00E8013E">
        <w:t xml:space="preserve"> provide a nuanced perspective on the role of body awareness in the stress recovery process. </w:t>
      </w:r>
      <w:r w:rsidR="00B67823">
        <w:t>IAw</w:t>
      </w:r>
      <w:r w:rsidR="005A5C86" w:rsidRPr="00E8013E">
        <w:t xml:space="preserve"> refers to the metacognitive aspect of </w:t>
      </w:r>
      <w:r w:rsidR="005A5C86">
        <w:t>interoce</w:t>
      </w:r>
      <w:r w:rsidR="005A5C86" w:rsidRPr="00E8013E">
        <w:t>ption, which includes an individual's perceived accuracy and awareness of internal body states</w:t>
      </w:r>
      <w:r w:rsidR="00D57139">
        <w:t xml:space="preserve"> </w:t>
      </w:r>
      <w:r w:rsidR="00D57139">
        <w:fldChar w:fldCharType="begin"/>
      </w:r>
      <w:r w:rsidR="00D57139">
        <w:instrText xml:space="preserve"> ADDIN EN.CITE &lt;EndNote&gt;&lt;Cite&gt;&lt;Author&gt;Suksasilp&lt;/Author&gt;&lt;Year&gt;2022&lt;/Year&gt;&lt;RecNum&gt;1952&lt;/RecNum&gt;&lt;DisplayText&gt;(Suksasilp and Garfinkel 2022)&lt;/DisplayText&gt;&lt;record&gt;&lt;rec-number&gt;1952&lt;/rec-number&gt;&lt;foreign-keys&gt;&lt;key app="EN" db-id="5ppdtzwa8zzxfxeft21v5aeddps2dsfvtfzx" timestamp="1706246685"&gt;1952&lt;/key&gt;&lt;/foreign-keys&gt;&lt;ref-type name="Journal Article"&gt;17&lt;/ref-type&gt;&lt;contributors&gt;&lt;authors&gt;&lt;author&gt;Suksasilp, Chatrin&lt;/author&gt;&lt;author&gt;Garfinkel, Sarah N.&lt;/author&gt;&lt;/authors&gt;&lt;/contributors&gt;&lt;titles&gt;&lt;title&gt;Towards a comprehensive assessment of interoception in a multi-dimensional framework&lt;/title&gt;&lt;secondary-title&gt;Biological Psychology&lt;/secondary-title&gt;&lt;/titles&gt;&lt;periodical&gt;&lt;full-title&gt;Biological Psychology&lt;/full-title&gt;&lt;abbr-1&gt;Biol. Psychol.&lt;/abbr-1&gt;&lt;abbr-2&gt;Biol Psychol&lt;/abbr-2&gt;&lt;/periodical&gt;&lt;pages&gt;108262&lt;/pages&gt;&lt;volume&gt;168&lt;/volume&gt;&lt;keywords&gt;&lt;keyword&gt;Interoceptive accuracy&lt;/keyword&gt;&lt;keyword&gt;Sensitivity&lt;/keyword&gt;&lt;keyword&gt;Brain-body&lt;/keyword&gt;&lt;keyword&gt;Affect&lt;/keyword&gt;&lt;keyword&gt;Emotion&lt;/keyword&gt;&lt;/keywords&gt;&lt;dates&gt;&lt;year&gt;2022&lt;/year&gt;&lt;pub-dates&gt;&lt;date&gt;2022/02/01/&lt;/date&gt;&lt;/pub-dates&gt;&lt;/dates&gt;&lt;isbn&gt;0301-0511&lt;/isbn&gt;&lt;urls&gt;&lt;related-urls&gt;&lt;url&gt;https://www.sciencedirect.com/science/article/pii/S0301051122000023&lt;/url&gt;&lt;/related-urls&gt;&lt;/urls&gt;&lt;electronic-resource-num&gt;https://doi.org/10.1016/j.biopsycho.2022.108262&lt;/electronic-resource-num&gt;&lt;/record&gt;&lt;/Cite&gt;&lt;/EndNote&gt;</w:instrText>
      </w:r>
      <w:r w:rsidR="00D57139">
        <w:fldChar w:fldCharType="separate"/>
      </w:r>
      <w:r w:rsidR="00D57139">
        <w:rPr>
          <w:noProof/>
        </w:rPr>
        <w:t>(Suksasilp and Garfinkel 2022)</w:t>
      </w:r>
      <w:r w:rsidR="00D57139">
        <w:fldChar w:fldCharType="end"/>
      </w:r>
      <w:r w:rsidR="00B3525E" w:rsidRPr="009F30FA">
        <w:t xml:space="preserve">. In contrast, </w:t>
      </w:r>
      <w:r w:rsidR="00B67823">
        <w:t>IAcc</w:t>
      </w:r>
      <w:r w:rsidR="00B3525E" w:rsidRPr="009F30FA">
        <w:t xml:space="preserve"> reflects the actual accuracy of detecting internal bodily signals</w:t>
      </w:r>
      <w:r w:rsidR="00D57139">
        <w:t xml:space="preserve"> </w:t>
      </w:r>
      <w:r w:rsidR="00D57139">
        <w:fldChar w:fldCharType="begin"/>
      </w:r>
      <w:r w:rsidR="00D57139">
        <w:instrText xml:space="preserve"> ADDIN EN.CITE &lt;EndNote&gt;&lt;Cite&gt;&lt;Author&gt;Ceunen&lt;/Author&gt;&lt;Year&gt;2016&lt;/Year&gt;&lt;RecNum&gt;1209&lt;/RecNum&gt;&lt;DisplayText&gt;(Ceunen, Vlaeyen et al. 2016)&lt;/DisplayText&gt;&lt;record&gt;&lt;rec-number&gt;1209&lt;/rec-number&gt;&lt;foreign-keys&gt;&lt;key app="EN" db-id="5ppdtzwa8zzxfxeft21v5aeddps2dsfvtfzx" timestamp="1562890042"&gt;1209&lt;/key&gt;&lt;/foreign-keys&gt;&lt;ref-type name="Journal Article"&gt;17&lt;/ref-type&gt;&lt;contributors&gt;&lt;authors&gt;&lt;author&gt;Ceunen, Erik&lt;/author&gt;&lt;author&gt;Vlaeyen, Johan WS&lt;/author&gt;&lt;author&gt;Van Diest, Ilse&lt;/author&gt;&lt;/authors&gt;&lt;/contributors&gt;&lt;titles&gt;&lt;title&gt;On the origin of interoception&lt;/title&gt;&lt;secondary-title&gt;Frontiers in psychology&lt;/secondary-title&gt;&lt;/titles&gt;&lt;periodical&gt;&lt;full-title&gt;Frontiers in Psychology&lt;/full-title&gt;&lt;abbr-1&gt;Front. Psychol.&lt;/abbr-1&gt;&lt;abbr-2&gt;Front Psychol&lt;/abbr-2&gt;&lt;/periodical&gt;&lt;pages&gt;743&lt;/pages&gt;&lt;volume&gt;7&lt;/volume&gt;&lt;dates&gt;&lt;year&gt;2016&lt;/year&gt;&lt;/dates&gt;&lt;isbn&gt;1664-1078&lt;/isbn&gt;&lt;urls&gt;&lt;/urls&gt;&lt;custom4&gt;&lt;style face="normal" font="default" charset="128" size="100%"&gt;内受容, レビュー&lt;/style&gt;&lt;/custom4&gt;&lt;electronic-resource-num&gt;10.3389/fpsyg.2016.00743&lt;/electronic-resource-num&gt;&lt;/record&gt;&lt;/Cite&gt;&lt;/EndNote&gt;</w:instrText>
      </w:r>
      <w:r w:rsidR="00D57139">
        <w:fldChar w:fldCharType="separate"/>
      </w:r>
      <w:r w:rsidR="00D57139">
        <w:rPr>
          <w:noProof/>
        </w:rPr>
        <w:t>(Ceunen, Vlaeyen et al. 2016)</w:t>
      </w:r>
      <w:r w:rsidR="00D57139">
        <w:fldChar w:fldCharType="end"/>
      </w:r>
      <w:r w:rsidR="00B3525E" w:rsidRPr="009F30FA">
        <w:t xml:space="preserve">. Our results, highlighting a correlation with </w:t>
      </w:r>
      <w:r w:rsidR="00B67823">
        <w:t>IAw</w:t>
      </w:r>
      <w:r w:rsidR="00B3525E" w:rsidRPr="009F30FA">
        <w:t xml:space="preserve"> but not with </w:t>
      </w:r>
      <w:r w:rsidR="00B67823">
        <w:t>IAcc</w:t>
      </w:r>
      <w:r w:rsidR="00B3525E" w:rsidRPr="009F30FA">
        <w:t xml:space="preserve">, suggest that conscious recognition of bodily states may be more crucial for regulating physiological stress responses than the objective accuracy of such </w:t>
      </w:r>
      <w:r w:rsidR="008A42AC">
        <w:t>signals</w:t>
      </w:r>
      <w:r w:rsidR="00B3525E" w:rsidRPr="009F30FA">
        <w:t xml:space="preserve">. The apparent discrepancy between the effects of </w:t>
      </w:r>
      <w:r w:rsidR="00B67823">
        <w:t>IAw</w:t>
      </w:r>
      <w:r w:rsidR="00B3525E" w:rsidRPr="009F30FA">
        <w:t xml:space="preserve"> and </w:t>
      </w:r>
      <w:r w:rsidR="00D677AE">
        <w:t>IAcc</w:t>
      </w:r>
      <w:r w:rsidR="00B3525E" w:rsidRPr="009F30FA">
        <w:t xml:space="preserve"> on physiological recovery underscores the importance of subjective experience in stress response and recovery processes. This aligns with theories suggesting that the evaluation and interpretation of </w:t>
      </w:r>
      <w:r w:rsidR="00100892" w:rsidRPr="00100892">
        <w:t xml:space="preserve">bodily </w:t>
      </w:r>
      <w:r w:rsidR="008E6836">
        <w:t>signals</w:t>
      </w:r>
      <w:r w:rsidR="00100892" w:rsidRPr="00100892">
        <w:t xml:space="preserve"> </w:t>
      </w:r>
      <w:r w:rsidR="00B3525E" w:rsidRPr="009F30FA">
        <w:t xml:space="preserve">play a </w:t>
      </w:r>
      <w:r w:rsidR="000A7DBD">
        <w:t>significant</w:t>
      </w:r>
      <w:r w:rsidR="00B3525E" w:rsidRPr="009F30FA">
        <w:t xml:space="preserve"> role in emotional and stress-related processes</w:t>
      </w:r>
      <w:r w:rsidR="00D57139">
        <w:t xml:space="preserve"> </w:t>
      </w:r>
      <w:r w:rsidR="00D57139">
        <w:fldChar w:fldCharType="begin"/>
      </w:r>
      <w:r w:rsidR="00D57139">
        <w:instrText xml:space="preserve"> ADDIN EN.CITE &lt;EndNote&gt;&lt;Cite&gt;&lt;Author&gt;Craig&lt;/Author&gt;&lt;Year&gt;2009&lt;/Year&gt;&lt;RecNum&gt;1140&lt;/RecNum&gt;&lt;DisplayText&gt;(Craig 2009)&lt;/DisplayText&gt;&lt;record&gt;&lt;rec-number&gt;1140&lt;/rec-number&gt;&lt;foreign-keys&gt;&lt;key app="EN" db-id="5ppdtzwa8zzxfxeft21v5aeddps2dsfvtfzx" timestamp="1548939650"&gt;1140&lt;/key&gt;&lt;/foreign-keys&gt;&lt;ref-type name="Journal Article"&gt;17&lt;/ref-type&gt;&lt;contributors&gt;&lt;authors&gt;&lt;author&gt;Craig, Arthur D&lt;/author&gt;&lt;/authors&gt;&lt;/contributors&gt;&lt;titles&gt;&lt;title&gt;How do you feel--now? The anterior insula and human awareness&lt;/title&gt;&lt;secondary-title&gt;Nature reviews neuroscience&lt;/secondary-title&gt;&lt;/titles&gt;&lt;periodical&gt;&lt;full-title&gt;Nature Reviews Neuroscience&lt;/full-title&gt;&lt;abbr-1&gt;Nat Rev Neurosci&lt;/abbr-1&gt;&lt;/periodical&gt;&lt;pages&gt;50-79&lt;/pages&gt;&lt;volume&gt;10&lt;/volume&gt;&lt;number&gt;1&lt;/number&gt;&lt;dates&gt;&lt;year&gt;2009&lt;/year&gt;&lt;/dates&gt;&lt;isbn&gt;1471-003X&lt;/isbn&gt;&lt;urls&gt;&lt;/urls&gt;&lt;electronic-resource-num&gt;10.1038/nrn2555&lt;/electronic-resource-num&gt;&lt;/record&gt;&lt;/Cite&gt;&lt;/EndNote&gt;</w:instrText>
      </w:r>
      <w:r w:rsidR="00D57139">
        <w:fldChar w:fldCharType="separate"/>
      </w:r>
      <w:r w:rsidR="00D57139">
        <w:rPr>
          <w:noProof/>
        </w:rPr>
        <w:t>(Craig 2009)</w:t>
      </w:r>
      <w:r w:rsidR="00D57139">
        <w:fldChar w:fldCharType="end"/>
      </w:r>
      <w:r w:rsidR="00B3525E" w:rsidRPr="009F30FA">
        <w:t xml:space="preserve">. Therefore, </w:t>
      </w:r>
      <w:r w:rsidR="00B67823">
        <w:t>IAw</w:t>
      </w:r>
      <w:r w:rsidR="00B3525E" w:rsidRPr="009F30FA">
        <w:t xml:space="preserve">, </w:t>
      </w:r>
      <w:r w:rsidR="0063701B" w:rsidRPr="0063701B">
        <w:t xml:space="preserve">more than just accurate </w:t>
      </w:r>
      <w:r w:rsidR="00B3525E" w:rsidRPr="009F30FA">
        <w:t xml:space="preserve">detection </w:t>
      </w:r>
      <w:r w:rsidR="00744402" w:rsidRPr="00744402">
        <w:t>isolated from contextual understanding</w:t>
      </w:r>
      <w:r w:rsidR="00B3525E" w:rsidRPr="009F30FA">
        <w:t xml:space="preserve">, </w:t>
      </w:r>
      <w:r w:rsidR="00B27365" w:rsidRPr="00B27365">
        <w:t>may enable more effective stress adaptation by allowing individuals to contextualize and thus better manage bodily signals</w:t>
      </w:r>
      <w:r w:rsidR="00E970C3" w:rsidRPr="00E970C3">
        <w:t>, fostering adjustment and recovery.</w:t>
      </w:r>
    </w:p>
    <w:p w14:paraId="27E69BE7" w14:textId="2C809416" w:rsidR="007C73B6" w:rsidRDefault="007C73B6" w:rsidP="009A2A2B">
      <w:r w:rsidRPr="007C73B6">
        <w:t xml:space="preserve">The observed relationships between </w:t>
      </w:r>
      <w:r w:rsidR="00B67823">
        <w:t>IAw</w:t>
      </w:r>
      <w:r w:rsidRPr="007C73B6">
        <w:t xml:space="preserve"> and both peripheral arterial stiffness and EEG oscillations, evident only over a one-month period, underscore the dynamic nature of these associations. </w:t>
      </w:r>
      <w:r w:rsidR="00B45DE3" w:rsidRPr="00E235B6">
        <w:rPr>
          <w:rFonts w:eastAsiaTheme="minorHAnsi"/>
        </w:rPr>
        <w:t xml:space="preserve">This finding suggests that the relationship between </w:t>
      </w:r>
      <w:r w:rsidR="00B67823">
        <w:rPr>
          <w:rFonts w:eastAsiaTheme="minorHAnsi"/>
        </w:rPr>
        <w:t>IAw</w:t>
      </w:r>
      <w:r w:rsidR="00B45DE3" w:rsidRPr="00E235B6">
        <w:rPr>
          <w:rFonts w:eastAsiaTheme="minorHAnsi"/>
        </w:rPr>
        <w:t xml:space="preserve"> and physiological responses to stress is not static, but evolves over time, potentially influenced by a variety of factors, including changes in environmental stressors, individual experiences, and even practice of int</w:t>
      </w:r>
      <w:r w:rsidR="00E440F0">
        <w:rPr>
          <w:rFonts w:eastAsiaTheme="minorHAnsi"/>
        </w:rPr>
        <w:t>er</w:t>
      </w:r>
      <w:r w:rsidR="00B45DE3" w:rsidRPr="00E235B6">
        <w:rPr>
          <w:rFonts w:eastAsiaTheme="minorHAnsi"/>
        </w:rPr>
        <w:t xml:space="preserve">oceptive skills. </w:t>
      </w:r>
      <w:r w:rsidRPr="007C73B6">
        <w:t xml:space="preserve">The longitudinal aspect of our study highlights the significance of time in understanding the impact of </w:t>
      </w:r>
      <w:r w:rsidR="00B67823">
        <w:t>IAw</w:t>
      </w:r>
      <w:r w:rsidRPr="007C73B6">
        <w:t xml:space="preserve"> on resilience and stress recovery processes.</w:t>
      </w:r>
    </w:p>
    <w:p w14:paraId="6751108B" w14:textId="1BF7ADA3" w:rsidR="004F474D" w:rsidRPr="009A2A2B" w:rsidRDefault="0081475D" w:rsidP="004F474D">
      <w:pPr>
        <w:rPr>
          <w:rFonts w:eastAsiaTheme="minorHAnsi"/>
        </w:rPr>
      </w:pPr>
      <w:r w:rsidRPr="0081475D">
        <w:rPr>
          <w:rFonts w:eastAsiaTheme="minorHAnsi"/>
        </w:rPr>
        <w:lastRenderedPageBreak/>
        <w:t>Regarding the reliability of the heart rate discrimination task, we found moderate consistency with r = 0.42 for d' and r = 0.48 for AUC. An analysis focusing on same-day performance, by dividing data into first and second halves, showed a correlation of 0.69</w:t>
      </w:r>
      <w:r w:rsidR="00B53124">
        <w:rPr>
          <w:rFonts w:eastAsiaTheme="minorHAnsi"/>
        </w:rPr>
        <w:t xml:space="preserve"> </w:t>
      </w:r>
      <w:r w:rsidR="00B53124">
        <w:fldChar w:fldCharType="begin"/>
      </w:r>
      <w:r w:rsidR="00B53124">
        <w:instrText xml:space="preserve"> ADDIN EN.CITE &lt;EndNote&gt;&lt;Cite&gt;&lt;Author&gt;Ring&lt;/Author&gt;&lt;Year&gt;2018&lt;/Year&gt;&lt;RecNum&gt;1203&lt;/RecNum&gt;&lt;DisplayText&gt;(Ring and Brener 2018)&lt;/DisplayText&gt;&lt;record&gt;&lt;rec-number&gt;1203&lt;/rec-number&gt;&lt;foreign-keys&gt;&lt;key app="EN" db-id="5ppdtzwa8zzxfxeft21v5aeddps2dsfvtfzx" timestamp="1562840326"&gt;1203&lt;/key&gt;&lt;/foreign-keys&gt;&lt;ref-type name="Journal Article"&gt;17&lt;/ref-type&gt;&lt;contributors&gt;&lt;authors&gt;&lt;author&gt;Ring, Christopher&lt;/author&gt;&lt;author&gt;Brener, Jasper&lt;/author&gt;&lt;/authors&gt;&lt;/contributors&gt;&lt;auth-address&gt;Univ Birmingham, Sch Sport Exercise &amp;amp; Rehabil Sci, Birmingham B13 9SE, W Midlands, England&amp;#xD;SUNY Stony Brook, Dept Psychol, Stony Brook, NY 11794 USA&lt;/auth-address&gt;&lt;titles&gt;&lt;title&gt;Heartbeat counting is unrelated to heartbeat detection: A comparison of methods to quantify interoception&lt;/title&gt;&lt;secondary-title&gt;Psychophysiology&lt;/secondary-title&gt;&lt;alt-title&gt;Psychophysiology&lt;/alt-title&gt;&lt;/titles&gt;&lt;periodical&gt;&lt;full-title&gt;Psychophysiology&lt;/full-title&gt;&lt;abbr-1&gt;Psychophysiology&lt;/abbr-1&gt;&lt;abbr-2&gt;Psychophysiology&lt;/abbr-2&gt;&lt;/periodical&gt;&lt;alt-periodical&gt;&lt;full-title&gt;Psychophysiology&lt;/full-title&gt;&lt;abbr-1&gt;Psychophysiology&lt;/abbr-1&gt;&lt;abbr-2&gt;Psychophysiology&lt;/abbr-2&gt;&lt;/alt-periodical&gt;&lt;pages&gt;e13084&lt;/pages&gt;&lt;volume&gt;55&lt;/volume&gt;&lt;number&gt;9&lt;/number&gt;&lt;keywords&gt;&lt;keyword&gt;heart rate&lt;/keyword&gt;&lt;keyword&gt;interoception&lt;/keyword&gt;&lt;keyword&gt;psychophysics&lt;/keyword&gt;&lt;keyword&gt;evoked-potentials&lt;/keyword&gt;&lt;keyword&gt;cardiac awareness&lt;/keyword&gt;&lt;keyword&gt;constant stimuli&lt;/keyword&gt;&lt;keyword&gt;perception&lt;/keyword&gt;&lt;keyword&gt;beliefs&lt;/keyword&gt;&lt;keyword&gt;brain&lt;/keyword&gt;&lt;keyword&gt;accuracy&lt;/keyword&gt;&lt;keyword&gt;feedback&lt;/keyword&gt;&lt;keyword&gt;psychophysiology&lt;/keyword&gt;&lt;keyword&gt;simultaneity&lt;/keyword&gt;&lt;/keywords&gt;&lt;dates&gt;&lt;year&gt;2018&lt;/year&gt;&lt;pub-dates&gt;&lt;date&gt;Sep&lt;/date&gt;&lt;/pub-dates&gt;&lt;/dates&gt;&lt;isbn&gt;0048-5772&lt;/isbn&gt;&lt;urls&gt;&lt;related-urls&gt;&lt;url&gt;https://onlinelibrary.wiley.com/doi/full/10.1111/psyp.13084&lt;/url&gt;&lt;/related-urls&gt;&lt;/urls&gt;&lt;custom4&gt;&lt;style face="normal" font="default" charset="128" size="100%"&gt;心拍, 方法&lt;/style&gt;&lt;/custom4&gt;&lt;electronic-resource-num&gt;10.1111/psyp.13084&lt;/electronic-resource-num&gt;&lt;language&gt;English&lt;/language&gt;&lt;/record&gt;&lt;/Cite&gt;&lt;/EndNote&gt;</w:instrText>
      </w:r>
      <w:r w:rsidR="00B53124">
        <w:fldChar w:fldCharType="separate"/>
      </w:r>
      <w:r w:rsidR="00B53124">
        <w:rPr>
          <w:noProof/>
        </w:rPr>
        <w:t>(Ring and Brener 2018)</w:t>
      </w:r>
      <w:r w:rsidR="00B53124">
        <w:fldChar w:fldCharType="end"/>
      </w:r>
      <w:r w:rsidRPr="0081475D">
        <w:rPr>
          <w:rFonts w:eastAsiaTheme="minorHAnsi"/>
        </w:rPr>
        <w:t>, whereas a study involving children reported a one-year retest reliability of 0.33 for the heart rate counting task</w:t>
      </w:r>
      <w:r w:rsidR="00B53124">
        <w:rPr>
          <w:rFonts w:eastAsiaTheme="minorHAnsi"/>
        </w:rPr>
        <w:t xml:space="preserve"> </w:t>
      </w:r>
      <w:r w:rsidR="00B53124">
        <w:fldChar w:fldCharType="begin"/>
      </w:r>
      <w:r w:rsidR="00B53124">
        <w:instrText xml:space="preserve"> ADDIN EN.CITE &lt;EndNote&gt;&lt;Cite&gt;&lt;Author&gt;Koch&lt;/Author&gt;&lt;Year&gt;2014&lt;/Year&gt;&lt;RecNum&gt;1837&lt;/RecNum&gt;&lt;DisplayText&gt;(Koch and Pollatos 2014)&lt;/DisplayText&gt;&lt;record&gt;&lt;rec-number&gt;1837&lt;/rec-number&gt;&lt;foreign-keys&gt;&lt;key app="EN" db-id="5ppdtzwa8zzxfxeft21v5aeddps2dsfvtfzx" timestamp="1684085517"&gt;1837&lt;/key&gt;&lt;/foreign-keys&gt;&lt;ref-type name="Journal Article"&gt;17&lt;/ref-type&gt;&lt;contributors&gt;&lt;authors&gt;&lt;author&gt;Koch,Anne&lt;/author&gt;&lt;author&gt;Pollatos,Olga&lt;/author&gt;&lt;/authors&gt;&lt;/contributors&gt;&lt;auth-address&gt;Anne Koch,Department of Psychology, Faculty of Human Sciences, University of Potsdam,Potsdam, Germany,anne.koch@uni-potsdam.de&lt;/auth-address&gt;&lt;titles&gt;&lt;title&gt;Interoceptive sensitivity, body weight and eating behavior in children: a prospective study&lt;/title&gt;&lt;secondary-title&gt;Frontiers in Psychology&lt;/secondary-title&gt;&lt;short-title&gt;Children`s interoceptive sensitivity and eating behavior&lt;/short-title&gt;&lt;/titles&gt;&lt;periodical&gt;&lt;full-title&gt;Frontiers in Psychology&lt;/full-title&gt;&lt;abbr-1&gt;Front. Psychol.&lt;/abbr-1&gt;&lt;abbr-2&gt;Front Psychol&lt;/abbr-2&gt;&lt;/periodical&gt;&lt;volume&gt;5&lt;/volume&gt;&lt;keywords&gt;&lt;keyword&gt;Body Weight,Children,eating behavior,heartbeat perception,interoceptive sensitivity,Overweight&lt;/keyword&gt;&lt;/keywords&gt;&lt;dates&gt;&lt;year&gt;2014&lt;/year&gt;&lt;pub-dates&gt;&lt;date&gt;2014-September-09&lt;/date&gt;&lt;/pub-dates&gt;&lt;/dates&gt;&lt;isbn&gt;1664-1078&lt;/isbn&gt;&lt;work-type&gt;Original Research&lt;/work-type&gt;&lt;urls&gt;&lt;related-urls&gt;&lt;url&gt;https://www.frontiersin.org/articles/10.3389/fpsyg.2014.01003&lt;/url&gt;&lt;/related-urls&gt;&lt;/urls&gt;&lt;electronic-resource-num&gt;10.3389/fpsyg.2014.01003&lt;/electronic-resource-num&gt;&lt;language&gt;English&lt;/language&gt;&lt;/record&gt;&lt;/Cite&gt;&lt;/EndNote&gt;</w:instrText>
      </w:r>
      <w:r w:rsidR="00B53124">
        <w:fldChar w:fldCharType="separate"/>
      </w:r>
      <w:r w:rsidR="00B53124">
        <w:rPr>
          <w:noProof/>
        </w:rPr>
        <w:t>(Koch and Pollatos 2014)</w:t>
      </w:r>
      <w:r w:rsidR="00B53124">
        <w:fldChar w:fldCharType="end"/>
      </w:r>
      <w:r w:rsidRPr="0081475D">
        <w:rPr>
          <w:rFonts w:eastAsiaTheme="minorHAnsi"/>
        </w:rPr>
        <w:t xml:space="preserve">. This pattern suggests that while the heart rate task demonstrates some degree of stability, its reliability diminishes over longer intervals. These findings align with our observations that changes over a month significantly highlight the connection between </w:t>
      </w:r>
      <w:r w:rsidR="00B67823">
        <w:rPr>
          <w:rFonts w:eastAsiaTheme="minorHAnsi"/>
        </w:rPr>
        <w:t>IAw</w:t>
      </w:r>
      <w:r w:rsidRPr="0081475D">
        <w:rPr>
          <w:rFonts w:eastAsiaTheme="minorHAnsi"/>
        </w:rPr>
        <w:t xml:space="preserve"> and physiological metrics, reinforcing the importance of considering temporal dynamics in such research.</w:t>
      </w:r>
    </w:p>
    <w:p w14:paraId="0E5B955C" w14:textId="5DEF26E5" w:rsidR="00DE6341" w:rsidRDefault="00CF2896" w:rsidP="00D1624C">
      <w:r w:rsidRPr="00044D00">
        <w:t>Our findings indicate a positive correlation between MAIA scores and resilience</w:t>
      </w:r>
      <w:r w:rsidR="00246798">
        <w:t xml:space="preserve"> scale</w:t>
      </w:r>
      <w:r w:rsidRPr="00044D00">
        <w:t xml:space="preserve">, suggesting that individuals with a heightened </w:t>
      </w:r>
      <w:r w:rsidR="00246798">
        <w:t xml:space="preserve">interoceptive </w:t>
      </w:r>
      <w:r w:rsidR="009C657A">
        <w:t>attention</w:t>
      </w:r>
      <w:r w:rsidRPr="00044D00">
        <w:t xml:space="preserve"> tend to exhibit greater resilience.</w:t>
      </w:r>
      <w:r w:rsidR="00227C79">
        <w:t xml:space="preserve"> </w:t>
      </w:r>
      <w:r w:rsidR="00DE6341" w:rsidRPr="00DE6341">
        <w:t xml:space="preserve">Prior studies have established a connection between </w:t>
      </w:r>
      <w:r w:rsidR="00B67823">
        <w:t>IAw</w:t>
      </w:r>
      <w:r w:rsidR="00DE6341" w:rsidRPr="00DE6341">
        <w:t xml:space="preserve"> and depressive tendencies, emphasizing the mediating role of resilience. Furthermore, the insular cortex-subcortical network has been highlighted as pivotal in associating </w:t>
      </w:r>
      <w:r w:rsidR="00B67823">
        <w:t>IAw</w:t>
      </w:r>
      <w:r w:rsidR="00DE6341" w:rsidRPr="00DE6341">
        <w:t xml:space="preserve"> and resilience with depressive tendencies</w:t>
      </w:r>
      <w:r w:rsidR="00C536B8">
        <w:t xml:space="preserve"> (Fermin et al., </w:t>
      </w:r>
      <w:r w:rsidR="005737E3">
        <w:t>X</w:t>
      </w:r>
      <w:r w:rsidR="004330BD">
        <w:t>X</w:t>
      </w:r>
      <w:r w:rsidR="005737E3">
        <w:t>X</w:t>
      </w:r>
      <w:r w:rsidR="00C536B8">
        <w:t>)</w:t>
      </w:r>
      <w:r w:rsidR="00DE6341" w:rsidRPr="00DE6341">
        <w:t xml:space="preserve">. Our findings not only reinforce the essential role of </w:t>
      </w:r>
      <w:r w:rsidR="00B67823">
        <w:t>IAw</w:t>
      </w:r>
      <w:r w:rsidR="00DE6341" w:rsidRPr="00DE6341">
        <w:t xml:space="preserve"> in fostering resilience but also spotlight the potential efficacy of targeted interventions aimed at improving </w:t>
      </w:r>
      <w:r w:rsidR="00B67823">
        <w:t>IAw</w:t>
      </w:r>
      <w:r w:rsidR="00DE6341" w:rsidRPr="00DE6341">
        <w:t xml:space="preserve">. </w:t>
      </w:r>
      <w:r w:rsidR="009D5342" w:rsidRPr="009D5342">
        <w:t>Practices such as mindfulness, which focus on the body's sensory experiences, have been shown to increase IAw</w:t>
      </w:r>
      <w:r w:rsidR="00621275">
        <w:t xml:space="preserve"> </w:t>
      </w:r>
      <w:r w:rsidR="00621275">
        <w:fldChar w:fldCharType="begin">
          <w:fldData xml:space="preserve">PEVuZE5vdGU+PENpdGU+PEF1dGhvcj5Cb3JuZW1hbm48L0F1dGhvcj48WWVhcj4yMDE3PC9ZZWFy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</w:fldData>
        </w:fldChar>
      </w:r>
      <w:r w:rsidR="00621275">
        <w:instrText xml:space="preserve"> ADDIN EN.CITE </w:instrText>
      </w:r>
      <w:r w:rsidR="00621275">
        <w:fldChar w:fldCharType="begin">
          <w:fldData xml:space="preserve">PEVuZE5vdGU+PENpdGU+PEF1dGhvcj5Cb3JuZW1hbm48L0F1dGhvcj48WWVhcj4yMDE3PC9ZZWFy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</w:fldData>
        </w:fldChar>
      </w:r>
      <w:r w:rsidR="00621275">
        <w:instrText xml:space="preserve"> ADDIN EN.CITE.DATA </w:instrText>
      </w:r>
      <w:r w:rsidR="00621275">
        <w:fldChar w:fldCharType="end"/>
      </w:r>
      <w:r w:rsidR="00621275">
        <w:fldChar w:fldCharType="separate"/>
      </w:r>
      <w:r w:rsidR="00621275">
        <w:rPr>
          <w:noProof/>
        </w:rPr>
        <w:t>(Bornemann and Singer 2017, Fischer, Messner et al. 2017)</w:t>
      </w:r>
      <w:r w:rsidR="00621275">
        <w:fldChar w:fldCharType="end"/>
      </w:r>
      <w:r w:rsidR="00DF1E31">
        <w:t>,</w:t>
      </w:r>
      <w:r w:rsidR="00621275" w:rsidRPr="00621275">
        <w:t xml:space="preserve"> </w:t>
      </w:r>
      <w:r w:rsidR="00451349" w:rsidRPr="00451349">
        <w:t>offering essential tools for</w:t>
      </w:r>
      <w:r w:rsidR="00621275" w:rsidRPr="00621275">
        <w:t xml:space="preserve"> resilience training programs</w:t>
      </w:r>
      <w:r w:rsidR="00C536B8">
        <w:t xml:space="preserve"> </w:t>
      </w:r>
      <w:r w:rsidR="00B70542">
        <w:rPr>
          <w:rFonts w:eastAsiaTheme="minorHAnsi"/>
        </w:rPr>
        <w:fldChar w:fldCharType="begin"/>
      </w:r>
      <w:r w:rsidR="00B70542">
        <w:rPr>
          <w:rFonts w:eastAsiaTheme="minorHAnsi"/>
        </w:rPr>
        <w:instrText xml:space="preserve"> ADDIN EN.CITE &lt;EndNote&gt;&lt;Cite&gt;&lt;Author&gt;Southwick&lt;/Author&gt;&lt;Year&gt;2012&lt;/Year&gt;&lt;RecNum&gt;1976&lt;/RecNum&gt;&lt;DisplayText&gt;(Southwick and Charney 2012)&lt;/DisplayText&gt;&lt;record&gt;&lt;rec-number&gt;1976&lt;/rec-number&gt;&lt;foreign-keys&gt;&lt;key app="EN" db-id="5ppdtzwa8zzxfxeft21v5aeddps2dsfvtfzx" timestamp="1707277178"&gt;1976&lt;/key&gt;&lt;/foreign-keys&gt;&lt;ref-type name="Journal Article"&gt;17&lt;/ref-type&gt;&lt;contributors&gt;&lt;authors&gt;&lt;author&gt;Southwick, Steven M.&lt;/author&gt;&lt;author&gt;Charney, Dennis S.&lt;/author&gt;&lt;/authors&gt;&lt;/contributors&gt;&lt;titles&gt;&lt;title&gt;The Science of Resilience: Implications for the Prevention and Treatment of Depression&lt;/title&gt;&lt;secondary-title&gt;Science&lt;/secondary-title&gt;&lt;/titles&gt;&lt;periodical&gt;&lt;full-title&gt;Science&lt;/full-title&gt;&lt;abbr-1&gt;Science&lt;/abbr-1&gt;&lt;abbr-2&gt;Science&lt;/abbr-2&gt;&lt;/periodical&gt;&lt;pages&gt;79-82&lt;/pages&gt;&lt;volume&gt;338&lt;/volume&gt;&lt;number&gt;6103&lt;/number&gt;&lt;dates&gt;&lt;year&gt;2012&lt;/year&gt;&lt;/dates&gt;&lt;urls&gt;&lt;related-urls&gt;&lt;url&gt;https://www.science.org/doi/abs/10.1126/science.1222942&lt;/url&gt;&lt;/related-urls&gt;&lt;/urls&gt;&lt;electronic-resource-num&gt;doi:10.1126/science.1222942&lt;/electronic-resource-num&gt;&lt;/record&gt;&lt;/Cite&gt;&lt;/EndNote&gt;</w:instrText>
      </w:r>
      <w:r w:rsidR="00B70542">
        <w:rPr>
          <w:rFonts w:eastAsiaTheme="minorHAnsi"/>
        </w:rPr>
        <w:fldChar w:fldCharType="separate"/>
      </w:r>
      <w:r w:rsidR="00B70542">
        <w:rPr>
          <w:rFonts w:eastAsiaTheme="minorHAnsi"/>
          <w:noProof/>
        </w:rPr>
        <w:t>(Southwick and Charney 2012)</w:t>
      </w:r>
      <w:r w:rsidR="00B70542">
        <w:rPr>
          <w:rFonts w:eastAsiaTheme="minorHAnsi"/>
        </w:rPr>
        <w:fldChar w:fldCharType="end"/>
      </w:r>
      <w:r w:rsidR="00DE6341" w:rsidRPr="00DE6341">
        <w:t>. These interventions present a promising strategy for strengthening psychological resilience, providing individuals with vital resources to address mental health challenges.</w:t>
      </w:r>
    </w:p>
    <w:p w14:paraId="10760535" w14:textId="3FE15405" w:rsidR="003253D2" w:rsidRPr="003253D2" w:rsidRDefault="003253D2" w:rsidP="003253D2">
      <w:pPr>
        <w:pStyle w:val="1"/>
      </w:pPr>
      <w:r>
        <w:t>Conclusion</w:t>
      </w:r>
    </w:p>
    <w:p w14:paraId="1D16A98B" w14:textId="77777777" w:rsidR="00E1256A" w:rsidRPr="001309B7" w:rsidRDefault="00E1256A" w:rsidP="00357F0A">
      <w:pPr>
        <w:rPr>
          <w:rFonts w:eastAsiaTheme="minorHAnsi"/>
        </w:rPr>
      </w:pPr>
    </w:p>
    <w:p w14:paraId="4E5481F2" w14:textId="3623325D" w:rsidR="0002173A" w:rsidRPr="001309B7" w:rsidRDefault="0002173A" w:rsidP="004F2366">
      <w:pPr>
        <w:pStyle w:val="2"/>
      </w:pPr>
      <w:r w:rsidRPr="001309B7">
        <w:rPr>
          <w:rFonts w:hint="eastAsia"/>
        </w:rPr>
        <w:t>A</w:t>
      </w:r>
      <w:r w:rsidRPr="001309B7">
        <w:t>cknowledgement</w:t>
      </w:r>
      <w:r w:rsidR="00A9596D" w:rsidRPr="001309B7">
        <w:t>s</w:t>
      </w:r>
    </w:p>
    <w:p w14:paraId="1525791C" w14:textId="64170BAD" w:rsidR="0002173A" w:rsidRPr="001309B7" w:rsidRDefault="00A9596D" w:rsidP="00357F0A">
      <w:pPr>
        <w:rPr>
          <w:rFonts w:eastAsiaTheme="minorHAnsi"/>
        </w:rPr>
      </w:pPr>
      <w:r w:rsidRPr="001309B7">
        <w:rPr>
          <w:rFonts w:eastAsiaTheme="minorHAnsi" w:hint="eastAsia"/>
        </w:rPr>
        <w:t>松浦さん</w:t>
      </w:r>
      <w:r w:rsidR="009E3C9F" w:rsidRPr="001309B7">
        <w:rPr>
          <w:rFonts w:eastAsiaTheme="minorHAnsi" w:hint="eastAsia"/>
        </w:rPr>
        <w:t>，北広島町の人？</w:t>
      </w:r>
      <w:r w:rsidR="001A3FB1" w:rsidRPr="001309B7">
        <w:rPr>
          <w:rFonts w:eastAsiaTheme="minorHAnsi" w:hint="eastAsia"/>
        </w:rPr>
        <w:t>，</w:t>
      </w:r>
      <w:r w:rsidR="007D4B97" w:rsidRPr="001309B7">
        <w:rPr>
          <w:rFonts w:eastAsiaTheme="minorHAnsi" w:hint="eastAsia"/>
        </w:rPr>
        <w:t>アドダイス？</w:t>
      </w:r>
    </w:p>
    <w:p w14:paraId="36F9A22B" w14:textId="44052493" w:rsidR="005D3D6B" w:rsidRDefault="00EC37CB" w:rsidP="007A23B3">
      <w:pPr>
        <w:rPr>
          <w:rFonts w:eastAsiaTheme="minorHAnsi"/>
        </w:rPr>
      </w:pPr>
      <w:r w:rsidRPr="00044D00">
        <w:rPr>
          <w:rFonts w:eastAsiaTheme="minorHAnsi"/>
        </w:rPr>
        <w:t xml:space="preserve">This </w:t>
      </w:r>
      <w:r>
        <w:rPr>
          <w:rFonts w:eastAsiaTheme="minorHAnsi"/>
        </w:rPr>
        <w:t>research</w:t>
      </w:r>
      <w:r w:rsidRPr="00044D00">
        <w:rPr>
          <w:rFonts w:eastAsiaTheme="minorHAnsi"/>
        </w:rPr>
        <w:t xml:space="preserve"> was supported by the following grants: </w:t>
      </w:r>
      <w:r w:rsidR="007A23B3" w:rsidRPr="007A23B3">
        <w:rPr>
          <w:rFonts w:eastAsiaTheme="minorHAnsi"/>
        </w:rPr>
        <w:t>JST COI (grant nos. JPMJCE1311 and JPMJCA2208), JSPS KAKENHI (grant no. 22H00197),</w:t>
      </w:r>
      <w:r w:rsidR="007A23B3">
        <w:rPr>
          <w:rFonts w:eastAsiaTheme="minorHAnsi"/>
        </w:rPr>
        <w:t xml:space="preserve"> </w:t>
      </w:r>
      <w:r w:rsidR="007A23B3" w:rsidRPr="007A23B3">
        <w:rPr>
          <w:rFonts w:eastAsiaTheme="minorHAnsi"/>
        </w:rPr>
        <w:t>JST Moonshot Research and Development Program (grant no. JPMJMS2296)</w:t>
      </w:r>
      <w:r w:rsidR="00711E45">
        <w:rPr>
          <w:rFonts w:eastAsiaTheme="minorHAnsi" w:hint="eastAsia"/>
        </w:rPr>
        <w:t>.</w:t>
      </w:r>
    </w:p>
    <w:p w14:paraId="18D50476" w14:textId="77777777" w:rsidR="00AE63A7" w:rsidRPr="001309B7" w:rsidRDefault="00AE63A7" w:rsidP="007A23B3">
      <w:pPr>
        <w:rPr>
          <w:rFonts w:eastAsiaTheme="minorHAnsi"/>
        </w:rPr>
      </w:pPr>
    </w:p>
    <w:p w14:paraId="26AB2982" w14:textId="52BF4198" w:rsidR="0051725D" w:rsidRPr="001309B7" w:rsidRDefault="0051725D" w:rsidP="00AE63A7">
      <w:pPr>
        <w:pStyle w:val="2"/>
      </w:pPr>
      <w:r>
        <w:lastRenderedPageBreak/>
        <w:t>References</w:t>
      </w:r>
    </w:p>
    <w:p w14:paraId="78A8BBA4" w14:textId="77777777" w:rsidR="00621275" w:rsidRPr="00621275" w:rsidRDefault="005D3D6B" w:rsidP="00621275">
      <w:pPr>
        <w:pStyle w:val="EndNoteBibliography"/>
        <w:ind w:firstLine="200"/>
      </w:pPr>
      <w:r w:rsidRPr="001309B7">
        <w:rPr>
          <w:rFonts w:asciiTheme="minorHAnsi" w:eastAsiaTheme="minorHAnsi" w:hAnsiTheme="minorHAnsi"/>
        </w:rPr>
        <w:fldChar w:fldCharType="begin"/>
      </w:r>
      <w:r w:rsidRPr="001309B7">
        <w:rPr>
          <w:rFonts w:asciiTheme="minorHAnsi" w:eastAsiaTheme="minorHAnsi" w:hAnsiTheme="minorHAnsi"/>
        </w:rPr>
        <w:instrText xml:space="preserve"> ADDIN EN.REFLIST </w:instrText>
      </w:r>
      <w:r w:rsidRPr="001309B7">
        <w:rPr>
          <w:rFonts w:asciiTheme="minorHAnsi" w:eastAsiaTheme="minorHAnsi" w:hAnsiTheme="minorHAnsi"/>
        </w:rPr>
        <w:fldChar w:fldCharType="separate"/>
      </w:r>
      <w:r w:rsidR="00621275" w:rsidRPr="00621275">
        <w:t xml:space="preserve">Angioletti, L. and M. Balconi (2022). "Delta-Alpha EEG pattern reflects the interoceptive focus effect on interpersonal motor synchronization." </w:t>
      </w:r>
      <w:r w:rsidR="00621275" w:rsidRPr="00621275">
        <w:rPr>
          <w:u w:val="single"/>
        </w:rPr>
        <w:t>Frontiers in Neuroergonomics</w:t>
      </w:r>
      <w:r w:rsidR="00621275" w:rsidRPr="00621275">
        <w:t xml:space="preserve"> </w:t>
      </w:r>
      <w:r w:rsidR="00621275" w:rsidRPr="00621275">
        <w:rPr>
          <w:b/>
        </w:rPr>
        <w:t>3</w:t>
      </w:r>
      <w:r w:rsidR="00621275" w:rsidRPr="00621275">
        <w:t>.</w:t>
      </w:r>
    </w:p>
    <w:p w14:paraId="5534F961" w14:textId="28EB34AD" w:rsidR="00621275" w:rsidRPr="00621275" w:rsidRDefault="00621275" w:rsidP="00621275">
      <w:pPr>
        <w:pStyle w:val="EndNoteBibliography"/>
        <w:ind w:firstLine="200"/>
      </w:pPr>
      <w:r w:rsidRPr="00621275">
        <w:t xml:space="preserve">Arifin, W. N. (2022). "Sample size calculator (web)."   Retrieved 2022, from </w:t>
      </w:r>
      <w:hyperlink r:id="rId16" w:history="1">
        <w:r w:rsidRPr="00621275">
          <w:rPr>
            <w:rStyle w:val="a8"/>
          </w:rPr>
          <w:t>https://wnarifin.github.io/ssc_web.html</w:t>
        </w:r>
      </w:hyperlink>
      <w:r w:rsidRPr="00621275">
        <w:t>.</w:t>
      </w:r>
    </w:p>
    <w:p w14:paraId="6D5C671D" w14:textId="77777777" w:rsidR="00621275" w:rsidRPr="00621275" w:rsidRDefault="00621275" w:rsidP="00621275">
      <w:pPr>
        <w:pStyle w:val="EndNoteBibliography"/>
        <w:ind w:firstLine="200"/>
      </w:pPr>
      <w:r w:rsidRPr="00621275">
        <w:t xml:space="preserve">Berntson, G. G., P. J. Gianaros and M. Tsakiris (2018). Interoception and the autonomic nervous system: Bottom-up meets top-down. </w:t>
      </w:r>
      <w:r w:rsidRPr="00621275">
        <w:rPr>
          <w:u w:val="single"/>
        </w:rPr>
        <w:t>The Interoceptive Mind: From Homeostasis to Awareness</w:t>
      </w:r>
      <w:r w:rsidRPr="00621275">
        <w:t>. M. Tsakiris and H. De Preester, Oxford University Press</w:t>
      </w:r>
      <w:r w:rsidRPr="00621275">
        <w:rPr>
          <w:b/>
        </w:rPr>
        <w:t xml:space="preserve">: </w:t>
      </w:r>
      <w:r w:rsidRPr="00621275">
        <w:t>0.</w:t>
      </w:r>
    </w:p>
    <w:p w14:paraId="24B2B00F" w14:textId="77777777" w:rsidR="00621275" w:rsidRPr="00621275" w:rsidRDefault="00621275" w:rsidP="00621275">
      <w:pPr>
        <w:pStyle w:val="EndNoteBibliography"/>
        <w:ind w:firstLine="200"/>
      </w:pPr>
      <w:r w:rsidRPr="00621275">
        <w:t xml:space="preserve">Bornemann, B. and T. Singer (2017). "Taking time to feel our body: Steady increases in heartbeat perception accuracy and decreases in alexithymia over 9 months of contemplative mental training." </w:t>
      </w:r>
      <w:r w:rsidRPr="00621275">
        <w:rPr>
          <w:u w:val="single"/>
        </w:rPr>
        <w:t>Psychophysiology</w:t>
      </w:r>
      <w:r w:rsidRPr="00621275">
        <w:t xml:space="preserve"> </w:t>
      </w:r>
      <w:r w:rsidRPr="00621275">
        <w:rPr>
          <w:b/>
        </w:rPr>
        <w:t>54</w:t>
      </w:r>
      <w:r w:rsidRPr="00621275">
        <w:t>(3): 469-482.</w:t>
      </w:r>
    </w:p>
    <w:p w14:paraId="38163E1C" w14:textId="77777777" w:rsidR="00621275" w:rsidRPr="00621275" w:rsidRDefault="00621275" w:rsidP="00621275">
      <w:pPr>
        <w:pStyle w:val="EndNoteBibliography"/>
        <w:ind w:firstLine="200"/>
      </w:pPr>
      <w:r w:rsidRPr="00621275">
        <w:t xml:space="preserve">Brainard, D. H. and S. Vision (1997). "The psychophysics toolbox." </w:t>
      </w:r>
      <w:r w:rsidRPr="00621275">
        <w:rPr>
          <w:u w:val="single"/>
        </w:rPr>
        <w:t>Spatial vision</w:t>
      </w:r>
      <w:r w:rsidRPr="00621275">
        <w:t xml:space="preserve"> </w:t>
      </w:r>
      <w:r w:rsidRPr="00621275">
        <w:rPr>
          <w:b/>
        </w:rPr>
        <w:t>10</w:t>
      </w:r>
      <w:r w:rsidRPr="00621275">
        <w:t>(4): 433-436.</w:t>
      </w:r>
    </w:p>
    <w:p w14:paraId="67E2CEA9" w14:textId="77777777" w:rsidR="00621275" w:rsidRPr="00621275" w:rsidRDefault="00621275" w:rsidP="00621275">
      <w:pPr>
        <w:pStyle w:val="EndNoteBibliography"/>
        <w:ind w:firstLine="200"/>
      </w:pPr>
      <w:r w:rsidRPr="00621275">
        <w:t xml:space="preserve">Cabrera, A., J. Kolacz, G. Pailhez, A. Bulbena-Cabre, A. Bulbena and S. W. Porges (2018). "Assessing body awareness and autonomic reactivity: Factor structure and psychometric properties of the Body Perception Questionnaire-Short Form (BPQ-SF)." </w:t>
      </w:r>
      <w:r w:rsidRPr="00621275">
        <w:rPr>
          <w:u w:val="single"/>
        </w:rPr>
        <w:t>International Journal of Methods in Psychiatric Research</w:t>
      </w:r>
      <w:r w:rsidRPr="00621275">
        <w:t xml:space="preserve"> </w:t>
      </w:r>
      <w:r w:rsidRPr="00621275">
        <w:rPr>
          <w:b/>
        </w:rPr>
        <w:t>27</w:t>
      </w:r>
      <w:r w:rsidRPr="00621275">
        <w:t>(2): e1596.</w:t>
      </w:r>
    </w:p>
    <w:p w14:paraId="4BD1D622" w14:textId="77777777" w:rsidR="00621275" w:rsidRPr="00621275" w:rsidRDefault="00621275" w:rsidP="00621275">
      <w:pPr>
        <w:pStyle w:val="EndNoteBibliography"/>
        <w:ind w:firstLine="200"/>
      </w:pPr>
      <w:r w:rsidRPr="00621275">
        <w:t xml:space="preserve">Carnevali, L., J. Koenig, A. Sgoifo and C. Ottaviani (2018). "Autonomic and Brain Morphological Predictors of Stress Resilience." </w:t>
      </w:r>
      <w:r w:rsidRPr="00621275">
        <w:rPr>
          <w:u w:val="single"/>
        </w:rPr>
        <w:t>Frontiers in Neuroscience</w:t>
      </w:r>
      <w:r w:rsidRPr="00621275">
        <w:t xml:space="preserve"> </w:t>
      </w:r>
      <w:r w:rsidRPr="00621275">
        <w:rPr>
          <w:b/>
        </w:rPr>
        <w:t>12</w:t>
      </w:r>
      <w:r w:rsidRPr="00621275">
        <w:t>.</w:t>
      </w:r>
    </w:p>
    <w:p w14:paraId="3935631A" w14:textId="77777777" w:rsidR="00621275" w:rsidRPr="00621275" w:rsidRDefault="00621275" w:rsidP="00621275">
      <w:pPr>
        <w:pStyle w:val="EndNoteBibliography"/>
        <w:ind w:firstLine="200"/>
      </w:pPr>
      <w:r w:rsidRPr="00621275">
        <w:t xml:space="preserve">Ceunen, E., J. W. Vlaeyen and I. Van Diest (2016). "On the origin of interoception." </w:t>
      </w:r>
      <w:r w:rsidRPr="00621275">
        <w:rPr>
          <w:u w:val="single"/>
        </w:rPr>
        <w:t>Frontiers in psychology</w:t>
      </w:r>
      <w:r w:rsidRPr="00621275">
        <w:t xml:space="preserve"> </w:t>
      </w:r>
      <w:r w:rsidRPr="00621275">
        <w:rPr>
          <w:b/>
        </w:rPr>
        <w:t>7</w:t>
      </w:r>
      <w:r w:rsidRPr="00621275">
        <w:t>: 743.</w:t>
      </w:r>
    </w:p>
    <w:p w14:paraId="2229688A" w14:textId="77777777" w:rsidR="00621275" w:rsidRPr="00621275" w:rsidRDefault="00621275" w:rsidP="00621275">
      <w:pPr>
        <w:pStyle w:val="EndNoteBibliography"/>
        <w:ind w:firstLine="200"/>
      </w:pPr>
      <w:r w:rsidRPr="00621275">
        <w:t xml:space="preserve">Cohen, M. X. (2017). "Where Does EEG Come From and What Does It Mean?" </w:t>
      </w:r>
      <w:r w:rsidRPr="00621275">
        <w:rPr>
          <w:u w:val="single"/>
        </w:rPr>
        <w:t>Trends in Neurosciences</w:t>
      </w:r>
      <w:r w:rsidRPr="00621275">
        <w:t xml:space="preserve"> </w:t>
      </w:r>
      <w:r w:rsidRPr="00621275">
        <w:rPr>
          <w:b/>
        </w:rPr>
        <w:t>40</w:t>
      </w:r>
      <w:r w:rsidRPr="00621275">
        <w:t>(4): 208-218.</w:t>
      </w:r>
    </w:p>
    <w:p w14:paraId="6B16E7C0" w14:textId="77777777" w:rsidR="00621275" w:rsidRPr="00621275" w:rsidRDefault="00621275" w:rsidP="00621275">
      <w:pPr>
        <w:pStyle w:val="EndNoteBibliography"/>
        <w:ind w:firstLine="200"/>
      </w:pPr>
      <w:r w:rsidRPr="00621275">
        <w:t xml:space="preserve">Craig, A. D. (2002). "How do you feel? Interoception: the sense of the physiological condition of the body." </w:t>
      </w:r>
      <w:r w:rsidRPr="00621275">
        <w:rPr>
          <w:u w:val="single"/>
        </w:rPr>
        <w:t>Nature Reviews Neuroscience</w:t>
      </w:r>
      <w:r w:rsidRPr="00621275">
        <w:t xml:space="preserve"> </w:t>
      </w:r>
      <w:r w:rsidRPr="00621275">
        <w:rPr>
          <w:b/>
        </w:rPr>
        <w:t>3</w:t>
      </w:r>
      <w:r w:rsidRPr="00621275">
        <w:t>(8): 655-666.</w:t>
      </w:r>
    </w:p>
    <w:p w14:paraId="164882B9" w14:textId="77777777" w:rsidR="00621275" w:rsidRPr="00621275" w:rsidRDefault="00621275" w:rsidP="00621275">
      <w:pPr>
        <w:pStyle w:val="EndNoteBibliography"/>
        <w:ind w:firstLine="200"/>
      </w:pPr>
      <w:r w:rsidRPr="00621275">
        <w:lastRenderedPageBreak/>
        <w:t xml:space="preserve">Craig, A. D. (2003). "Interoception: the sense of the physiological condition of the body." </w:t>
      </w:r>
      <w:r w:rsidRPr="00621275">
        <w:rPr>
          <w:u w:val="single"/>
        </w:rPr>
        <w:t>Current Opinion in Neurobiology</w:t>
      </w:r>
      <w:r w:rsidRPr="00621275">
        <w:t xml:space="preserve"> </w:t>
      </w:r>
      <w:r w:rsidRPr="00621275">
        <w:rPr>
          <w:b/>
        </w:rPr>
        <w:t>13</w:t>
      </w:r>
      <w:r w:rsidRPr="00621275">
        <w:t>(4): 500-505.</w:t>
      </w:r>
    </w:p>
    <w:p w14:paraId="7D0E6F58" w14:textId="77777777" w:rsidR="00621275" w:rsidRPr="00621275" w:rsidRDefault="00621275" w:rsidP="00621275">
      <w:pPr>
        <w:pStyle w:val="EndNoteBibliography"/>
        <w:ind w:firstLine="200"/>
      </w:pPr>
      <w:r w:rsidRPr="00621275">
        <w:t xml:space="preserve">Craig, A. D. (2009). "How do you feel--now? The anterior insula and human awareness." </w:t>
      </w:r>
      <w:r w:rsidRPr="00621275">
        <w:rPr>
          <w:u w:val="single"/>
        </w:rPr>
        <w:t>Nature reviews neuroscience</w:t>
      </w:r>
      <w:r w:rsidRPr="00621275">
        <w:t xml:space="preserve"> </w:t>
      </w:r>
      <w:r w:rsidRPr="00621275">
        <w:rPr>
          <w:b/>
        </w:rPr>
        <w:t>10</w:t>
      </w:r>
      <w:r w:rsidRPr="00621275">
        <w:t>(1): 50-79.</w:t>
      </w:r>
    </w:p>
    <w:p w14:paraId="3FBE4112" w14:textId="77777777" w:rsidR="00621275" w:rsidRPr="00621275" w:rsidRDefault="00621275" w:rsidP="00621275">
      <w:pPr>
        <w:pStyle w:val="EndNoteBibliography"/>
        <w:ind w:firstLine="200"/>
      </w:pPr>
      <w:r w:rsidRPr="00621275">
        <w:t xml:space="preserve">Critchley, H. D. and S. N. Garfinkel (2017). "Interoception and emotion." </w:t>
      </w:r>
      <w:r w:rsidRPr="00621275">
        <w:rPr>
          <w:u w:val="single"/>
        </w:rPr>
        <w:t>Current Opinion in Psychology</w:t>
      </w:r>
      <w:r w:rsidRPr="00621275">
        <w:t xml:space="preserve"> </w:t>
      </w:r>
      <w:r w:rsidRPr="00621275">
        <w:rPr>
          <w:b/>
        </w:rPr>
        <w:t>17</w:t>
      </w:r>
      <w:r w:rsidRPr="00621275">
        <w:t>: 7-14.</w:t>
      </w:r>
    </w:p>
    <w:p w14:paraId="335857E9" w14:textId="77777777" w:rsidR="00621275" w:rsidRPr="00621275" w:rsidRDefault="00621275" w:rsidP="00621275">
      <w:pPr>
        <w:pStyle w:val="EndNoteBibliography"/>
        <w:ind w:firstLine="200"/>
      </w:pPr>
      <w:r w:rsidRPr="00621275">
        <w:t xml:space="preserve">Delorme, A. and S. Makeig (2004). "EEGLAB: an open source toolbox for analysis of single-trial EEG dynamics including independent component analysis." </w:t>
      </w:r>
      <w:r w:rsidRPr="00621275">
        <w:rPr>
          <w:u w:val="single"/>
        </w:rPr>
        <w:t>Journal of Neuroscience Methods</w:t>
      </w:r>
      <w:r w:rsidRPr="00621275">
        <w:t xml:space="preserve"> </w:t>
      </w:r>
      <w:r w:rsidRPr="00621275">
        <w:rPr>
          <w:b/>
        </w:rPr>
        <w:t>134</w:t>
      </w:r>
      <w:r w:rsidRPr="00621275">
        <w:t>(1): 9-21.</w:t>
      </w:r>
    </w:p>
    <w:p w14:paraId="03B02F28" w14:textId="77777777" w:rsidR="00621275" w:rsidRPr="00621275" w:rsidRDefault="00621275" w:rsidP="00621275">
      <w:pPr>
        <w:pStyle w:val="EndNoteBibliography"/>
        <w:ind w:firstLine="200"/>
      </w:pPr>
      <w:r w:rsidRPr="00621275">
        <w:t xml:space="preserve">Diaz, B., S. Van Der Sluis, J. Benjamins, D. Stoffers, R. Hardstone, H. Mansvelder, E. Van Someren and K. Linkenkaer-Hansen (2014). "The ARSQ 2.0 reveals age and personality effects on mind-wandering experiences." </w:t>
      </w:r>
      <w:r w:rsidRPr="00621275">
        <w:rPr>
          <w:u w:val="single"/>
        </w:rPr>
        <w:t>Frontiers in Psychology</w:t>
      </w:r>
      <w:r w:rsidRPr="00621275">
        <w:t xml:space="preserve"> </w:t>
      </w:r>
      <w:r w:rsidRPr="00621275">
        <w:rPr>
          <w:b/>
        </w:rPr>
        <w:t>5</w:t>
      </w:r>
      <w:r w:rsidRPr="00621275">
        <w:t>.</w:t>
      </w:r>
    </w:p>
    <w:p w14:paraId="6C2AD16F" w14:textId="77777777" w:rsidR="00621275" w:rsidRPr="00621275" w:rsidRDefault="00621275" w:rsidP="00621275">
      <w:pPr>
        <w:pStyle w:val="EndNoteBibliography"/>
        <w:ind w:firstLine="200"/>
      </w:pPr>
      <w:r w:rsidRPr="00621275">
        <w:t xml:space="preserve">Electrophysiology, T. F. o. t. E. S. o. C. t. N. A. S. o. P. (1996). "Heart Rate Variability." </w:t>
      </w:r>
      <w:r w:rsidRPr="00621275">
        <w:rPr>
          <w:u w:val="single"/>
        </w:rPr>
        <w:t>Circulation</w:t>
      </w:r>
      <w:r w:rsidRPr="00621275">
        <w:t xml:space="preserve"> </w:t>
      </w:r>
      <w:r w:rsidRPr="00621275">
        <w:rPr>
          <w:b/>
        </w:rPr>
        <w:t>93</w:t>
      </w:r>
      <w:r w:rsidRPr="00621275">
        <w:t>(5): 1043-1065.</w:t>
      </w:r>
    </w:p>
    <w:p w14:paraId="2EE1E7CF" w14:textId="77777777" w:rsidR="00621275" w:rsidRPr="00621275" w:rsidRDefault="00621275" w:rsidP="00621275">
      <w:pPr>
        <w:pStyle w:val="EndNoteBibliography"/>
        <w:ind w:firstLine="200"/>
      </w:pPr>
      <w:r w:rsidRPr="00621275">
        <w:t xml:space="preserve">Ewing, D. L., M. Manassei, C. Gould van Praag, A. O. Philippides, H. D. Critchley and S. N. Garfinkel (2017). "Sleep and the heart: Interoceptive differences linked to poor experiential sleep quality in anxiety and depression." </w:t>
      </w:r>
      <w:r w:rsidRPr="00621275">
        <w:rPr>
          <w:u w:val="single"/>
        </w:rPr>
        <w:t>Biological Psychology</w:t>
      </w:r>
      <w:r w:rsidRPr="00621275">
        <w:t xml:space="preserve"> </w:t>
      </w:r>
      <w:r w:rsidRPr="00621275">
        <w:rPr>
          <w:b/>
        </w:rPr>
        <w:t>127</w:t>
      </w:r>
      <w:r w:rsidRPr="00621275">
        <w:t>: 163-172.</w:t>
      </w:r>
    </w:p>
    <w:p w14:paraId="2CB98E71" w14:textId="77777777" w:rsidR="00621275" w:rsidRPr="00621275" w:rsidRDefault="00621275" w:rsidP="00621275">
      <w:pPr>
        <w:pStyle w:val="EndNoteBibliography"/>
        <w:ind w:firstLine="200"/>
      </w:pPr>
      <w:r w:rsidRPr="00621275">
        <w:t xml:space="preserve">Ferentzi, E., T. Bogdány, Z. Szabolcs, B. Csala, Á. Horváth and F. Köteles (2018). "Multichannel investigation of interoception: Sensitivity is not a generalizable feature." </w:t>
      </w:r>
      <w:r w:rsidRPr="00621275">
        <w:rPr>
          <w:u w:val="single"/>
        </w:rPr>
        <w:t>Frontiers in human neuroscience</w:t>
      </w:r>
      <w:r w:rsidRPr="00621275">
        <w:t xml:space="preserve"> </w:t>
      </w:r>
      <w:r w:rsidRPr="00621275">
        <w:rPr>
          <w:b/>
        </w:rPr>
        <w:t>12</w:t>
      </w:r>
      <w:r w:rsidRPr="00621275">
        <w:t>: 223.</w:t>
      </w:r>
    </w:p>
    <w:p w14:paraId="1FE06B50" w14:textId="77777777" w:rsidR="00621275" w:rsidRPr="00621275" w:rsidRDefault="00621275" w:rsidP="00621275">
      <w:pPr>
        <w:pStyle w:val="EndNoteBibliography"/>
        <w:ind w:firstLine="200"/>
      </w:pPr>
      <w:r w:rsidRPr="00621275">
        <w:t xml:space="preserve">Fischer, D., M. Messner and O. Pollatos (2017). "Improvement of Interoceptive Processes after an 8-Week Body Scan Intervention." </w:t>
      </w:r>
      <w:r w:rsidRPr="00621275">
        <w:rPr>
          <w:u w:val="single"/>
        </w:rPr>
        <w:t>Frontiers in Human Neuroscience</w:t>
      </w:r>
      <w:r w:rsidRPr="00621275">
        <w:t xml:space="preserve"> </w:t>
      </w:r>
      <w:r w:rsidRPr="00621275">
        <w:rPr>
          <w:b/>
        </w:rPr>
        <w:t>11</w:t>
      </w:r>
      <w:r w:rsidRPr="00621275">
        <w:t>(452).</w:t>
      </w:r>
    </w:p>
    <w:p w14:paraId="2A0D400E" w14:textId="77777777" w:rsidR="00621275" w:rsidRPr="00621275" w:rsidRDefault="00621275" w:rsidP="00621275">
      <w:pPr>
        <w:pStyle w:val="EndNoteBibliography"/>
        <w:ind w:firstLine="200"/>
      </w:pPr>
      <w:r w:rsidRPr="00621275">
        <w:t xml:space="preserve">Forkmann, T., A. Scherer, J. Meessen, M. Michal, H. Schächinger, C. Vögele and A. Schulz (2016). "Making sense of what you sense: Disentangling interoceptive awareness, sensibility and accuracy." </w:t>
      </w:r>
      <w:r w:rsidRPr="00621275">
        <w:rPr>
          <w:u w:val="single"/>
        </w:rPr>
        <w:t>International Journal of Psychophysiology</w:t>
      </w:r>
      <w:r w:rsidRPr="00621275">
        <w:t xml:space="preserve"> </w:t>
      </w:r>
      <w:r w:rsidRPr="00621275">
        <w:rPr>
          <w:b/>
        </w:rPr>
        <w:t>109</w:t>
      </w:r>
      <w:r w:rsidRPr="00621275">
        <w:t>: 71-80.</w:t>
      </w:r>
    </w:p>
    <w:p w14:paraId="2F7B6AC2" w14:textId="77777777" w:rsidR="00621275" w:rsidRPr="00621275" w:rsidRDefault="00621275" w:rsidP="00621275">
      <w:pPr>
        <w:pStyle w:val="EndNoteBibliography"/>
        <w:ind w:firstLine="200"/>
      </w:pPr>
      <w:r w:rsidRPr="00621275">
        <w:t xml:space="preserve">Freeman, R. and M. W. Chapleau (2013). Chapter 7 - Testing the autonomic nervous system. </w:t>
      </w:r>
      <w:r w:rsidRPr="00621275">
        <w:rPr>
          <w:u w:val="single"/>
        </w:rPr>
        <w:lastRenderedPageBreak/>
        <w:t>Handbook of Clinical Neurology</w:t>
      </w:r>
      <w:r w:rsidRPr="00621275">
        <w:t xml:space="preserve">. G. Said and C. Krarup, Elsevier. </w:t>
      </w:r>
      <w:r w:rsidRPr="00621275">
        <w:rPr>
          <w:b/>
        </w:rPr>
        <w:t xml:space="preserve">115: </w:t>
      </w:r>
      <w:r w:rsidRPr="00621275">
        <w:t>115-136.</w:t>
      </w:r>
    </w:p>
    <w:p w14:paraId="7623BE7B" w14:textId="77777777" w:rsidR="00621275" w:rsidRPr="00621275" w:rsidRDefault="00621275" w:rsidP="00621275">
      <w:pPr>
        <w:pStyle w:val="EndNoteBibliography"/>
        <w:ind w:firstLine="200"/>
      </w:pPr>
      <w:r w:rsidRPr="00621275">
        <w:t xml:space="preserve">Garfinkel, S. N., A. K. Seth, A. B. Barrett, K. Suzuki and H. D. Critchley (2015). "Knowing your own heart: Distinguishing interoceptive accuracy from interoceptive awareness." </w:t>
      </w:r>
      <w:r w:rsidRPr="00621275">
        <w:rPr>
          <w:u w:val="single"/>
        </w:rPr>
        <w:t>Biological Psychology</w:t>
      </w:r>
      <w:r w:rsidRPr="00621275">
        <w:t xml:space="preserve"> </w:t>
      </w:r>
      <w:r w:rsidRPr="00621275">
        <w:rPr>
          <w:b/>
        </w:rPr>
        <w:t>104</w:t>
      </w:r>
      <w:r w:rsidRPr="00621275">
        <w:t>: 65-74.</w:t>
      </w:r>
    </w:p>
    <w:p w14:paraId="506C57FF" w14:textId="77777777" w:rsidR="00621275" w:rsidRPr="00621275" w:rsidRDefault="00621275" w:rsidP="00621275">
      <w:pPr>
        <w:pStyle w:val="EndNoteBibliography"/>
        <w:ind w:firstLine="200"/>
      </w:pPr>
      <w:r w:rsidRPr="00621275">
        <w:t xml:space="preserve">Groppe, D. M., T. P. Urbach and M. Kutas (2011). "Mass univariate analysis of event-related brain potentials/fields I: A critical tutorial review." </w:t>
      </w:r>
      <w:r w:rsidRPr="00621275">
        <w:rPr>
          <w:u w:val="single"/>
        </w:rPr>
        <w:t>Psychophysiology</w:t>
      </w:r>
      <w:r w:rsidRPr="00621275">
        <w:t xml:space="preserve"> </w:t>
      </w:r>
      <w:r w:rsidRPr="00621275">
        <w:rPr>
          <w:b/>
        </w:rPr>
        <w:t>48</w:t>
      </w:r>
      <w:r w:rsidRPr="00621275">
        <w:t>(12): 1711-1725.</w:t>
      </w:r>
    </w:p>
    <w:p w14:paraId="1CDE2768" w14:textId="77777777" w:rsidR="00621275" w:rsidRPr="00621275" w:rsidRDefault="00621275" w:rsidP="00621275">
      <w:pPr>
        <w:pStyle w:val="EndNoteBibliography"/>
        <w:ind w:firstLine="200"/>
      </w:pPr>
      <w:r w:rsidRPr="00621275">
        <w:t xml:space="preserve">Groppe, D. M., T. P. Urbach and M. Kutas (2011). "Mass univariate analysis of event-related brain potentials/fields II: Simulation studies." </w:t>
      </w:r>
      <w:r w:rsidRPr="00621275">
        <w:rPr>
          <w:u w:val="single"/>
        </w:rPr>
        <w:t>Psychophysiology</w:t>
      </w:r>
      <w:r w:rsidRPr="00621275">
        <w:t xml:space="preserve"> </w:t>
      </w:r>
      <w:r w:rsidRPr="00621275">
        <w:rPr>
          <w:b/>
        </w:rPr>
        <w:t>48</w:t>
      </w:r>
      <w:r w:rsidRPr="00621275">
        <w:t>(12): 1726-1737.</w:t>
      </w:r>
    </w:p>
    <w:p w14:paraId="4888CD7C" w14:textId="77777777" w:rsidR="00621275" w:rsidRPr="00621275" w:rsidRDefault="00621275" w:rsidP="00621275">
      <w:pPr>
        <w:pStyle w:val="EndNoteBibliography"/>
        <w:ind w:firstLine="200"/>
      </w:pPr>
      <w:r w:rsidRPr="00621275">
        <w:t xml:space="preserve">Haase, L., J. L. Stewart, B. Youssef, A. C. May, S. Isakovic, A. N. Simmons, D. C. Johnson, E. G. Potterat and M. P. Paulus (2016). "When the brain does not adequately feel the body: Links between low resilience and interoception." </w:t>
      </w:r>
      <w:r w:rsidRPr="00621275">
        <w:rPr>
          <w:u w:val="single"/>
        </w:rPr>
        <w:t>Biological psychology</w:t>
      </w:r>
      <w:r w:rsidRPr="00621275">
        <w:t xml:space="preserve"> </w:t>
      </w:r>
      <w:r w:rsidRPr="00621275">
        <w:rPr>
          <w:b/>
        </w:rPr>
        <w:t>113</w:t>
      </w:r>
      <w:r w:rsidRPr="00621275">
        <w:t>: 37-45.</w:t>
      </w:r>
    </w:p>
    <w:p w14:paraId="29ADF0DC" w14:textId="77777777" w:rsidR="00621275" w:rsidRPr="00621275" w:rsidRDefault="00621275" w:rsidP="00621275">
      <w:pPr>
        <w:pStyle w:val="EndNoteBibliography"/>
        <w:ind w:firstLine="200"/>
      </w:pPr>
      <w:r w:rsidRPr="00621275">
        <w:t xml:space="preserve">Harrison, O. K., L. Köchli, S. Marino, R. Luechinger, F. Hennel, K. Brand, A. J. Hess, S. Frässle, S. Iglesias, F. Vinckier, F. H. Petzschner, S. J. Harrison and K. E. Stephan (2021). "Interoception of breathing and its relationship with anxiety." </w:t>
      </w:r>
      <w:r w:rsidRPr="00621275">
        <w:rPr>
          <w:u w:val="single"/>
        </w:rPr>
        <w:t>Neuron</w:t>
      </w:r>
      <w:r w:rsidRPr="00621275">
        <w:t xml:space="preserve"> </w:t>
      </w:r>
      <w:r w:rsidRPr="00621275">
        <w:rPr>
          <w:b/>
        </w:rPr>
        <w:t>109</w:t>
      </w:r>
      <w:r w:rsidRPr="00621275">
        <w:t>(24): 4080-4093.e4088.</w:t>
      </w:r>
    </w:p>
    <w:p w14:paraId="7A03F99D" w14:textId="77777777" w:rsidR="00621275" w:rsidRPr="00621275" w:rsidRDefault="00621275" w:rsidP="00621275">
      <w:pPr>
        <w:pStyle w:val="EndNoteBibliography"/>
        <w:ind w:firstLine="200"/>
      </w:pPr>
      <w:r w:rsidRPr="00621275">
        <w:t xml:space="preserve">Herman, A. M., C. L. Rae, H. D. Critchley and T. Duka (2019). "Interoceptive accuracy predicts nonplanning trait impulsivity." </w:t>
      </w:r>
      <w:r w:rsidRPr="00621275">
        <w:rPr>
          <w:u w:val="single"/>
        </w:rPr>
        <w:t>Psychophysiology</w:t>
      </w:r>
      <w:r w:rsidRPr="00621275">
        <w:t xml:space="preserve"> </w:t>
      </w:r>
      <w:r w:rsidRPr="00621275">
        <w:rPr>
          <w:b/>
        </w:rPr>
        <w:t>56</w:t>
      </w:r>
      <w:r w:rsidRPr="00621275">
        <w:t>(6): e13339.</w:t>
      </w:r>
    </w:p>
    <w:p w14:paraId="74564C1B" w14:textId="77777777" w:rsidR="00621275" w:rsidRPr="00621275" w:rsidRDefault="00621275" w:rsidP="00621275">
      <w:pPr>
        <w:pStyle w:val="EndNoteBibliography"/>
        <w:ind w:firstLine="200"/>
      </w:pPr>
      <w:r w:rsidRPr="00621275">
        <w:t xml:space="preserve">Hickman, L., A. Seyedsalehi, J. L. Cook, G. Bird and J. Murphy (2020). "The relationship between heartbeat counting and heartbeat discrimination: A meta-analysis." </w:t>
      </w:r>
      <w:r w:rsidRPr="00621275">
        <w:rPr>
          <w:u w:val="single"/>
        </w:rPr>
        <w:t>Biological Psychology</w:t>
      </w:r>
      <w:r w:rsidRPr="00621275">
        <w:t xml:space="preserve"> </w:t>
      </w:r>
      <w:r w:rsidRPr="00621275">
        <w:rPr>
          <w:b/>
        </w:rPr>
        <w:t>156</w:t>
      </w:r>
      <w:r w:rsidRPr="00621275">
        <w:t>: 107949.</w:t>
      </w:r>
    </w:p>
    <w:p w14:paraId="37E2A568" w14:textId="77777777" w:rsidR="00621275" w:rsidRPr="00621275" w:rsidRDefault="00621275" w:rsidP="00621275">
      <w:pPr>
        <w:pStyle w:val="EndNoteBibliography"/>
        <w:ind w:firstLine="200"/>
      </w:pPr>
      <w:r w:rsidRPr="00621275">
        <w:t xml:space="preserve">Hirano, H., H. Maruyama, A. Kutluk, T. Tsuji, O. Fukuda, N. Ueno, T. Ukawa, R. Nakamura, N. Saeki and M. Kawamoto (2011). "Noninvasive estimation of arterial viscoelastic indices using a foil-type flexible pressure sensor and a photoplethysmogram." </w:t>
      </w:r>
      <w:r w:rsidRPr="00621275">
        <w:rPr>
          <w:u w:val="single"/>
        </w:rPr>
        <w:t>International Journal on Electrical Engineering and Informatics</w:t>
      </w:r>
      <w:r w:rsidRPr="00621275">
        <w:t xml:space="preserve"> </w:t>
      </w:r>
      <w:r w:rsidRPr="00621275">
        <w:rPr>
          <w:b/>
        </w:rPr>
        <w:t>3</w:t>
      </w:r>
      <w:r w:rsidRPr="00621275">
        <w:t>(4): 498-515.</w:t>
      </w:r>
    </w:p>
    <w:p w14:paraId="42E1F440" w14:textId="77777777" w:rsidR="00621275" w:rsidRPr="00621275" w:rsidRDefault="00621275" w:rsidP="00621275">
      <w:pPr>
        <w:pStyle w:val="EndNoteBibliography"/>
        <w:ind w:firstLine="200"/>
      </w:pPr>
      <w:r w:rsidRPr="00621275">
        <w:t xml:space="preserve">Hsu, S.-H., L. Pion-Tonachini, J. Palmer, M. Miyakoshi, S. Makeig and T.-P. Jung (2018). "Modeling brain dynamic state changes with adaptive mixture independent component analysis." </w:t>
      </w:r>
      <w:r w:rsidRPr="00621275">
        <w:rPr>
          <w:u w:val="single"/>
        </w:rPr>
        <w:t>NeuroImage</w:t>
      </w:r>
      <w:r w:rsidRPr="00621275">
        <w:t xml:space="preserve"> </w:t>
      </w:r>
      <w:r w:rsidRPr="00621275">
        <w:rPr>
          <w:b/>
        </w:rPr>
        <w:t>183</w:t>
      </w:r>
      <w:r w:rsidRPr="00621275">
        <w:t>: 47-61.</w:t>
      </w:r>
    </w:p>
    <w:p w14:paraId="15BC6195" w14:textId="77777777" w:rsidR="00621275" w:rsidRPr="00621275" w:rsidRDefault="00621275" w:rsidP="00621275">
      <w:pPr>
        <w:pStyle w:val="EndNoteBibliography"/>
        <w:ind w:firstLine="200"/>
      </w:pPr>
      <w:r w:rsidRPr="00621275">
        <w:lastRenderedPageBreak/>
        <w:t xml:space="preserve">Khalsa, S. S., R. Adolphs, O. G. Cameron, H. D. Critchley, P. W. Davenport, J. S. Feinstein, J. D. Feusner, S. N. Garfinkel, R. D. Lane and W. E. Mehling (2018). "Interoception and mental health: A roadmap." </w:t>
      </w:r>
      <w:r w:rsidRPr="00621275">
        <w:rPr>
          <w:u w:val="single"/>
        </w:rPr>
        <w:t>Biological Psychiatry: Cognitive Neuroscience and Neuroimaging</w:t>
      </w:r>
      <w:r w:rsidRPr="00621275">
        <w:t xml:space="preserve"> </w:t>
      </w:r>
      <w:r w:rsidRPr="00621275">
        <w:rPr>
          <w:b/>
        </w:rPr>
        <w:t>3</w:t>
      </w:r>
      <w:r w:rsidRPr="00621275">
        <w:t>(6): 501-513.</w:t>
      </w:r>
    </w:p>
    <w:p w14:paraId="6361E8C2" w14:textId="77777777" w:rsidR="00621275" w:rsidRPr="00621275" w:rsidRDefault="00621275" w:rsidP="00621275">
      <w:pPr>
        <w:pStyle w:val="EndNoteBibliography"/>
        <w:ind w:firstLine="200"/>
      </w:pPr>
      <w:r w:rsidRPr="00621275">
        <w:t xml:space="preserve">Khalsa, S. S., D. Rudrauf, C. Sandesara, B. Olshansky and D. Tranel (2009). "Bolus isoproterenol infusions provide a reliable method for assessing interoceptive awareness." </w:t>
      </w:r>
      <w:r w:rsidRPr="00621275">
        <w:rPr>
          <w:u w:val="single"/>
        </w:rPr>
        <w:t>International Journal of Psychophysiology</w:t>
      </w:r>
      <w:r w:rsidRPr="00621275">
        <w:t xml:space="preserve"> </w:t>
      </w:r>
      <w:r w:rsidRPr="00621275">
        <w:rPr>
          <w:b/>
        </w:rPr>
        <w:t>72</w:t>
      </w:r>
      <w:r w:rsidRPr="00621275">
        <w:t>(1): 34-45.</w:t>
      </w:r>
    </w:p>
    <w:p w14:paraId="246613D0" w14:textId="77777777" w:rsidR="00621275" w:rsidRPr="00621275" w:rsidRDefault="00621275" w:rsidP="00621275">
      <w:pPr>
        <w:pStyle w:val="EndNoteBibliography"/>
        <w:ind w:firstLine="200"/>
      </w:pPr>
      <w:r w:rsidRPr="00621275">
        <w:t xml:space="preserve">Kim, J. W., B.-N. Kim, J. Lee, C. Na, B. S. Kee, K. J. Min, D. H. Han, J. I. Kim and Y. S. Lee (2016). "Desynchronization of Theta-Phase Gamma-Amplitude Coupling during a Mental Arithmetic Task in Children with Attention Deficit/Hyperactivity Disorder." </w:t>
      </w:r>
      <w:r w:rsidRPr="00621275">
        <w:rPr>
          <w:u w:val="single"/>
        </w:rPr>
        <w:t>PLOS ONE</w:t>
      </w:r>
      <w:r w:rsidRPr="00621275">
        <w:t xml:space="preserve"> </w:t>
      </w:r>
      <w:r w:rsidRPr="00621275">
        <w:rPr>
          <w:b/>
        </w:rPr>
        <w:t>11</w:t>
      </w:r>
      <w:r w:rsidRPr="00621275">
        <w:t>(3): e0145288.</w:t>
      </w:r>
    </w:p>
    <w:p w14:paraId="1B3B742F" w14:textId="77777777" w:rsidR="00621275" w:rsidRPr="00621275" w:rsidRDefault="00621275" w:rsidP="00621275">
      <w:pPr>
        <w:pStyle w:val="EndNoteBibliography"/>
        <w:ind w:firstLine="200"/>
      </w:pPr>
      <w:r w:rsidRPr="00621275">
        <w:t>Kleiner, M., D. Brainard and D. Pelli (2007). "What's new in Psychtoolbox-3?".</w:t>
      </w:r>
    </w:p>
    <w:p w14:paraId="189E5C99" w14:textId="77777777" w:rsidR="00621275" w:rsidRPr="00621275" w:rsidRDefault="00621275" w:rsidP="00621275">
      <w:pPr>
        <w:pStyle w:val="EndNoteBibliography"/>
        <w:ind w:firstLine="200"/>
      </w:pPr>
      <w:r w:rsidRPr="00621275">
        <w:t xml:space="preserve">Klem, G. H., H. O. Lüders, H. H. Jasper and C. Elger (1999). "The ten-twenty electrode system of the International Federation. The International Federation of Clinical Neurophysiology." </w:t>
      </w:r>
      <w:r w:rsidRPr="00621275">
        <w:rPr>
          <w:u w:val="single"/>
        </w:rPr>
        <w:t>Electroencephalogr Clin Neurophysiol Suppl</w:t>
      </w:r>
      <w:r w:rsidRPr="00621275">
        <w:t xml:space="preserve"> </w:t>
      </w:r>
      <w:r w:rsidRPr="00621275">
        <w:rPr>
          <w:b/>
        </w:rPr>
        <w:t>52</w:t>
      </w:r>
      <w:r w:rsidRPr="00621275">
        <w:t>: 3-6.</w:t>
      </w:r>
    </w:p>
    <w:p w14:paraId="13DB999E" w14:textId="77777777" w:rsidR="00621275" w:rsidRPr="00621275" w:rsidRDefault="00621275" w:rsidP="00621275">
      <w:pPr>
        <w:pStyle w:val="EndNoteBibliography"/>
        <w:ind w:firstLine="200"/>
      </w:pPr>
      <w:r w:rsidRPr="00621275">
        <w:t xml:space="preserve">Klimesch, W. (1999). "EEG alpha and theta oscillations reflect cognitive and memory performance: a review and analysis." </w:t>
      </w:r>
      <w:r w:rsidRPr="00621275">
        <w:rPr>
          <w:u w:val="single"/>
        </w:rPr>
        <w:t>Brain Research Reviews</w:t>
      </w:r>
      <w:r w:rsidRPr="00621275">
        <w:t xml:space="preserve"> </w:t>
      </w:r>
      <w:r w:rsidRPr="00621275">
        <w:rPr>
          <w:b/>
        </w:rPr>
        <w:t>29</w:t>
      </w:r>
      <w:r w:rsidRPr="00621275">
        <w:t>(2): 169-195.</w:t>
      </w:r>
    </w:p>
    <w:p w14:paraId="1081E978" w14:textId="77777777" w:rsidR="00621275" w:rsidRPr="00621275" w:rsidRDefault="00621275" w:rsidP="00621275">
      <w:pPr>
        <w:pStyle w:val="EndNoteBibliography"/>
        <w:ind w:firstLine="200"/>
      </w:pPr>
      <w:r w:rsidRPr="00621275">
        <w:t xml:space="preserve">Klimesch, W. (2012). "Alpha-band oscillations, attention, and controlled access to stored information." </w:t>
      </w:r>
      <w:r w:rsidRPr="00621275">
        <w:rPr>
          <w:u w:val="single"/>
        </w:rPr>
        <w:t>Trends in Cognitive Sciences</w:t>
      </w:r>
      <w:r w:rsidRPr="00621275">
        <w:t xml:space="preserve"> </w:t>
      </w:r>
      <w:r w:rsidRPr="00621275">
        <w:rPr>
          <w:b/>
        </w:rPr>
        <w:t>16</w:t>
      </w:r>
      <w:r w:rsidRPr="00621275">
        <w:t>(12): 606-617.</w:t>
      </w:r>
    </w:p>
    <w:p w14:paraId="3B4D9007" w14:textId="77777777" w:rsidR="00621275" w:rsidRPr="00621275" w:rsidRDefault="00621275" w:rsidP="00621275">
      <w:pPr>
        <w:pStyle w:val="EndNoteBibliography"/>
        <w:ind w:firstLine="200"/>
      </w:pPr>
      <w:r w:rsidRPr="00621275">
        <w:t xml:space="preserve">Koch, A. and O. Pollatos (2014). "Interoceptive sensitivity, body weight and eating behavior in children: a prospective study." </w:t>
      </w:r>
      <w:r w:rsidRPr="00621275">
        <w:rPr>
          <w:u w:val="single"/>
        </w:rPr>
        <w:t>Frontiers in Psychology</w:t>
      </w:r>
      <w:r w:rsidRPr="00621275">
        <w:t xml:space="preserve"> </w:t>
      </w:r>
      <w:r w:rsidRPr="00621275">
        <w:rPr>
          <w:b/>
        </w:rPr>
        <w:t>5</w:t>
      </w:r>
      <w:r w:rsidRPr="00621275">
        <w:t>.</w:t>
      </w:r>
    </w:p>
    <w:p w14:paraId="2B43E12D" w14:textId="77777777" w:rsidR="00621275" w:rsidRPr="00621275" w:rsidRDefault="00621275" w:rsidP="00621275">
      <w:pPr>
        <w:pStyle w:val="EndNoteBibliography"/>
        <w:ind w:firstLine="200"/>
      </w:pPr>
      <w:r w:rsidRPr="00621275">
        <w:t xml:space="preserve">Koolhaas, J. M., A. Bartolomucci, B. Buwalda, S. F. de Boer, G. Flügge, S. M. Korte, P. Meerlo, R. Murison, B. Olivier, P. Palanza, G. Richter-Levin, A. Sgoifo, T. Steimer, O. Stiedl, G. van Dijk, M. Wöhr and E. Fuchs (2011). "Stress revisited: A critical evaluation of the stress concept." </w:t>
      </w:r>
      <w:r w:rsidRPr="00621275">
        <w:rPr>
          <w:u w:val="single"/>
        </w:rPr>
        <w:t>Neuroscience &amp; Biobehavioral Reviews</w:t>
      </w:r>
      <w:r w:rsidRPr="00621275">
        <w:t xml:space="preserve"> </w:t>
      </w:r>
      <w:r w:rsidRPr="00621275">
        <w:rPr>
          <w:b/>
        </w:rPr>
        <w:t>35</w:t>
      </w:r>
      <w:r w:rsidRPr="00621275">
        <w:t>(5): 1291-1301.</w:t>
      </w:r>
    </w:p>
    <w:p w14:paraId="4A39F181" w14:textId="77777777" w:rsidR="00621275" w:rsidRPr="00621275" w:rsidRDefault="00621275" w:rsidP="00621275">
      <w:pPr>
        <w:pStyle w:val="EndNoteBibliography"/>
        <w:ind w:firstLine="200"/>
      </w:pPr>
      <w:r w:rsidRPr="00621275">
        <w:t xml:space="preserve">Leganes-Fonteneau, M., Y. Cheang, Y. Lam, S. Garfinkel and T. Duka (2019). "Interoceptive awareness is associated with acute alcohol-induced changes in subjective effects." </w:t>
      </w:r>
      <w:r w:rsidRPr="00621275">
        <w:rPr>
          <w:u w:val="single"/>
        </w:rPr>
        <w:t xml:space="preserve">Pharmacology </w:t>
      </w:r>
      <w:r w:rsidRPr="00621275">
        <w:rPr>
          <w:u w:val="single"/>
        </w:rPr>
        <w:lastRenderedPageBreak/>
        <w:t>Biochemistry and Behavior</w:t>
      </w:r>
      <w:r w:rsidRPr="00621275">
        <w:t xml:space="preserve"> </w:t>
      </w:r>
      <w:r w:rsidRPr="00621275">
        <w:rPr>
          <w:b/>
        </w:rPr>
        <w:t>181</w:t>
      </w:r>
      <w:r w:rsidRPr="00621275">
        <w:t>: 69-76.</w:t>
      </w:r>
    </w:p>
    <w:p w14:paraId="7A1AE05D" w14:textId="77777777" w:rsidR="00621275" w:rsidRPr="00621275" w:rsidRDefault="00621275" w:rsidP="00621275">
      <w:pPr>
        <w:pStyle w:val="EndNoteBibliography"/>
        <w:ind w:firstLine="200"/>
      </w:pPr>
      <w:r w:rsidRPr="00621275">
        <w:t xml:space="preserve">Luthar, S. S., D. Cicchetti and B. Becker (2000). "The construct of resilience: A critical evaluation and guidelines for future work." </w:t>
      </w:r>
      <w:r w:rsidRPr="00621275">
        <w:rPr>
          <w:u w:val="single"/>
        </w:rPr>
        <w:t>Child development</w:t>
      </w:r>
      <w:r w:rsidRPr="00621275">
        <w:t xml:space="preserve"> </w:t>
      </w:r>
      <w:r w:rsidRPr="00621275">
        <w:rPr>
          <w:b/>
        </w:rPr>
        <w:t>71</w:t>
      </w:r>
      <w:r w:rsidRPr="00621275">
        <w:t>(3): 543-562.</w:t>
      </w:r>
    </w:p>
    <w:p w14:paraId="308FC248" w14:textId="77777777" w:rsidR="00621275" w:rsidRPr="00621275" w:rsidRDefault="00621275" w:rsidP="00621275">
      <w:pPr>
        <w:pStyle w:val="EndNoteBibliography"/>
        <w:ind w:firstLine="200"/>
      </w:pPr>
      <w:r w:rsidRPr="00621275">
        <w:t xml:space="preserve">Maier, C., J. B. Thatcher, V. Grover and Y. K. Dwivedi (2023). "Cross-sectional research: A critical perspective, use cases, and recommendations for IS research." </w:t>
      </w:r>
      <w:r w:rsidRPr="00621275">
        <w:rPr>
          <w:u w:val="single"/>
        </w:rPr>
        <w:t>International Journal of Information Management</w:t>
      </w:r>
      <w:r w:rsidRPr="00621275">
        <w:t xml:space="preserve"> </w:t>
      </w:r>
      <w:r w:rsidRPr="00621275">
        <w:rPr>
          <w:b/>
        </w:rPr>
        <w:t>70</w:t>
      </w:r>
      <w:r w:rsidRPr="00621275">
        <w:t>: 102625.</w:t>
      </w:r>
    </w:p>
    <w:p w14:paraId="069AE9F2" w14:textId="77777777" w:rsidR="00621275" w:rsidRPr="00621275" w:rsidRDefault="00621275" w:rsidP="00621275">
      <w:pPr>
        <w:pStyle w:val="EndNoteBibliography"/>
        <w:ind w:firstLine="200"/>
      </w:pPr>
      <w:r w:rsidRPr="00621275">
        <w:t xml:space="preserve">Matsubara, H., H. Hirano, H. Hirano, Z. Soh, R. Nakamura, N. Saeki, M. Kawamoto, M. Yoshizumi, A. Yoshino, T. Sasaoka, S. Yamawaki and T. Tsuji (2018). "Quantitative Evaluation of Pain during Electrocutaneous Stimulation using a Log-Linearized Peripheral Arterial Viscoelastic Model." </w:t>
      </w:r>
      <w:r w:rsidRPr="00621275">
        <w:rPr>
          <w:u w:val="single"/>
        </w:rPr>
        <w:t>Scientific Reports</w:t>
      </w:r>
      <w:r w:rsidRPr="00621275">
        <w:t xml:space="preserve"> </w:t>
      </w:r>
      <w:r w:rsidRPr="00621275">
        <w:rPr>
          <w:b/>
        </w:rPr>
        <w:t>8</w:t>
      </w:r>
      <w:r w:rsidRPr="00621275">
        <w:t>(1): 3091.</w:t>
      </w:r>
    </w:p>
    <w:p w14:paraId="3F2D5EA2" w14:textId="77777777" w:rsidR="00621275" w:rsidRPr="00621275" w:rsidRDefault="00621275" w:rsidP="00621275">
      <w:pPr>
        <w:pStyle w:val="EndNoteBibliography"/>
        <w:ind w:firstLine="200"/>
      </w:pPr>
      <w:r w:rsidRPr="00621275">
        <w:t xml:space="preserve">Maxwell, S. E. and D. A. Cole (2007). "Bias in cross-sectional analyses of longitudinal mediation." </w:t>
      </w:r>
      <w:r w:rsidRPr="00621275">
        <w:rPr>
          <w:u w:val="single"/>
        </w:rPr>
        <w:t>Psychological methods</w:t>
      </w:r>
      <w:r w:rsidRPr="00621275">
        <w:t xml:space="preserve"> </w:t>
      </w:r>
      <w:r w:rsidRPr="00621275">
        <w:rPr>
          <w:b/>
        </w:rPr>
        <w:t>12</w:t>
      </w:r>
      <w:r w:rsidRPr="00621275">
        <w:t>(1): 23.</w:t>
      </w:r>
    </w:p>
    <w:p w14:paraId="37544FDC" w14:textId="77777777" w:rsidR="00621275" w:rsidRPr="00621275" w:rsidRDefault="00621275" w:rsidP="00621275">
      <w:pPr>
        <w:pStyle w:val="EndNoteBibliography"/>
        <w:ind w:firstLine="200"/>
      </w:pPr>
      <w:r w:rsidRPr="00621275">
        <w:t xml:space="preserve">McEwen, B. S. and P. J. Gianaros (2011). "Stress-and allostasis-induced brain plasticity." </w:t>
      </w:r>
      <w:r w:rsidRPr="00621275">
        <w:rPr>
          <w:u w:val="single"/>
        </w:rPr>
        <w:t>Annual review of medicine</w:t>
      </w:r>
      <w:r w:rsidRPr="00621275">
        <w:t xml:space="preserve"> </w:t>
      </w:r>
      <w:r w:rsidRPr="00621275">
        <w:rPr>
          <w:b/>
        </w:rPr>
        <w:t>62</w:t>
      </w:r>
      <w:r w:rsidRPr="00621275">
        <w:t>: 431-445.</w:t>
      </w:r>
    </w:p>
    <w:p w14:paraId="5FE3184C" w14:textId="77777777" w:rsidR="00621275" w:rsidRPr="00621275" w:rsidRDefault="00621275" w:rsidP="00621275">
      <w:pPr>
        <w:pStyle w:val="EndNoteBibliography"/>
        <w:ind w:firstLine="200"/>
      </w:pPr>
      <w:r w:rsidRPr="00621275">
        <w:t xml:space="preserve">McGraw, K. O. and S. P. Wong (1996). "Forming inferences about some intraclass correlation coefficients." </w:t>
      </w:r>
      <w:r w:rsidRPr="00621275">
        <w:rPr>
          <w:u w:val="single"/>
        </w:rPr>
        <w:t>Psychological methods</w:t>
      </w:r>
      <w:r w:rsidRPr="00621275">
        <w:t xml:space="preserve"> </w:t>
      </w:r>
      <w:r w:rsidRPr="00621275">
        <w:rPr>
          <w:b/>
        </w:rPr>
        <w:t>1</w:t>
      </w:r>
      <w:r w:rsidRPr="00621275">
        <w:t>(1): 30.</w:t>
      </w:r>
    </w:p>
    <w:p w14:paraId="0EE31AC8" w14:textId="77777777" w:rsidR="00621275" w:rsidRPr="00621275" w:rsidRDefault="00621275" w:rsidP="00621275">
      <w:pPr>
        <w:pStyle w:val="EndNoteBibliography"/>
        <w:ind w:firstLine="200"/>
      </w:pPr>
      <w:r w:rsidRPr="00621275">
        <w:t xml:space="preserve">Mehling, W. E., C. Price, J. J. Daubenmier, M. Acree, E. Bartmess and A. Stewart (2012). "The multidimensional assessment of interoceptive awareness (MAIA)." </w:t>
      </w:r>
      <w:r w:rsidRPr="00621275">
        <w:rPr>
          <w:u w:val="single"/>
        </w:rPr>
        <w:t>PloS one</w:t>
      </w:r>
      <w:r w:rsidRPr="00621275">
        <w:t xml:space="preserve"> </w:t>
      </w:r>
      <w:r w:rsidRPr="00621275">
        <w:rPr>
          <w:b/>
        </w:rPr>
        <w:t>7</w:t>
      </w:r>
      <w:r w:rsidRPr="00621275">
        <w:t>(11): e48230.</w:t>
      </w:r>
    </w:p>
    <w:p w14:paraId="0DAA8666" w14:textId="77777777" w:rsidR="00621275" w:rsidRPr="00621275" w:rsidRDefault="00621275" w:rsidP="00621275">
      <w:pPr>
        <w:pStyle w:val="EndNoteBibliography"/>
        <w:ind w:firstLine="200"/>
      </w:pPr>
      <w:r w:rsidRPr="00621275">
        <w:t xml:space="preserve">Murphy, J., C. Catmur and G. Bird (2018). "Alexithymia is associated with a multidomain, multidimensional failure of interoception: Evidence from novel tests." </w:t>
      </w:r>
      <w:r w:rsidRPr="00621275">
        <w:rPr>
          <w:u w:val="single"/>
        </w:rPr>
        <w:t>Journal of Experimental Psychology: General</w:t>
      </w:r>
      <w:r w:rsidRPr="00621275">
        <w:t xml:space="preserve"> </w:t>
      </w:r>
      <w:r w:rsidRPr="00621275">
        <w:rPr>
          <w:b/>
        </w:rPr>
        <w:t>147</w:t>
      </w:r>
      <w:r w:rsidRPr="00621275">
        <w:t>(3): 398.</w:t>
      </w:r>
    </w:p>
    <w:p w14:paraId="7F520B9E" w14:textId="77777777" w:rsidR="00621275" w:rsidRPr="00621275" w:rsidRDefault="00621275" w:rsidP="00621275">
      <w:pPr>
        <w:pStyle w:val="EndNoteBibliography"/>
        <w:ind w:firstLine="200"/>
      </w:pPr>
      <w:r w:rsidRPr="00621275">
        <w:t xml:space="preserve">Murphy, J., E. Millgate, H. Geary, E. Ichijo, M.-P. Coll, R. Brewer, C. Catmur and G. Bird (2018). "Knowledge of resting heart rate mediates the relationship between intelligence and the heartbeat counting task." </w:t>
      </w:r>
      <w:r w:rsidRPr="00621275">
        <w:rPr>
          <w:u w:val="single"/>
        </w:rPr>
        <w:t>Biological Psychology</w:t>
      </w:r>
      <w:r w:rsidRPr="00621275">
        <w:t xml:space="preserve"> </w:t>
      </w:r>
      <w:r w:rsidRPr="00621275">
        <w:rPr>
          <w:b/>
        </w:rPr>
        <w:t>133</w:t>
      </w:r>
      <w:r w:rsidRPr="00621275">
        <w:t>: 1-3.</w:t>
      </w:r>
    </w:p>
    <w:p w14:paraId="0DBD285F" w14:textId="77777777" w:rsidR="00621275" w:rsidRPr="00621275" w:rsidRDefault="00621275" w:rsidP="00621275">
      <w:pPr>
        <w:pStyle w:val="EndNoteBibliography"/>
        <w:ind w:firstLine="200"/>
      </w:pPr>
      <w:r w:rsidRPr="00621275">
        <w:t xml:space="preserve">Nakamura, K. and S. F. Morrison (2022). "Central sympathetic network for thermoregulatory responses to psychological stress." </w:t>
      </w:r>
      <w:r w:rsidRPr="00621275">
        <w:rPr>
          <w:u w:val="single"/>
        </w:rPr>
        <w:t>Autonomic Neuroscience</w:t>
      </w:r>
      <w:r w:rsidRPr="00621275">
        <w:t xml:space="preserve"> </w:t>
      </w:r>
      <w:r w:rsidRPr="00621275">
        <w:rPr>
          <w:b/>
        </w:rPr>
        <w:t>237</w:t>
      </w:r>
      <w:r w:rsidRPr="00621275">
        <w:t>: 102918.</w:t>
      </w:r>
    </w:p>
    <w:p w14:paraId="71C69E16" w14:textId="77777777" w:rsidR="00621275" w:rsidRPr="00621275" w:rsidRDefault="00621275" w:rsidP="00621275">
      <w:pPr>
        <w:pStyle w:val="EndNoteBibliography"/>
        <w:ind w:firstLine="200"/>
      </w:pPr>
      <w:r w:rsidRPr="00621275">
        <w:lastRenderedPageBreak/>
        <w:t xml:space="preserve">Nishi, D., R. Uehara, M. Kondo and Y. Matsuoka (2010). "Reliability and validity of the Japanese version of the Resilience Scale and its short version." </w:t>
      </w:r>
      <w:r w:rsidRPr="00621275">
        <w:rPr>
          <w:u w:val="single"/>
        </w:rPr>
        <w:t>BMC Research Notes</w:t>
      </w:r>
      <w:r w:rsidRPr="00621275">
        <w:t xml:space="preserve"> </w:t>
      </w:r>
      <w:r w:rsidRPr="00621275">
        <w:rPr>
          <w:b/>
        </w:rPr>
        <w:t>3</w:t>
      </w:r>
      <w:r w:rsidRPr="00621275">
        <w:t>(1): 310.</w:t>
      </w:r>
    </w:p>
    <w:p w14:paraId="32A3F393" w14:textId="77777777" w:rsidR="00621275" w:rsidRPr="00621275" w:rsidRDefault="00621275" w:rsidP="00621275">
      <w:pPr>
        <w:pStyle w:val="EndNoteBibliography"/>
        <w:ind w:firstLine="200"/>
      </w:pPr>
      <w:r w:rsidRPr="00621275">
        <w:t xml:space="preserve">Oostenveld, R., P. Fries, E. Maris and J.-M. Schoffelen (2011). "FieldTrip: open source software for advanced analysis of MEG, EEG, and invasive electrophysiological data." </w:t>
      </w:r>
      <w:r w:rsidRPr="00621275">
        <w:rPr>
          <w:u w:val="single"/>
        </w:rPr>
        <w:t>Intell. Neuroscience</w:t>
      </w:r>
      <w:r w:rsidRPr="00621275">
        <w:t xml:space="preserve"> </w:t>
      </w:r>
      <w:r w:rsidRPr="00621275">
        <w:rPr>
          <w:b/>
        </w:rPr>
        <w:t>2011</w:t>
      </w:r>
      <w:r w:rsidRPr="00621275">
        <w:t>: Article 1.</w:t>
      </w:r>
    </w:p>
    <w:p w14:paraId="3AA54E19" w14:textId="77777777" w:rsidR="00621275" w:rsidRPr="00621275" w:rsidRDefault="00621275" w:rsidP="00621275">
      <w:pPr>
        <w:pStyle w:val="EndNoteBibliography"/>
        <w:ind w:firstLine="200"/>
      </w:pPr>
      <w:r w:rsidRPr="00621275">
        <w:t xml:space="preserve">Palmer, J. A., S. Makeig, K. Kreutz-Delgado and B. D. Rao (2008). </w:t>
      </w:r>
      <w:r w:rsidRPr="00621275">
        <w:rPr>
          <w:u w:val="single"/>
        </w:rPr>
        <w:t>Newton method for the ICA mixture model</w:t>
      </w:r>
      <w:r w:rsidRPr="00621275">
        <w:t>. 2008 IEEE International Conference on Acoustics, Speech and Signal Processing.</w:t>
      </w:r>
    </w:p>
    <w:p w14:paraId="75D987C2" w14:textId="77777777" w:rsidR="00621275" w:rsidRPr="00621275" w:rsidRDefault="00621275" w:rsidP="00621275">
      <w:pPr>
        <w:pStyle w:val="EndNoteBibliography"/>
        <w:ind w:firstLine="200"/>
      </w:pPr>
      <w:r w:rsidRPr="00621275">
        <w:t xml:space="preserve">Paulus, M. P., E. G. Potterat, M. K. Taylor, K. F. Van Orden, J. Bauman, N. Momen, G. A. Padilla and J. L. Swain (2009). "A neuroscience approach to optimizing brain resources for human performance in extreme environments." </w:t>
      </w:r>
      <w:r w:rsidRPr="00621275">
        <w:rPr>
          <w:u w:val="single"/>
        </w:rPr>
        <w:t>Neuroscience &amp; Biobehavioral Reviews</w:t>
      </w:r>
      <w:r w:rsidRPr="00621275">
        <w:t xml:space="preserve"> </w:t>
      </w:r>
      <w:r w:rsidRPr="00621275">
        <w:rPr>
          <w:b/>
        </w:rPr>
        <w:t>33</w:t>
      </w:r>
      <w:r w:rsidRPr="00621275">
        <w:t>(7): 1080-1088.</w:t>
      </w:r>
    </w:p>
    <w:p w14:paraId="0DA18127" w14:textId="77777777" w:rsidR="00621275" w:rsidRPr="00621275" w:rsidRDefault="00621275" w:rsidP="00621275">
      <w:pPr>
        <w:pStyle w:val="EndNoteBibliography"/>
        <w:ind w:firstLine="200"/>
      </w:pPr>
      <w:r w:rsidRPr="00621275">
        <w:t xml:space="preserve">Pelli, D. G. and S. Vision (1997). "The VideoToolbox software for visual psychophysics: Transforming numbers into movies." </w:t>
      </w:r>
      <w:r w:rsidRPr="00621275">
        <w:rPr>
          <w:u w:val="single"/>
        </w:rPr>
        <w:t>Spatial vision</w:t>
      </w:r>
      <w:r w:rsidRPr="00621275">
        <w:t xml:space="preserve"> </w:t>
      </w:r>
      <w:r w:rsidRPr="00621275">
        <w:rPr>
          <w:b/>
        </w:rPr>
        <w:t>10</w:t>
      </w:r>
      <w:r w:rsidRPr="00621275">
        <w:t>: 437-442.</w:t>
      </w:r>
    </w:p>
    <w:p w14:paraId="4C5FAF04" w14:textId="77777777" w:rsidR="00621275" w:rsidRPr="00621275" w:rsidRDefault="00621275" w:rsidP="00621275">
      <w:pPr>
        <w:pStyle w:val="EndNoteBibliography"/>
        <w:ind w:firstLine="200"/>
      </w:pPr>
      <w:r w:rsidRPr="00621275">
        <w:t xml:space="preserve">Perna, G., A. Riva, A. Defillo, E. Sangiorgio, M. Nobile and D. Caldirola (2020). "Heart rate variability: Can it serve as a marker of mental health resilience?: Special Section on “Translational and Neuroscience Studies in Affective Disorders” Section Editor, Maria Nobile MD, PhD." </w:t>
      </w:r>
      <w:r w:rsidRPr="00621275">
        <w:rPr>
          <w:u w:val="single"/>
        </w:rPr>
        <w:t>Journal of Affective Disorders</w:t>
      </w:r>
      <w:r w:rsidRPr="00621275">
        <w:t xml:space="preserve"> </w:t>
      </w:r>
      <w:r w:rsidRPr="00621275">
        <w:rPr>
          <w:b/>
        </w:rPr>
        <w:t>263</w:t>
      </w:r>
      <w:r w:rsidRPr="00621275">
        <w:t>: 754-761.</w:t>
      </w:r>
    </w:p>
    <w:p w14:paraId="73784DAC" w14:textId="77777777" w:rsidR="00621275" w:rsidRPr="00621275" w:rsidRDefault="00621275" w:rsidP="00621275">
      <w:pPr>
        <w:pStyle w:val="EndNoteBibliography"/>
        <w:ind w:firstLine="200"/>
      </w:pPr>
      <w:r w:rsidRPr="00621275">
        <w:t xml:space="preserve">Pion-Tonachini, L., K. Kreutz-Delgado and S. Makeig (2019). "ICLabel: An automated electroencephalographic independent component classifier, dataset, and website." </w:t>
      </w:r>
      <w:r w:rsidRPr="00621275">
        <w:rPr>
          <w:u w:val="single"/>
        </w:rPr>
        <w:t>NeuroImage</w:t>
      </w:r>
      <w:r w:rsidRPr="00621275">
        <w:t xml:space="preserve"> </w:t>
      </w:r>
      <w:r w:rsidRPr="00621275">
        <w:rPr>
          <w:b/>
        </w:rPr>
        <w:t>198</w:t>
      </w:r>
      <w:r w:rsidRPr="00621275">
        <w:t>: 181-197.</w:t>
      </w:r>
    </w:p>
    <w:p w14:paraId="62E4857E" w14:textId="77777777" w:rsidR="00621275" w:rsidRPr="00621275" w:rsidRDefault="00621275" w:rsidP="00621275">
      <w:pPr>
        <w:pStyle w:val="EndNoteBibliography"/>
        <w:ind w:firstLine="200"/>
      </w:pPr>
      <w:r w:rsidRPr="00621275">
        <w:t>Plans, D., S. Ponzo, G. Bird, C. Ring, D. Morelli, C. T. Keating, J. Murphy and C. Catmur (2020). "Measuring Interoception: The Phase Adjustment Task."</w:t>
      </w:r>
    </w:p>
    <w:p w14:paraId="45A84B10" w14:textId="77777777" w:rsidR="00621275" w:rsidRPr="00621275" w:rsidRDefault="00621275" w:rsidP="00621275">
      <w:pPr>
        <w:pStyle w:val="EndNoteBibliography"/>
        <w:ind w:firstLine="200"/>
      </w:pPr>
      <w:r w:rsidRPr="00621275">
        <w:t xml:space="preserve">Rae, C. L., D. E. O. Larsson, S. N. Garfinkel and H. D. Critchley (2019). "Dimensions of interoception predict premonitory urges and tic severity in Tourette syndrome." </w:t>
      </w:r>
      <w:r w:rsidRPr="00621275">
        <w:rPr>
          <w:u w:val="single"/>
        </w:rPr>
        <w:t>Psychiatry Research</w:t>
      </w:r>
      <w:r w:rsidRPr="00621275">
        <w:t xml:space="preserve"> </w:t>
      </w:r>
      <w:r w:rsidRPr="00621275">
        <w:rPr>
          <w:b/>
        </w:rPr>
        <w:t>271</w:t>
      </w:r>
      <w:r w:rsidRPr="00621275">
        <w:t>: 469-475.</w:t>
      </w:r>
    </w:p>
    <w:p w14:paraId="1F62AAB1" w14:textId="77777777" w:rsidR="00621275" w:rsidRPr="00621275" w:rsidRDefault="00621275" w:rsidP="00621275">
      <w:pPr>
        <w:pStyle w:val="EndNoteBibliography"/>
        <w:ind w:firstLine="200"/>
      </w:pPr>
      <w:r w:rsidRPr="00621275">
        <w:t xml:space="preserve">Ring, C. and J. Brener (2018). "Heartbeat counting is unrelated to heartbeat detection: A comparison of methods to quantify interoception." </w:t>
      </w:r>
      <w:r w:rsidRPr="00621275">
        <w:rPr>
          <w:u w:val="single"/>
        </w:rPr>
        <w:t>Psychophysiology</w:t>
      </w:r>
      <w:r w:rsidRPr="00621275">
        <w:t xml:space="preserve"> </w:t>
      </w:r>
      <w:r w:rsidRPr="00621275">
        <w:rPr>
          <w:b/>
        </w:rPr>
        <w:t>55</w:t>
      </w:r>
      <w:r w:rsidRPr="00621275">
        <w:t>(9): e13084.</w:t>
      </w:r>
    </w:p>
    <w:p w14:paraId="20D08551" w14:textId="77777777" w:rsidR="00621275" w:rsidRPr="00621275" w:rsidRDefault="00621275" w:rsidP="00621275">
      <w:pPr>
        <w:pStyle w:val="EndNoteBibliography"/>
        <w:ind w:firstLine="200"/>
      </w:pPr>
      <w:r w:rsidRPr="00621275">
        <w:lastRenderedPageBreak/>
        <w:t xml:space="preserve">Schandry, R. (1981). "Heart beat perception and emotional experience." </w:t>
      </w:r>
      <w:r w:rsidRPr="00621275">
        <w:rPr>
          <w:u w:val="single"/>
        </w:rPr>
        <w:t>Psychophysiology</w:t>
      </w:r>
      <w:r w:rsidRPr="00621275">
        <w:t xml:space="preserve"> </w:t>
      </w:r>
      <w:r w:rsidRPr="00621275">
        <w:rPr>
          <w:b/>
        </w:rPr>
        <w:t>18</w:t>
      </w:r>
      <w:r w:rsidRPr="00621275">
        <w:t>(4): 483-488.</w:t>
      </w:r>
    </w:p>
    <w:p w14:paraId="0AF1E67F" w14:textId="77777777" w:rsidR="00621275" w:rsidRPr="00621275" w:rsidRDefault="00621275" w:rsidP="00621275">
      <w:pPr>
        <w:pStyle w:val="EndNoteBibliography"/>
        <w:ind w:firstLine="200"/>
      </w:pPr>
      <w:r w:rsidRPr="00621275">
        <w:t xml:space="preserve">Schulz, A. and C. Vögele (2015). "Interoception and stress." </w:t>
      </w:r>
      <w:r w:rsidRPr="00621275">
        <w:rPr>
          <w:u w:val="single"/>
        </w:rPr>
        <w:t>Frontiers in psychology</w:t>
      </w:r>
      <w:r w:rsidRPr="00621275">
        <w:t xml:space="preserve"> </w:t>
      </w:r>
      <w:r w:rsidRPr="00621275">
        <w:rPr>
          <w:b/>
        </w:rPr>
        <w:t>6</w:t>
      </w:r>
      <w:r w:rsidRPr="00621275">
        <w:t>: 993-993.</w:t>
      </w:r>
    </w:p>
    <w:p w14:paraId="0BE2FFDE" w14:textId="77777777" w:rsidR="00621275" w:rsidRPr="00621275" w:rsidRDefault="00621275" w:rsidP="00621275">
      <w:pPr>
        <w:pStyle w:val="EndNoteBibliography"/>
        <w:ind w:firstLine="200"/>
      </w:pPr>
      <w:r w:rsidRPr="00621275">
        <w:t xml:space="preserve">Seth, A. K. and K. J. Friston (2016). "Active interoceptive inference and the emotional brain." </w:t>
      </w:r>
      <w:r w:rsidRPr="00621275">
        <w:rPr>
          <w:u w:val="single"/>
        </w:rPr>
        <w:t>Philosophical Transactions of the Royal Society B: Biological Sciences</w:t>
      </w:r>
      <w:r w:rsidRPr="00621275">
        <w:t xml:space="preserve"> </w:t>
      </w:r>
      <w:r w:rsidRPr="00621275">
        <w:rPr>
          <w:b/>
        </w:rPr>
        <w:t>371</w:t>
      </w:r>
      <w:r w:rsidRPr="00621275">
        <w:t>(1708): 20160007.</w:t>
      </w:r>
    </w:p>
    <w:p w14:paraId="79FAED54" w14:textId="77777777" w:rsidR="00621275" w:rsidRPr="00621275" w:rsidRDefault="00621275" w:rsidP="00621275">
      <w:pPr>
        <w:pStyle w:val="EndNoteBibliography"/>
        <w:ind w:firstLine="200"/>
      </w:pPr>
      <w:r w:rsidRPr="00621275">
        <w:t xml:space="preserve">Southwick, S. M. and D. S. Charney (2012). "The Science of Resilience: Implications for the Prevention and Treatment of Depression." </w:t>
      </w:r>
      <w:r w:rsidRPr="00621275">
        <w:rPr>
          <w:u w:val="single"/>
        </w:rPr>
        <w:t>Science</w:t>
      </w:r>
      <w:r w:rsidRPr="00621275">
        <w:t xml:space="preserve"> </w:t>
      </w:r>
      <w:r w:rsidRPr="00621275">
        <w:rPr>
          <w:b/>
        </w:rPr>
        <w:t>338</w:t>
      </w:r>
      <w:r w:rsidRPr="00621275">
        <w:t>(6103): 79-82.</w:t>
      </w:r>
    </w:p>
    <w:p w14:paraId="3516F8BE" w14:textId="77777777" w:rsidR="00621275" w:rsidRPr="00621275" w:rsidRDefault="00621275" w:rsidP="00621275">
      <w:pPr>
        <w:pStyle w:val="EndNoteBibliography"/>
        <w:ind w:firstLine="200"/>
      </w:pPr>
      <w:r w:rsidRPr="00621275">
        <w:t xml:space="preserve">Souza, G. G. L., L. N. Magalhães, T. A. R. Da Cruz, A. C. F. Mendonça-De-Souza, A. F. A. Duarte, N. L. Fischer, W. F. Souza, E. D. S. F. Coutinho, J. Vila, S. Gleiser, I. Figueira and E. Volchan (2013). "Resting vagal control and resilience as predictors of cardiovascular allostasis in peacekeepers." </w:t>
      </w:r>
      <w:r w:rsidRPr="00621275">
        <w:rPr>
          <w:u w:val="single"/>
        </w:rPr>
        <w:t>Stress</w:t>
      </w:r>
      <w:r w:rsidRPr="00621275">
        <w:t xml:space="preserve"> </w:t>
      </w:r>
      <w:r w:rsidRPr="00621275">
        <w:rPr>
          <w:b/>
        </w:rPr>
        <w:t>16</w:t>
      </w:r>
      <w:r w:rsidRPr="00621275">
        <w:t>(4): 377-383.</w:t>
      </w:r>
    </w:p>
    <w:p w14:paraId="4A553704" w14:textId="77777777" w:rsidR="00621275" w:rsidRPr="00621275" w:rsidRDefault="00621275" w:rsidP="00621275">
      <w:pPr>
        <w:pStyle w:val="EndNoteBibliography"/>
        <w:ind w:firstLine="200"/>
      </w:pPr>
      <w:r w:rsidRPr="00621275">
        <w:t xml:space="preserve">Stanislaw, H. and N. Todorov (1999). "Calculation of signal detection theory measures." </w:t>
      </w:r>
      <w:r w:rsidRPr="00621275">
        <w:rPr>
          <w:u w:val="single"/>
        </w:rPr>
        <w:t>Behavior Research Methods, Instruments, &amp; Computers</w:t>
      </w:r>
      <w:r w:rsidRPr="00621275">
        <w:t xml:space="preserve"> </w:t>
      </w:r>
      <w:r w:rsidRPr="00621275">
        <w:rPr>
          <w:b/>
        </w:rPr>
        <w:t>31</w:t>
      </w:r>
      <w:r w:rsidRPr="00621275">
        <w:t>(1): 137-149.</w:t>
      </w:r>
    </w:p>
    <w:p w14:paraId="18452FD7" w14:textId="77777777" w:rsidR="00621275" w:rsidRPr="00621275" w:rsidRDefault="00621275" w:rsidP="00621275">
      <w:pPr>
        <w:pStyle w:val="EndNoteBibliography"/>
        <w:ind w:firstLine="200"/>
      </w:pPr>
      <w:r w:rsidRPr="00621275">
        <w:t xml:space="preserve">Stephan, K. E., Z. M. Manjaly, C. D. Mathys, L. A. E. Weber, S. Paliwal, T. Gard, M. Tittgemeyer, S. M. Fleming, H. Haker, A. K. Seth and F. H. Petzschner (2016). "Allostatic Self-efficacy: A Metacognitive Theory of Dyshomeostasis-Induced Fatigue and Depression." </w:t>
      </w:r>
      <w:r w:rsidRPr="00621275">
        <w:rPr>
          <w:u w:val="single"/>
        </w:rPr>
        <w:t>Frontiers in Human Neuroscience</w:t>
      </w:r>
      <w:r w:rsidRPr="00621275">
        <w:t xml:space="preserve"> </w:t>
      </w:r>
      <w:r w:rsidRPr="00621275">
        <w:rPr>
          <w:b/>
        </w:rPr>
        <w:t>10</w:t>
      </w:r>
      <w:r w:rsidRPr="00621275">
        <w:t>(550).</w:t>
      </w:r>
    </w:p>
    <w:p w14:paraId="4A4F7334" w14:textId="77777777" w:rsidR="00621275" w:rsidRPr="00621275" w:rsidRDefault="00621275" w:rsidP="00621275">
      <w:pPr>
        <w:pStyle w:val="EndNoteBibliography"/>
        <w:ind w:firstLine="200"/>
      </w:pPr>
      <w:r w:rsidRPr="00621275">
        <w:t xml:space="preserve">Suksasilp, C. and S. N. Garfinkel (2022). "Towards a comprehensive assessment of interoception in a multi-dimensional framework." </w:t>
      </w:r>
      <w:r w:rsidRPr="00621275">
        <w:rPr>
          <w:u w:val="single"/>
        </w:rPr>
        <w:t>Biological Psychology</w:t>
      </w:r>
      <w:r w:rsidRPr="00621275">
        <w:t xml:space="preserve"> </w:t>
      </w:r>
      <w:r w:rsidRPr="00621275">
        <w:rPr>
          <w:b/>
        </w:rPr>
        <w:t>168</w:t>
      </w:r>
      <w:r w:rsidRPr="00621275">
        <w:t>: 108262.</w:t>
      </w:r>
    </w:p>
    <w:p w14:paraId="50094DF1" w14:textId="77777777" w:rsidR="00621275" w:rsidRPr="00621275" w:rsidRDefault="00621275" w:rsidP="00621275">
      <w:pPr>
        <w:pStyle w:val="EndNoteBibliography"/>
        <w:ind w:firstLine="200"/>
      </w:pPr>
      <w:r w:rsidRPr="00621275">
        <w:t xml:space="preserve">Tsakiris, M. and H. Critchley (2016). Interoception beyond homeostasis: affect, cognition and mental health, The Royal Society. </w:t>
      </w:r>
      <w:r w:rsidRPr="00621275">
        <w:rPr>
          <w:b/>
        </w:rPr>
        <w:t xml:space="preserve">371: </w:t>
      </w:r>
      <w:r w:rsidRPr="00621275">
        <w:t>20160002.</w:t>
      </w:r>
    </w:p>
    <w:p w14:paraId="0B8187DC" w14:textId="77777777" w:rsidR="00621275" w:rsidRPr="00621275" w:rsidRDefault="00621275" w:rsidP="00621275">
      <w:pPr>
        <w:pStyle w:val="EndNoteBibliography"/>
        <w:ind w:firstLine="200"/>
      </w:pPr>
      <w:r w:rsidRPr="00621275">
        <w:t xml:space="preserve">Tsuji, T., F. Arikuni, T. Sasaoka, S. Suyama, T. Akiyoshi, Z. Soh, H. Hirano, R. Nakamura, N. Saeki, M. Kawamoto, M. Yoshizumi, A. Yoshino and S. Yamawaki (2021). "Peripheral arterial stiffness during electrocutaneous stimulation is positively correlated with pain-related brain activity and subjective pain intensity: an fMRI study." </w:t>
      </w:r>
      <w:r w:rsidRPr="00621275">
        <w:rPr>
          <w:u w:val="single"/>
        </w:rPr>
        <w:t>Scientific Reports</w:t>
      </w:r>
      <w:r w:rsidRPr="00621275">
        <w:t xml:space="preserve"> </w:t>
      </w:r>
      <w:r w:rsidRPr="00621275">
        <w:rPr>
          <w:b/>
        </w:rPr>
        <w:t>11</w:t>
      </w:r>
      <w:r w:rsidRPr="00621275">
        <w:t>(1): 4425.</w:t>
      </w:r>
    </w:p>
    <w:p w14:paraId="516A717C" w14:textId="77777777" w:rsidR="00621275" w:rsidRPr="00621275" w:rsidRDefault="00621275" w:rsidP="00621275">
      <w:pPr>
        <w:pStyle w:val="EndNoteBibliography"/>
        <w:ind w:firstLine="200"/>
      </w:pPr>
      <w:r w:rsidRPr="00621275">
        <w:t xml:space="preserve">Tugade, M. M. and B. L. Fredrickson (2004). "Resilient individuals use positive emotions to </w:t>
      </w:r>
      <w:r w:rsidRPr="00621275">
        <w:lastRenderedPageBreak/>
        <w:t xml:space="preserve">bounce back from negative emotional experiences." </w:t>
      </w:r>
      <w:r w:rsidRPr="00621275">
        <w:rPr>
          <w:u w:val="single"/>
        </w:rPr>
        <w:t>Journal of personality and social psychology</w:t>
      </w:r>
      <w:r w:rsidRPr="00621275">
        <w:t xml:space="preserve"> </w:t>
      </w:r>
      <w:r w:rsidRPr="00621275">
        <w:rPr>
          <w:b/>
        </w:rPr>
        <w:t>86</w:t>
      </w:r>
      <w:r w:rsidRPr="00621275">
        <w:t>(2): 320.</w:t>
      </w:r>
    </w:p>
    <w:p w14:paraId="7437BF3E" w14:textId="77777777" w:rsidR="00621275" w:rsidRPr="00621275" w:rsidRDefault="00621275" w:rsidP="00621275">
      <w:pPr>
        <w:pStyle w:val="EndNoteBibliography"/>
        <w:ind w:firstLine="200"/>
      </w:pPr>
      <w:r w:rsidRPr="00621275">
        <w:t xml:space="preserve">Wagnild, G. M. (2009). </w:t>
      </w:r>
      <w:r w:rsidRPr="00621275">
        <w:rPr>
          <w:u w:val="single"/>
        </w:rPr>
        <w:t>The resilience scale user's guide: for the US English version of the resilience scale and the 14-Item resilience scale (RS-14)</w:t>
      </w:r>
      <w:r w:rsidRPr="00621275">
        <w:t>. Montana, Resilience center.</w:t>
      </w:r>
    </w:p>
    <w:p w14:paraId="5D6190E6" w14:textId="77777777" w:rsidR="00621275" w:rsidRPr="00621275" w:rsidRDefault="00621275" w:rsidP="00621275">
      <w:pPr>
        <w:pStyle w:val="EndNoteBibliography"/>
        <w:ind w:firstLine="200"/>
      </w:pPr>
      <w:r w:rsidRPr="00621275">
        <w:t xml:space="preserve">Walker, F. R., K. Pfingst, L. Carnevali, A. Sgoifo and E. Nalivaiko (2017). "In the search for integrative biomarker of resilience to psychological stress." </w:t>
      </w:r>
      <w:r w:rsidRPr="00621275">
        <w:rPr>
          <w:u w:val="single"/>
        </w:rPr>
        <w:t>Neuroscience &amp; Biobehavioral Reviews</w:t>
      </w:r>
      <w:r w:rsidRPr="00621275">
        <w:t xml:space="preserve"> </w:t>
      </w:r>
      <w:r w:rsidRPr="00621275">
        <w:rPr>
          <w:b/>
        </w:rPr>
        <w:t>74</w:t>
      </w:r>
      <w:r w:rsidRPr="00621275">
        <w:t>: 310-320.</w:t>
      </w:r>
    </w:p>
    <w:p w14:paraId="177D68C7" w14:textId="77777777" w:rsidR="00621275" w:rsidRPr="00621275" w:rsidRDefault="00621275" w:rsidP="00621275">
      <w:pPr>
        <w:pStyle w:val="EndNoteBibliography"/>
        <w:ind w:firstLine="200"/>
      </w:pPr>
      <w:r w:rsidRPr="00621275">
        <w:t xml:space="preserve">Webster, K. and T. Ro (2020). "Visual Modulation of Resting State α Oscillations." </w:t>
      </w:r>
      <w:r w:rsidRPr="00621275">
        <w:rPr>
          <w:u w:val="single"/>
        </w:rPr>
        <w:t>eneuro</w:t>
      </w:r>
      <w:r w:rsidRPr="00621275">
        <w:t xml:space="preserve"> </w:t>
      </w:r>
      <w:r w:rsidRPr="00621275">
        <w:rPr>
          <w:b/>
        </w:rPr>
        <w:t>7</w:t>
      </w:r>
      <w:r w:rsidRPr="00621275">
        <w:t>(1): ENEURO.0268-0219.2019.</w:t>
      </w:r>
    </w:p>
    <w:p w14:paraId="6962872F" w14:textId="77777777" w:rsidR="00621275" w:rsidRPr="00621275" w:rsidRDefault="00621275" w:rsidP="00621275">
      <w:pPr>
        <w:pStyle w:val="EndNoteBibliography"/>
        <w:ind w:firstLine="200"/>
      </w:pPr>
      <w:r w:rsidRPr="00621275">
        <w:t xml:space="preserve">Weir, J. P. (2005). "Quantifying test-retest reliability using the intraclass correlation coefficient and the SEM." </w:t>
      </w:r>
      <w:r w:rsidRPr="00621275">
        <w:rPr>
          <w:u w:val="single"/>
        </w:rPr>
        <w:t>The Journal of Strength &amp; Conditioning Research</w:t>
      </w:r>
      <w:r w:rsidRPr="00621275">
        <w:t xml:space="preserve"> </w:t>
      </w:r>
      <w:r w:rsidRPr="00621275">
        <w:rPr>
          <w:b/>
        </w:rPr>
        <w:t>19</w:t>
      </w:r>
      <w:r w:rsidRPr="00621275">
        <w:t>(1): 231-240.</w:t>
      </w:r>
    </w:p>
    <w:p w14:paraId="5471F35C" w14:textId="77777777" w:rsidR="00621275" w:rsidRPr="00621275" w:rsidRDefault="00621275" w:rsidP="00621275">
      <w:pPr>
        <w:pStyle w:val="EndNoteBibliography"/>
        <w:ind w:firstLine="200"/>
      </w:pPr>
      <w:r w:rsidRPr="00621275">
        <w:t xml:space="preserve">Whitehead, W. E., V. M. Drescher, P. Heiman and B. Blackwell (1977). "Realtion of heart rate control to heartbeat perception." </w:t>
      </w:r>
      <w:r w:rsidRPr="00621275">
        <w:rPr>
          <w:u w:val="single"/>
        </w:rPr>
        <w:t>Biofeedback and Self Regulation</w:t>
      </w:r>
      <w:r w:rsidRPr="00621275">
        <w:t xml:space="preserve"> </w:t>
      </w:r>
      <w:r w:rsidRPr="00621275">
        <w:rPr>
          <w:b/>
        </w:rPr>
        <w:t>2</w:t>
      </w:r>
      <w:r w:rsidRPr="00621275">
        <w:t>(4): 317-392.</w:t>
      </w:r>
    </w:p>
    <w:p w14:paraId="671CA22E" w14:textId="77777777" w:rsidR="00621275" w:rsidRPr="00621275" w:rsidRDefault="00621275" w:rsidP="00621275">
      <w:pPr>
        <w:pStyle w:val="EndNoteBibliography"/>
        <w:ind w:firstLine="200"/>
      </w:pPr>
      <w:r w:rsidRPr="00621275">
        <w:t xml:space="preserve">Young, H. A., C. M. Gaylor, D. de Kerckhove, H. Watkins and D. Benton (2019). "Interoceptive accuracy moderates the response to a glucose load: a test of the predictive coding framework." </w:t>
      </w:r>
      <w:r w:rsidRPr="00621275">
        <w:rPr>
          <w:u w:val="single"/>
        </w:rPr>
        <w:t>Proceedings of the Royal Society B</w:t>
      </w:r>
      <w:r w:rsidRPr="00621275">
        <w:t xml:space="preserve"> </w:t>
      </w:r>
      <w:r w:rsidRPr="00621275">
        <w:rPr>
          <w:b/>
        </w:rPr>
        <w:t>286</w:t>
      </w:r>
      <w:r w:rsidRPr="00621275">
        <w:t>(1898): 20190244.</w:t>
      </w:r>
    </w:p>
    <w:p w14:paraId="03688612" w14:textId="77777777" w:rsidR="00621275" w:rsidRPr="00621275" w:rsidRDefault="00621275" w:rsidP="00621275">
      <w:pPr>
        <w:pStyle w:val="EndNoteBibliography"/>
        <w:ind w:firstLine="200"/>
      </w:pPr>
      <w:r w:rsidRPr="00621275">
        <w:t xml:space="preserve">Zamariola, G., P. Maurage, O. Luminet and O. Corneille (2018). "Interoceptive accuracy scores from the heartbeat counting task are problematic: Evidence from simple bivariate correlations." </w:t>
      </w:r>
      <w:r w:rsidRPr="00621275">
        <w:rPr>
          <w:u w:val="single"/>
        </w:rPr>
        <w:t>Biological Psychology</w:t>
      </w:r>
      <w:r w:rsidRPr="00621275">
        <w:t xml:space="preserve"> </w:t>
      </w:r>
      <w:r w:rsidRPr="00621275">
        <w:rPr>
          <w:b/>
        </w:rPr>
        <w:t>137</w:t>
      </w:r>
      <w:r w:rsidRPr="00621275">
        <w:t>: 12-17.</w:t>
      </w:r>
    </w:p>
    <w:p w14:paraId="67617A50" w14:textId="77777777" w:rsidR="00621275" w:rsidRPr="00621275" w:rsidRDefault="00621275" w:rsidP="00621275">
      <w:pPr>
        <w:pStyle w:val="EndNoteBibliography"/>
        <w:ind w:firstLine="200"/>
      </w:pPr>
      <w:r w:rsidRPr="00621275">
        <w:t xml:space="preserve">Zhozhikashvili, N., I. Zakharov, V. Ismatullina, I. Feklicheva, S. Malykh and M. Arsalidou (2022). "Parietal Alpha Oscillations: Cognitive Load and Mental Toughness." </w:t>
      </w:r>
      <w:r w:rsidRPr="00621275">
        <w:rPr>
          <w:u w:val="single"/>
        </w:rPr>
        <w:t>Brain Sciences</w:t>
      </w:r>
      <w:r w:rsidRPr="00621275">
        <w:t xml:space="preserve"> </w:t>
      </w:r>
      <w:r w:rsidRPr="00621275">
        <w:rPr>
          <w:b/>
        </w:rPr>
        <w:t>12</w:t>
      </w:r>
      <w:r w:rsidRPr="00621275">
        <w:t>(9): 1135.</w:t>
      </w:r>
    </w:p>
    <w:p w14:paraId="371363B3" w14:textId="77777777" w:rsidR="00621275" w:rsidRPr="00621275" w:rsidRDefault="00621275" w:rsidP="00621275">
      <w:pPr>
        <w:pStyle w:val="EndNoteBibliography"/>
        <w:ind w:firstLine="200"/>
      </w:pPr>
      <w:r w:rsidRPr="00621275">
        <w:rPr>
          <w:rFonts w:hint="eastAsia"/>
        </w:rPr>
        <w:t>小林</w:t>
      </w:r>
      <w:r w:rsidRPr="00621275">
        <w:t xml:space="preserve">, 亮., 樹. 本多, ま. 町澤, 奈. 市川 and 敬. 中尾 (2021). "日本語版Body Perception Questionnaire-Body Awareness（BPQ-BA）超短縮版の作成─因子構造，および信頼性，妥当性の検討─." </w:t>
      </w:r>
      <w:r w:rsidRPr="00621275">
        <w:rPr>
          <w:u w:val="single"/>
        </w:rPr>
        <w:t>感情心理学研究</w:t>
      </w:r>
      <w:r w:rsidRPr="00621275">
        <w:t xml:space="preserve"> </w:t>
      </w:r>
      <w:r w:rsidRPr="00621275">
        <w:rPr>
          <w:b/>
        </w:rPr>
        <w:t>28</w:t>
      </w:r>
      <w:r w:rsidRPr="00621275">
        <w:t>(2): 38-48.</w:t>
      </w:r>
    </w:p>
    <w:p w14:paraId="3693EA07" w14:textId="77777777" w:rsidR="00621275" w:rsidRPr="00621275" w:rsidRDefault="00621275" w:rsidP="00621275">
      <w:pPr>
        <w:pStyle w:val="EndNoteBibliography"/>
        <w:ind w:firstLine="200"/>
      </w:pPr>
      <w:r w:rsidRPr="00621275">
        <w:rPr>
          <w:rFonts w:hint="eastAsia"/>
        </w:rPr>
        <w:t>庄司</w:t>
      </w:r>
      <w:r w:rsidRPr="00621275">
        <w:t>, 雅., 誠. 大野, B. M. Herbert and W. E. Mehling (2014). 内受容感覚への気づ</w:t>
      </w:r>
      <w:r w:rsidRPr="00621275">
        <w:rPr>
          <w:rFonts w:hint="eastAsia"/>
        </w:rPr>
        <w:t>きの多次元的アセスメント</w:t>
      </w:r>
      <w:r w:rsidRPr="00621275">
        <w:t xml:space="preserve"> (MAIA).</w:t>
      </w:r>
    </w:p>
    <w:p w14:paraId="066F800E" w14:textId="02ECA3F1" w:rsidR="00C90A3E" w:rsidRPr="001309B7" w:rsidRDefault="005D3D6B" w:rsidP="00357F0A">
      <w:pPr>
        <w:rPr>
          <w:rFonts w:eastAsiaTheme="minorHAnsi"/>
        </w:rPr>
      </w:pPr>
      <w:r w:rsidRPr="001309B7">
        <w:rPr>
          <w:rFonts w:eastAsiaTheme="minorHAnsi"/>
        </w:rPr>
        <w:lastRenderedPageBreak/>
        <w:fldChar w:fldCharType="end"/>
      </w:r>
    </w:p>
    <w:sectPr w:rsidR="00C90A3E" w:rsidRPr="001309B7">
      <w:headerReference w:type="even" r:id="rId17"/>
      <w:headerReference w:type="default" r:id="rId18"/>
      <w:footerReference w:type="even" r:id="rId19"/>
      <w:footerReference w:type="default" r:id="rId20"/>
      <w:headerReference w:type="first" r:id="rId21"/>
      <w:footerReference w:type="first" r:id="rId22"/>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4C0508" w14:textId="77777777" w:rsidR="003E61D2" w:rsidRDefault="003E61D2" w:rsidP="00094BE4">
      <w:pPr>
        <w:spacing w:after="240"/>
      </w:pPr>
      <w:r>
        <w:separator/>
      </w:r>
    </w:p>
  </w:endnote>
  <w:endnote w:type="continuationSeparator" w:id="0">
    <w:p w14:paraId="11CB3EC6" w14:textId="77777777" w:rsidR="003E61D2" w:rsidRDefault="003E61D2" w:rsidP="00094BE4">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1A7DC" w14:textId="77777777" w:rsidR="00094BE4" w:rsidRDefault="00094BE4">
    <w:pPr>
      <w:pStyle w:val="af"/>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806D6B" w14:textId="77777777" w:rsidR="00094BE4" w:rsidRDefault="00094BE4">
    <w:pPr>
      <w:pStyle w:val="af"/>
      <w:spacing w:after="24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11BE5D" w14:textId="77777777" w:rsidR="00094BE4" w:rsidRDefault="00094BE4">
    <w:pPr>
      <w:pStyle w:val="af"/>
      <w:spacing w:after="24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B86B21" w14:textId="77777777" w:rsidR="003E61D2" w:rsidRDefault="003E61D2" w:rsidP="00094BE4">
      <w:pPr>
        <w:spacing w:after="240"/>
      </w:pPr>
      <w:r>
        <w:separator/>
      </w:r>
    </w:p>
  </w:footnote>
  <w:footnote w:type="continuationSeparator" w:id="0">
    <w:p w14:paraId="13A0E9F3" w14:textId="77777777" w:rsidR="003E61D2" w:rsidRDefault="003E61D2" w:rsidP="00094BE4">
      <w:pPr>
        <w:spacing w:after="24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08621E" w14:textId="77777777" w:rsidR="00094BE4" w:rsidRDefault="00094BE4">
    <w:pPr>
      <w:pStyle w:val="ad"/>
      <w:spacing w:after="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5D6154" w14:textId="77777777" w:rsidR="00094BE4" w:rsidRDefault="00094BE4">
    <w:pPr>
      <w:pStyle w:val="ad"/>
      <w:spacing w:after="2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3CB769" w14:textId="77777777" w:rsidR="00094BE4" w:rsidRDefault="00094BE4">
    <w:pPr>
      <w:pStyle w:val="ad"/>
      <w:spacing w:after="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23B098F"/>
    <w:multiLevelType w:val="hybridMultilevel"/>
    <w:tmpl w:val="A4F0FCEC"/>
    <w:lvl w:ilvl="0" w:tplc="04090001">
      <w:start w:val="1"/>
      <w:numFmt w:val="bullet"/>
      <w:lvlText w:val=""/>
      <w:lvlJc w:val="left"/>
      <w:pPr>
        <w:ind w:left="650" w:hanging="440"/>
      </w:pPr>
      <w:rPr>
        <w:rFonts w:ascii="Wingdings" w:hAnsi="Wingdings" w:hint="default"/>
      </w:rPr>
    </w:lvl>
    <w:lvl w:ilvl="1" w:tplc="0409000B" w:tentative="1">
      <w:start w:val="1"/>
      <w:numFmt w:val="bullet"/>
      <w:lvlText w:val=""/>
      <w:lvlJc w:val="left"/>
      <w:pPr>
        <w:ind w:left="1090" w:hanging="440"/>
      </w:pPr>
      <w:rPr>
        <w:rFonts w:ascii="Wingdings" w:hAnsi="Wingdings" w:hint="default"/>
      </w:rPr>
    </w:lvl>
    <w:lvl w:ilvl="2" w:tplc="0409000D" w:tentative="1">
      <w:start w:val="1"/>
      <w:numFmt w:val="bullet"/>
      <w:lvlText w:val=""/>
      <w:lvlJc w:val="left"/>
      <w:pPr>
        <w:ind w:left="1530" w:hanging="440"/>
      </w:pPr>
      <w:rPr>
        <w:rFonts w:ascii="Wingdings" w:hAnsi="Wingdings" w:hint="default"/>
      </w:rPr>
    </w:lvl>
    <w:lvl w:ilvl="3" w:tplc="04090001" w:tentative="1">
      <w:start w:val="1"/>
      <w:numFmt w:val="bullet"/>
      <w:lvlText w:val=""/>
      <w:lvlJc w:val="left"/>
      <w:pPr>
        <w:ind w:left="1970" w:hanging="440"/>
      </w:pPr>
      <w:rPr>
        <w:rFonts w:ascii="Wingdings" w:hAnsi="Wingdings" w:hint="default"/>
      </w:rPr>
    </w:lvl>
    <w:lvl w:ilvl="4" w:tplc="0409000B" w:tentative="1">
      <w:start w:val="1"/>
      <w:numFmt w:val="bullet"/>
      <w:lvlText w:val=""/>
      <w:lvlJc w:val="left"/>
      <w:pPr>
        <w:ind w:left="2410" w:hanging="440"/>
      </w:pPr>
      <w:rPr>
        <w:rFonts w:ascii="Wingdings" w:hAnsi="Wingdings" w:hint="default"/>
      </w:rPr>
    </w:lvl>
    <w:lvl w:ilvl="5" w:tplc="0409000D" w:tentative="1">
      <w:start w:val="1"/>
      <w:numFmt w:val="bullet"/>
      <w:lvlText w:val=""/>
      <w:lvlJc w:val="left"/>
      <w:pPr>
        <w:ind w:left="2850" w:hanging="440"/>
      </w:pPr>
      <w:rPr>
        <w:rFonts w:ascii="Wingdings" w:hAnsi="Wingdings" w:hint="default"/>
      </w:rPr>
    </w:lvl>
    <w:lvl w:ilvl="6" w:tplc="04090001" w:tentative="1">
      <w:start w:val="1"/>
      <w:numFmt w:val="bullet"/>
      <w:lvlText w:val=""/>
      <w:lvlJc w:val="left"/>
      <w:pPr>
        <w:ind w:left="3290" w:hanging="440"/>
      </w:pPr>
      <w:rPr>
        <w:rFonts w:ascii="Wingdings" w:hAnsi="Wingdings" w:hint="default"/>
      </w:rPr>
    </w:lvl>
    <w:lvl w:ilvl="7" w:tplc="0409000B" w:tentative="1">
      <w:start w:val="1"/>
      <w:numFmt w:val="bullet"/>
      <w:lvlText w:val=""/>
      <w:lvlJc w:val="left"/>
      <w:pPr>
        <w:ind w:left="3730" w:hanging="440"/>
      </w:pPr>
      <w:rPr>
        <w:rFonts w:ascii="Wingdings" w:hAnsi="Wingdings" w:hint="default"/>
      </w:rPr>
    </w:lvl>
    <w:lvl w:ilvl="8" w:tplc="0409000D" w:tentative="1">
      <w:start w:val="1"/>
      <w:numFmt w:val="bullet"/>
      <w:lvlText w:val=""/>
      <w:lvlJc w:val="left"/>
      <w:pPr>
        <w:ind w:left="4170" w:hanging="440"/>
      </w:pPr>
      <w:rPr>
        <w:rFonts w:ascii="Wingdings" w:hAnsi="Wingdings" w:hint="default"/>
      </w:rPr>
    </w:lvl>
  </w:abstractNum>
  <w:num w:numId="1" w16cid:durableId="18072379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840"/>
  <w:displayHorizontalDrawingGridEvery w:val="0"/>
  <w:displayVerticalDrawingGridEvery w:val="2"/>
  <w:characterSpacingControl w:val="compressPunctuation"/>
  <w:hdrShapeDefaults>
    <o:shapedefaults v:ext="edit" spidmax="2053">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dtzwa8zzxfxeft21v5aeddps2dsfvtfzx&quot;&gt;my_library&lt;record-ids&gt;&lt;item&gt;907&lt;/item&gt;&lt;item&gt;909&lt;/item&gt;&lt;item&gt;912&lt;/item&gt;&lt;item&gt;916&lt;/item&gt;&lt;item&gt;997&lt;/item&gt;&lt;item&gt;1041&lt;/item&gt;&lt;item&gt;1140&lt;/item&gt;&lt;item&gt;1160&lt;/item&gt;&lt;item&gt;1203&lt;/item&gt;&lt;item&gt;1204&lt;/item&gt;&lt;item&gt;1205&lt;/item&gt;&lt;item&gt;1208&lt;/item&gt;&lt;item&gt;1209&lt;/item&gt;&lt;item&gt;1212&lt;/item&gt;&lt;item&gt;1275&lt;/item&gt;&lt;item&gt;1276&lt;/item&gt;&lt;item&gt;1388&lt;/item&gt;&lt;item&gt;1393&lt;/item&gt;&lt;item&gt;1402&lt;/item&gt;&lt;item&gt;1455&lt;/item&gt;&lt;item&gt;1469&lt;/item&gt;&lt;item&gt;1473&lt;/item&gt;&lt;item&gt;1474&lt;/item&gt;&lt;item&gt;1495&lt;/item&gt;&lt;item&gt;1498&lt;/item&gt;&lt;item&gt;1559&lt;/item&gt;&lt;item&gt;1643&lt;/item&gt;&lt;item&gt;1777&lt;/item&gt;&lt;item&gt;1780&lt;/item&gt;&lt;item&gt;1782&lt;/item&gt;&lt;item&gt;1818&lt;/item&gt;&lt;item&gt;1835&lt;/item&gt;&lt;item&gt;1837&lt;/item&gt;&lt;item&gt;1841&lt;/item&gt;&lt;item&gt;1846&lt;/item&gt;&lt;item&gt;1850&lt;/item&gt;&lt;item&gt;1853&lt;/item&gt;&lt;item&gt;1927&lt;/item&gt;&lt;item&gt;1928&lt;/item&gt;&lt;item&gt;1929&lt;/item&gt;&lt;item&gt;1930&lt;/item&gt;&lt;item&gt;1931&lt;/item&gt;&lt;item&gt;1932&lt;/item&gt;&lt;item&gt;1933&lt;/item&gt;&lt;item&gt;1934&lt;/item&gt;&lt;item&gt;1935&lt;/item&gt;&lt;item&gt;1936&lt;/item&gt;&lt;item&gt;1937&lt;/item&gt;&lt;item&gt;1938&lt;/item&gt;&lt;item&gt;1939&lt;/item&gt;&lt;item&gt;1940&lt;/item&gt;&lt;item&gt;1944&lt;/item&gt;&lt;item&gt;1946&lt;/item&gt;&lt;item&gt;1947&lt;/item&gt;&lt;item&gt;1949&lt;/item&gt;&lt;item&gt;1951&lt;/item&gt;&lt;item&gt;1952&lt;/item&gt;&lt;item&gt;1953&lt;/item&gt;&lt;item&gt;1954&lt;/item&gt;&lt;item&gt;1955&lt;/item&gt;&lt;item&gt;1956&lt;/item&gt;&lt;item&gt;1957&lt;/item&gt;&lt;item&gt;1958&lt;/item&gt;&lt;item&gt;1959&lt;/item&gt;&lt;item&gt;1960&lt;/item&gt;&lt;item&gt;1961&lt;/item&gt;&lt;item&gt;1962&lt;/item&gt;&lt;item&gt;1963&lt;/item&gt;&lt;item&gt;1965&lt;/item&gt;&lt;item&gt;1968&lt;/item&gt;&lt;item&gt;1969&lt;/item&gt;&lt;item&gt;1970&lt;/item&gt;&lt;item&gt;1971&lt;/item&gt;&lt;item&gt;1972&lt;/item&gt;&lt;item&gt;1976&lt;/item&gt;&lt;item&gt;1977&lt;/item&gt;&lt;item&gt;1978&lt;/item&gt;&lt;item&gt;1979&lt;/item&gt;&lt;item&gt;1980&lt;/item&gt;&lt;item&gt;1983&lt;/item&gt;&lt;/record-ids&gt;&lt;/item&gt;&lt;/Libraries&gt;"/>
  </w:docVars>
  <w:rsids>
    <w:rsidRoot w:val="0001742A"/>
    <w:rsid w:val="00000D2E"/>
    <w:rsid w:val="000010D0"/>
    <w:rsid w:val="000028B7"/>
    <w:rsid w:val="00006285"/>
    <w:rsid w:val="00007BA9"/>
    <w:rsid w:val="00011089"/>
    <w:rsid w:val="00011609"/>
    <w:rsid w:val="00012EB2"/>
    <w:rsid w:val="00013348"/>
    <w:rsid w:val="00013613"/>
    <w:rsid w:val="000144FC"/>
    <w:rsid w:val="00014706"/>
    <w:rsid w:val="0001742A"/>
    <w:rsid w:val="000179D3"/>
    <w:rsid w:val="00017D2E"/>
    <w:rsid w:val="00017E4D"/>
    <w:rsid w:val="000201C5"/>
    <w:rsid w:val="0002173A"/>
    <w:rsid w:val="00022E58"/>
    <w:rsid w:val="00026DEC"/>
    <w:rsid w:val="00027AA9"/>
    <w:rsid w:val="00030089"/>
    <w:rsid w:val="00031189"/>
    <w:rsid w:val="00033635"/>
    <w:rsid w:val="000352C4"/>
    <w:rsid w:val="000378B2"/>
    <w:rsid w:val="00041496"/>
    <w:rsid w:val="00041E85"/>
    <w:rsid w:val="00043A6F"/>
    <w:rsid w:val="00043FBD"/>
    <w:rsid w:val="000445A1"/>
    <w:rsid w:val="0004463E"/>
    <w:rsid w:val="000449B4"/>
    <w:rsid w:val="00044BC3"/>
    <w:rsid w:val="000457C3"/>
    <w:rsid w:val="00045E24"/>
    <w:rsid w:val="0004634E"/>
    <w:rsid w:val="00046EAC"/>
    <w:rsid w:val="00047C46"/>
    <w:rsid w:val="00054D3A"/>
    <w:rsid w:val="0005628C"/>
    <w:rsid w:val="00056614"/>
    <w:rsid w:val="00057E6E"/>
    <w:rsid w:val="0006197A"/>
    <w:rsid w:val="00062460"/>
    <w:rsid w:val="00064909"/>
    <w:rsid w:val="00065BFA"/>
    <w:rsid w:val="00065FA9"/>
    <w:rsid w:val="00070AAA"/>
    <w:rsid w:val="000719F0"/>
    <w:rsid w:val="0007411A"/>
    <w:rsid w:val="00075C13"/>
    <w:rsid w:val="00076C3E"/>
    <w:rsid w:val="00080029"/>
    <w:rsid w:val="00080926"/>
    <w:rsid w:val="00081761"/>
    <w:rsid w:val="0008234D"/>
    <w:rsid w:val="00083A40"/>
    <w:rsid w:val="00085310"/>
    <w:rsid w:val="0008531A"/>
    <w:rsid w:val="00085B90"/>
    <w:rsid w:val="00085F43"/>
    <w:rsid w:val="00086086"/>
    <w:rsid w:val="00090706"/>
    <w:rsid w:val="000910ED"/>
    <w:rsid w:val="000915CC"/>
    <w:rsid w:val="0009282D"/>
    <w:rsid w:val="00094211"/>
    <w:rsid w:val="00094864"/>
    <w:rsid w:val="00094964"/>
    <w:rsid w:val="00094BE4"/>
    <w:rsid w:val="00096496"/>
    <w:rsid w:val="000968F2"/>
    <w:rsid w:val="00097DE0"/>
    <w:rsid w:val="000A0301"/>
    <w:rsid w:val="000A0BBD"/>
    <w:rsid w:val="000A1FD1"/>
    <w:rsid w:val="000A35CF"/>
    <w:rsid w:val="000A3E18"/>
    <w:rsid w:val="000A452D"/>
    <w:rsid w:val="000A7DBD"/>
    <w:rsid w:val="000A7F94"/>
    <w:rsid w:val="000B0764"/>
    <w:rsid w:val="000B0831"/>
    <w:rsid w:val="000B0ED1"/>
    <w:rsid w:val="000B14CA"/>
    <w:rsid w:val="000B542B"/>
    <w:rsid w:val="000B573C"/>
    <w:rsid w:val="000C21C0"/>
    <w:rsid w:val="000C360E"/>
    <w:rsid w:val="000C38E3"/>
    <w:rsid w:val="000C404D"/>
    <w:rsid w:val="000C6691"/>
    <w:rsid w:val="000C7093"/>
    <w:rsid w:val="000D234E"/>
    <w:rsid w:val="000D25E1"/>
    <w:rsid w:val="000D25FD"/>
    <w:rsid w:val="000D3095"/>
    <w:rsid w:val="000D4442"/>
    <w:rsid w:val="000D5970"/>
    <w:rsid w:val="000D5E4F"/>
    <w:rsid w:val="000D782B"/>
    <w:rsid w:val="000E2253"/>
    <w:rsid w:val="000E2876"/>
    <w:rsid w:val="000E4222"/>
    <w:rsid w:val="000E48FD"/>
    <w:rsid w:val="000E617C"/>
    <w:rsid w:val="000E64D7"/>
    <w:rsid w:val="000E7FC8"/>
    <w:rsid w:val="000F0B04"/>
    <w:rsid w:val="000F1265"/>
    <w:rsid w:val="000F53CD"/>
    <w:rsid w:val="000F7487"/>
    <w:rsid w:val="001003D0"/>
    <w:rsid w:val="001003F8"/>
    <w:rsid w:val="00100892"/>
    <w:rsid w:val="00101154"/>
    <w:rsid w:val="001028EE"/>
    <w:rsid w:val="00103491"/>
    <w:rsid w:val="00103B80"/>
    <w:rsid w:val="0010500F"/>
    <w:rsid w:val="00106FF6"/>
    <w:rsid w:val="0010744B"/>
    <w:rsid w:val="00107607"/>
    <w:rsid w:val="00107673"/>
    <w:rsid w:val="00107918"/>
    <w:rsid w:val="00112711"/>
    <w:rsid w:val="001130C2"/>
    <w:rsid w:val="00113804"/>
    <w:rsid w:val="00113AE0"/>
    <w:rsid w:val="00113FCD"/>
    <w:rsid w:val="00114858"/>
    <w:rsid w:val="00114961"/>
    <w:rsid w:val="00115159"/>
    <w:rsid w:val="001174D4"/>
    <w:rsid w:val="00121AAC"/>
    <w:rsid w:val="00125A06"/>
    <w:rsid w:val="001302C4"/>
    <w:rsid w:val="001309B7"/>
    <w:rsid w:val="00130A3D"/>
    <w:rsid w:val="001314CA"/>
    <w:rsid w:val="00131941"/>
    <w:rsid w:val="00132719"/>
    <w:rsid w:val="00132CA3"/>
    <w:rsid w:val="001353A7"/>
    <w:rsid w:val="00143878"/>
    <w:rsid w:val="0014492F"/>
    <w:rsid w:val="00146E84"/>
    <w:rsid w:val="001522FC"/>
    <w:rsid w:val="00152842"/>
    <w:rsid w:val="001535DE"/>
    <w:rsid w:val="00154350"/>
    <w:rsid w:val="0015675B"/>
    <w:rsid w:val="00156B0C"/>
    <w:rsid w:val="00157259"/>
    <w:rsid w:val="00157C87"/>
    <w:rsid w:val="0016183B"/>
    <w:rsid w:val="0016404F"/>
    <w:rsid w:val="00164423"/>
    <w:rsid w:val="001646E5"/>
    <w:rsid w:val="001647FB"/>
    <w:rsid w:val="001651A6"/>
    <w:rsid w:val="00165648"/>
    <w:rsid w:val="00167389"/>
    <w:rsid w:val="00167E07"/>
    <w:rsid w:val="00170425"/>
    <w:rsid w:val="00171397"/>
    <w:rsid w:val="00172D56"/>
    <w:rsid w:val="00172F98"/>
    <w:rsid w:val="00173480"/>
    <w:rsid w:val="00175CBA"/>
    <w:rsid w:val="00176F37"/>
    <w:rsid w:val="00180B06"/>
    <w:rsid w:val="0018231B"/>
    <w:rsid w:val="001827AE"/>
    <w:rsid w:val="00183044"/>
    <w:rsid w:val="0018410E"/>
    <w:rsid w:val="001864B5"/>
    <w:rsid w:val="001868D8"/>
    <w:rsid w:val="001870A3"/>
    <w:rsid w:val="00190104"/>
    <w:rsid w:val="00194512"/>
    <w:rsid w:val="001975BE"/>
    <w:rsid w:val="001A02C1"/>
    <w:rsid w:val="001A23DC"/>
    <w:rsid w:val="001A256D"/>
    <w:rsid w:val="001A27EF"/>
    <w:rsid w:val="001A3A87"/>
    <w:rsid w:val="001A3FB1"/>
    <w:rsid w:val="001A6D07"/>
    <w:rsid w:val="001B2A84"/>
    <w:rsid w:val="001B2DE8"/>
    <w:rsid w:val="001B34A4"/>
    <w:rsid w:val="001B4BC8"/>
    <w:rsid w:val="001B5DB1"/>
    <w:rsid w:val="001B637C"/>
    <w:rsid w:val="001B7B54"/>
    <w:rsid w:val="001B7E15"/>
    <w:rsid w:val="001C0816"/>
    <w:rsid w:val="001C0BF4"/>
    <w:rsid w:val="001C0F38"/>
    <w:rsid w:val="001C130E"/>
    <w:rsid w:val="001C1371"/>
    <w:rsid w:val="001C1E64"/>
    <w:rsid w:val="001C323A"/>
    <w:rsid w:val="001C3C8D"/>
    <w:rsid w:val="001C46EF"/>
    <w:rsid w:val="001C6154"/>
    <w:rsid w:val="001C6ADF"/>
    <w:rsid w:val="001C6E16"/>
    <w:rsid w:val="001C7A4C"/>
    <w:rsid w:val="001D0022"/>
    <w:rsid w:val="001D12CD"/>
    <w:rsid w:val="001D1782"/>
    <w:rsid w:val="001D17CC"/>
    <w:rsid w:val="001D2972"/>
    <w:rsid w:val="001D48D6"/>
    <w:rsid w:val="001D6DBD"/>
    <w:rsid w:val="001D6FD2"/>
    <w:rsid w:val="001D7750"/>
    <w:rsid w:val="001D7F22"/>
    <w:rsid w:val="001E0FE1"/>
    <w:rsid w:val="001E157C"/>
    <w:rsid w:val="001E251E"/>
    <w:rsid w:val="001E3F98"/>
    <w:rsid w:val="001E43CD"/>
    <w:rsid w:val="001E46C5"/>
    <w:rsid w:val="001E563D"/>
    <w:rsid w:val="001E6291"/>
    <w:rsid w:val="001E66FB"/>
    <w:rsid w:val="001E7750"/>
    <w:rsid w:val="001F00A8"/>
    <w:rsid w:val="001F0890"/>
    <w:rsid w:val="001F08DF"/>
    <w:rsid w:val="001F0935"/>
    <w:rsid w:val="001F0FD0"/>
    <w:rsid w:val="001F1E8F"/>
    <w:rsid w:val="001F2B7F"/>
    <w:rsid w:val="001F2C1D"/>
    <w:rsid w:val="001F4899"/>
    <w:rsid w:val="001F4C3C"/>
    <w:rsid w:val="001F5D39"/>
    <w:rsid w:val="001F66D5"/>
    <w:rsid w:val="001F768E"/>
    <w:rsid w:val="0020052E"/>
    <w:rsid w:val="00200E34"/>
    <w:rsid w:val="00203629"/>
    <w:rsid w:val="00204416"/>
    <w:rsid w:val="00205663"/>
    <w:rsid w:val="0020665D"/>
    <w:rsid w:val="00206788"/>
    <w:rsid w:val="002142B3"/>
    <w:rsid w:val="002143DF"/>
    <w:rsid w:val="00215414"/>
    <w:rsid w:val="002164B6"/>
    <w:rsid w:val="00220769"/>
    <w:rsid w:val="00220E59"/>
    <w:rsid w:val="0022180B"/>
    <w:rsid w:val="0022289E"/>
    <w:rsid w:val="00224BF5"/>
    <w:rsid w:val="002262A5"/>
    <w:rsid w:val="00226D53"/>
    <w:rsid w:val="00227C79"/>
    <w:rsid w:val="00230141"/>
    <w:rsid w:val="00230605"/>
    <w:rsid w:val="002308AB"/>
    <w:rsid w:val="002309CE"/>
    <w:rsid w:val="002328E2"/>
    <w:rsid w:val="00232CE5"/>
    <w:rsid w:val="00232FE3"/>
    <w:rsid w:val="002350DE"/>
    <w:rsid w:val="0023536D"/>
    <w:rsid w:val="00235E12"/>
    <w:rsid w:val="00236042"/>
    <w:rsid w:val="00237F17"/>
    <w:rsid w:val="00241506"/>
    <w:rsid w:val="00242D05"/>
    <w:rsid w:val="002440EC"/>
    <w:rsid w:val="0024436D"/>
    <w:rsid w:val="00244F4D"/>
    <w:rsid w:val="00245776"/>
    <w:rsid w:val="00246798"/>
    <w:rsid w:val="002469E1"/>
    <w:rsid w:val="00247F8C"/>
    <w:rsid w:val="002527DE"/>
    <w:rsid w:val="00252C60"/>
    <w:rsid w:val="00253A1E"/>
    <w:rsid w:val="00255304"/>
    <w:rsid w:val="00255F60"/>
    <w:rsid w:val="002561FB"/>
    <w:rsid w:val="002568F3"/>
    <w:rsid w:val="00257306"/>
    <w:rsid w:val="00260925"/>
    <w:rsid w:val="002624FE"/>
    <w:rsid w:val="002629A9"/>
    <w:rsid w:val="00262A59"/>
    <w:rsid w:val="00264301"/>
    <w:rsid w:val="00264BAC"/>
    <w:rsid w:val="0026655E"/>
    <w:rsid w:val="00267CF6"/>
    <w:rsid w:val="00272950"/>
    <w:rsid w:val="0027309A"/>
    <w:rsid w:val="002744F8"/>
    <w:rsid w:val="002749D8"/>
    <w:rsid w:val="00275FE2"/>
    <w:rsid w:val="00277627"/>
    <w:rsid w:val="002779CF"/>
    <w:rsid w:val="0028073B"/>
    <w:rsid w:val="002828A5"/>
    <w:rsid w:val="00283101"/>
    <w:rsid w:val="002831E9"/>
    <w:rsid w:val="0028330B"/>
    <w:rsid w:val="00283422"/>
    <w:rsid w:val="002840CC"/>
    <w:rsid w:val="00284A57"/>
    <w:rsid w:val="00284E2E"/>
    <w:rsid w:val="00285C16"/>
    <w:rsid w:val="00292104"/>
    <w:rsid w:val="00295203"/>
    <w:rsid w:val="00296052"/>
    <w:rsid w:val="00296C28"/>
    <w:rsid w:val="002A0223"/>
    <w:rsid w:val="002A116F"/>
    <w:rsid w:val="002A44C7"/>
    <w:rsid w:val="002A45F6"/>
    <w:rsid w:val="002A4823"/>
    <w:rsid w:val="002A59A9"/>
    <w:rsid w:val="002A648E"/>
    <w:rsid w:val="002A77C2"/>
    <w:rsid w:val="002B04EA"/>
    <w:rsid w:val="002B1BAC"/>
    <w:rsid w:val="002B49FE"/>
    <w:rsid w:val="002B4B6E"/>
    <w:rsid w:val="002B5B64"/>
    <w:rsid w:val="002B69E4"/>
    <w:rsid w:val="002B72FE"/>
    <w:rsid w:val="002C01B4"/>
    <w:rsid w:val="002C053A"/>
    <w:rsid w:val="002C089B"/>
    <w:rsid w:val="002C0A6D"/>
    <w:rsid w:val="002C1199"/>
    <w:rsid w:val="002C4445"/>
    <w:rsid w:val="002C4863"/>
    <w:rsid w:val="002C74F9"/>
    <w:rsid w:val="002D04CA"/>
    <w:rsid w:val="002D0E5D"/>
    <w:rsid w:val="002D0FB4"/>
    <w:rsid w:val="002D171C"/>
    <w:rsid w:val="002D2114"/>
    <w:rsid w:val="002D2AE9"/>
    <w:rsid w:val="002D511E"/>
    <w:rsid w:val="002D535E"/>
    <w:rsid w:val="002D68D0"/>
    <w:rsid w:val="002E0FFC"/>
    <w:rsid w:val="002E5675"/>
    <w:rsid w:val="002E5AC9"/>
    <w:rsid w:val="002E5DC9"/>
    <w:rsid w:val="002E67F3"/>
    <w:rsid w:val="002E6D0B"/>
    <w:rsid w:val="002F02C3"/>
    <w:rsid w:val="002F60BB"/>
    <w:rsid w:val="002F6F06"/>
    <w:rsid w:val="002F792E"/>
    <w:rsid w:val="00300023"/>
    <w:rsid w:val="00300142"/>
    <w:rsid w:val="003012A2"/>
    <w:rsid w:val="00301922"/>
    <w:rsid w:val="00301CD9"/>
    <w:rsid w:val="003044AC"/>
    <w:rsid w:val="003051C6"/>
    <w:rsid w:val="003062BA"/>
    <w:rsid w:val="003100EA"/>
    <w:rsid w:val="00313EA7"/>
    <w:rsid w:val="003165C7"/>
    <w:rsid w:val="00316B25"/>
    <w:rsid w:val="00317089"/>
    <w:rsid w:val="00317272"/>
    <w:rsid w:val="00317354"/>
    <w:rsid w:val="00317F3D"/>
    <w:rsid w:val="003204D5"/>
    <w:rsid w:val="0032169D"/>
    <w:rsid w:val="0032307B"/>
    <w:rsid w:val="00323085"/>
    <w:rsid w:val="00324276"/>
    <w:rsid w:val="003242A3"/>
    <w:rsid w:val="003251C2"/>
    <w:rsid w:val="003253D2"/>
    <w:rsid w:val="003277F4"/>
    <w:rsid w:val="00331753"/>
    <w:rsid w:val="00331773"/>
    <w:rsid w:val="00332261"/>
    <w:rsid w:val="00332F49"/>
    <w:rsid w:val="00333CCD"/>
    <w:rsid w:val="00336524"/>
    <w:rsid w:val="003371CE"/>
    <w:rsid w:val="00337EAD"/>
    <w:rsid w:val="00341072"/>
    <w:rsid w:val="00341A2A"/>
    <w:rsid w:val="0034468D"/>
    <w:rsid w:val="00344B8B"/>
    <w:rsid w:val="00345858"/>
    <w:rsid w:val="003461D7"/>
    <w:rsid w:val="00346520"/>
    <w:rsid w:val="00350010"/>
    <w:rsid w:val="003506C6"/>
    <w:rsid w:val="0035094D"/>
    <w:rsid w:val="00350F51"/>
    <w:rsid w:val="003510DB"/>
    <w:rsid w:val="0035414A"/>
    <w:rsid w:val="00354786"/>
    <w:rsid w:val="00355148"/>
    <w:rsid w:val="003562FD"/>
    <w:rsid w:val="003565F0"/>
    <w:rsid w:val="00356696"/>
    <w:rsid w:val="0035687B"/>
    <w:rsid w:val="00357512"/>
    <w:rsid w:val="00357F0A"/>
    <w:rsid w:val="003602F0"/>
    <w:rsid w:val="003615A4"/>
    <w:rsid w:val="00361942"/>
    <w:rsid w:val="00361A0D"/>
    <w:rsid w:val="00362F96"/>
    <w:rsid w:val="003651AC"/>
    <w:rsid w:val="0036626E"/>
    <w:rsid w:val="0036639C"/>
    <w:rsid w:val="00370423"/>
    <w:rsid w:val="003706AA"/>
    <w:rsid w:val="00370CDF"/>
    <w:rsid w:val="00371362"/>
    <w:rsid w:val="00373AC9"/>
    <w:rsid w:val="003744B1"/>
    <w:rsid w:val="00374943"/>
    <w:rsid w:val="003766DC"/>
    <w:rsid w:val="0037685E"/>
    <w:rsid w:val="003771CF"/>
    <w:rsid w:val="00377CB8"/>
    <w:rsid w:val="00380282"/>
    <w:rsid w:val="0038226F"/>
    <w:rsid w:val="0038256D"/>
    <w:rsid w:val="00383584"/>
    <w:rsid w:val="0038436D"/>
    <w:rsid w:val="00386B75"/>
    <w:rsid w:val="00387B59"/>
    <w:rsid w:val="00390DBF"/>
    <w:rsid w:val="00390EBF"/>
    <w:rsid w:val="0039125C"/>
    <w:rsid w:val="003926C2"/>
    <w:rsid w:val="0039287E"/>
    <w:rsid w:val="00392C4B"/>
    <w:rsid w:val="00393518"/>
    <w:rsid w:val="0039711F"/>
    <w:rsid w:val="003A18BD"/>
    <w:rsid w:val="003A556C"/>
    <w:rsid w:val="003A668F"/>
    <w:rsid w:val="003A67CF"/>
    <w:rsid w:val="003A71AF"/>
    <w:rsid w:val="003A7EA6"/>
    <w:rsid w:val="003B0474"/>
    <w:rsid w:val="003B2208"/>
    <w:rsid w:val="003B3F2B"/>
    <w:rsid w:val="003B5F61"/>
    <w:rsid w:val="003B6D04"/>
    <w:rsid w:val="003B79E4"/>
    <w:rsid w:val="003C0FCE"/>
    <w:rsid w:val="003C1E21"/>
    <w:rsid w:val="003C2BF9"/>
    <w:rsid w:val="003C430E"/>
    <w:rsid w:val="003C462C"/>
    <w:rsid w:val="003C6DA3"/>
    <w:rsid w:val="003D0334"/>
    <w:rsid w:val="003D05E0"/>
    <w:rsid w:val="003D0905"/>
    <w:rsid w:val="003D1D99"/>
    <w:rsid w:val="003D28C0"/>
    <w:rsid w:val="003D2B6D"/>
    <w:rsid w:val="003D2EBD"/>
    <w:rsid w:val="003D3454"/>
    <w:rsid w:val="003D4FE6"/>
    <w:rsid w:val="003D552A"/>
    <w:rsid w:val="003D5E5E"/>
    <w:rsid w:val="003D7F5C"/>
    <w:rsid w:val="003E00DD"/>
    <w:rsid w:val="003E114B"/>
    <w:rsid w:val="003E1A90"/>
    <w:rsid w:val="003E55EC"/>
    <w:rsid w:val="003E5B52"/>
    <w:rsid w:val="003E61D2"/>
    <w:rsid w:val="003E7C7D"/>
    <w:rsid w:val="003F3A26"/>
    <w:rsid w:val="003F4F80"/>
    <w:rsid w:val="003F5526"/>
    <w:rsid w:val="003F5569"/>
    <w:rsid w:val="003F656F"/>
    <w:rsid w:val="003F706F"/>
    <w:rsid w:val="003F7BF6"/>
    <w:rsid w:val="0040061A"/>
    <w:rsid w:val="004009E8"/>
    <w:rsid w:val="00401C83"/>
    <w:rsid w:val="00402303"/>
    <w:rsid w:val="0040241E"/>
    <w:rsid w:val="0040514E"/>
    <w:rsid w:val="00405A1E"/>
    <w:rsid w:val="0040617B"/>
    <w:rsid w:val="004076BB"/>
    <w:rsid w:val="00407A71"/>
    <w:rsid w:val="00410358"/>
    <w:rsid w:val="00410543"/>
    <w:rsid w:val="00411C78"/>
    <w:rsid w:val="00413022"/>
    <w:rsid w:val="004139DD"/>
    <w:rsid w:val="00413BE5"/>
    <w:rsid w:val="00415E90"/>
    <w:rsid w:val="004160C3"/>
    <w:rsid w:val="00416A52"/>
    <w:rsid w:val="00421FE0"/>
    <w:rsid w:val="00424273"/>
    <w:rsid w:val="00425103"/>
    <w:rsid w:val="004300C3"/>
    <w:rsid w:val="004301B9"/>
    <w:rsid w:val="004330BD"/>
    <w:rsid w:val="00434411"/>
    <w:rsid w:val="00434587"/>
    <w:rsid w:val="004355BB"/>
    <w:rsid w:val="00435F5F"/>
    <w:rsid w:val="004362F5"/>
    <w:rsid w:val="00437199"/>
    <w:rsid w:val="0043780F"/>
    <w:rsid w:val="00437A1E"/>
    <w:rsid w:val="00440506"/>
    <w:rsid w:val="00440CBF"/>
    <w:rsid w:val="00440CFA"/>
    <w:rsid w:val="00443BC5"/>
    <w:rsid w:val="00444E96"/>
    <w:rsid w:val="00445CA6"/>
    <w:rsid w:val="00446B62"/>
    <w:rsid w:val="00451349"/>
    <w:rsid w:val="00452B5F"/>
    <w:rsid w:val="004569BA"/>
    <w:rsid w:val="00456AEA"/>
    <w:rsid w:val="00456E86"/>
    <w:rsid w:val="004576F2"/>
    <w:rsid w:val="0046116A"/>
    <w:rsid w:val="0046130F"/>
    <w:rsid w:val="0046644B"/>
    <w:rsid w:val="004669FE"/>
    <w:rsid w:val="00466F8C"/>
    <w:rsid w:val="0046780C"/>
    <w:rsid w:val="0047090A"/>
    <w:rsid w:val="00471BB0"/>
    <w:rsid w:val="00471E9E"/>
    <w:rsid w:val="004732FD"/>
    <w:rsid w:val="00474177"/>
    <w:rsid w:val="0047463E"/>
    <w:rsid w:val="004755FD"/>
    <w:rsid w:val="00477091"/>
    <w:rsid w:val="00480E92"/>
    <w:rsid w:val="00482F61"/>
    <w:rsid w:val="004844E6"/>
    <w:rsid w:val="004853ED"/>
    <w:rsid w:val="00485848"/>
    <w:rsid w:val="00485A67"/>
    <w:rsid w:val="00487674"/>
    <w:rsid w:val="0049014E"/>
    <w:rsid w:val="00490FC2"/>
    <w:rsid w:val="00491723"/>
    <w:rsid w:val="00492000"/>
    <w:rsid w:val="00492454"/>
    <w:rsid w:val="00492980"/>
    <w:rsid w:val="0049498B"/>
    <w:rsid w:val="00497859"/>
    <w:rsid w:val="004A16A4"/>
    <w:rsid w:val="004A3A12"/>
    <w:rsid w:val="004A44A1"/>
    <w:rsid w:val="004A59FE"/>
    <w:rsid w:val="004A6025"/>
    <w:rsid w:val="004A682E"/>
    <w:rsid w:val="004A7678"/>
    <w:rsid w:val="004B04C7"/>
    <w:rsid w:val="004B08D0"/>
    <w:rsid w:val="004B1F31"/>
    <w:rsid w:val="004B39AA"/>
    <w:rsid w:val="004B5219"/>
    <w:rsid w:val="004B7764"/>
    <w:rsid w:val="004C01C5"/>
    <w:rsid w:val="004C0628"/>
    <w:rsid w:val="004C2077"/>
    <w:rsid w:val="004C464D"/>
    <w:rsid w:val="004C5CA2"/>
    <w:rsid w:val="004C5E49"/>
    <w:rsid w:val="004C5ED7"/>
    <w:rsid w:val="004C6719"/>
    <w:rsid w:val="004C77B2"/>
    <w:rsid w:val="004D0D39"/>
    <w:rsid w:val="004D2806"/>
    <w:rsid w:val="004D4306"/>
    <w:rsid w:val="004D4D1C"/>
    <w:rsid w:val="004D62F6"/>
    <w:rsid w:val="004E0221"/>
    <w:rsid w:val="004E1071"/>
    <w:rsid w:val="004E2D80"/>
    <w:rsid w:val="004E44FF"/>
    <w:rsid w:val="004F0C11"/>
    <w:rsid w:val="004F2366"/>
    <w:rsid w:val="004F292D"/>
    <w:rsid w:val="004F39A7"/>
    <w:rsid w:val="004F3D4C"/>
    <w:rsid w:val="004F474D"/>
    <w:rsid w:val="004F549F"/>
    <w:rsid w:val="004F6961"/>
    <w:rsid w:val="004F7A13"/>
    <w:rsid w:val="00500F52"/>
    <w:rsid w:val="00506F47"/>
    <w:rsid w:val="00510846"/>
    <w:rsid w:val="00511334"/>
    <w:rsid w:val="00511639"/>
    <w:rsid w:val="00512818"/>
    <w:rsid w:val="00513EE9"/>
    <w:rsid w:val="005145F6"/>
    <w:rsid w:val="0051629E"/>
    <w:rsid w:val="005166E8"/>
    <w:rsid w:val="00516928"/>
    <w:rsid w:val="00516BAA"/>
    <w:rsid w:val="0051725D"/>
    <w:rsid w:val="0052018C"/>
    <w:rsid w:val="005243C7"/>
    <w:rsid w:val="00526A64"/>
    <w:rsid w:val="00527A94"/>
    <w:rsid w:val="005305EC"/>
    <w:rsid w:val="0053191A"/>
    <w:rsid w:val="00531F47"/>
    <w:rsid w:val="005335A3"/>
    <w:rsid w:val="00533A60"/>
    <w:rsid w:val="005345B9"/>
    <w:rsid w:val="00534A1C"/>
    <w:rsid w:val="00535A68"/>
    <w:rsid w:val="00536BEA"/>
    <w:rsid w:val="00536D89"/>
    <w:rsid w:val="00540844"/>
    <w:rsid w:val="00541218"/>
    <w:rsid w:val="00541936"/>
    <w:rsid w:val="00544926"/>
    <w:rsid w:val="005468B3"/>
    <w:rsid w:val="00550979"/>
    <w:rsid w:val="0055307F"/>
    <w:rsid w:val="00554E84"/>
    <w:rsid w:val="00556070"/>
    <w:rsid w:val="00560177"/>
    <w:rsid w:val="0056065E"/>
    <w:rsid w:val="005619AC"/>
    <w:rsid w:val="005664EE"/>
    <w:rsid w:val="00566740"/>
    <w:rsid w:val="00567D07"/>
    <w:rsid w:val="00570235"/>
    <w:rsid w:val="00573433"/>
    <w:rsid w:val="005737E3"/>
    <w:rsid w:val="0057557B"/>
    <w:rsid w:val="005768A5"/>
    <w:rsid w:val="00576DCC"/>
    <w:rsid w:val="0058217B"/>
    <w:rsid w:val="005827B8"/>
    <w:rsid w:val="005844F3"/>
    <w:rsid w:val="0058506B"/>
    <w:rsid w:val="00586A1C"/>
    <w:rsid w:val="005877D5"/>
    <w:rsid w:val="00590E90"/>
    <w:rsid w:val="00591023"/>
    <w:rsid w:val="00593C8D"/>
    <w:rsid w:val="00594936"/>
    <w:rsid w:val="005957B6"/>
    <w:rsid w:val="00596E6C"/>
    <w:rsid w:val="00597F06"/>
    <w:rsid w:val="005A0A2F"/>
    <w:rsid w:val="005A1BE8"/>
    <w:rsid w:val="005A3100"/>
    <w:rsid w:val="005A3561"/>
    <w:rsid w:val="005A3BAB"/>
    <w:rsid w:val="005A4DAD"/>
    <w:rsid w:val="005A5457"/>
    <w:rsid w:val="005A56C8"/>
    <w:rsid w:val="005A5723"/>
    <w:rsid w:val="005A5C86"/>
    <w:rsid w:val="005A68E4"/>
    <w:rsid w:val="005A6D52"/>
    <w:rsid w:val="005A762B"/>
    <w:rsid w:val="005B1571"/>
    <w:rsid w:val="005B29AB"/>
    <w:rsid w:val="005B4511"/>
    <w:rsid w:val="005B48C9"/>
    <w:rsid w:val="005B6D89"/>
    <w:rsid w:val="005B7C4B"/>
    <w:rsid w:val="005B7EFD"/>
    <w:rsid w:val="005C1915"/>
    <w:rsid w:val="005C2B3A"/>
    <w:rsid w:val="005C3A32"/>
    <w:rsid w:val="005C3D93"/>
    <w:rsid w:val="005C412D"/>
    <w:rsid w:val="005C4F52"/>
    <w:rsid w:val="005C5BF8"/>
    <w:rsid w:val="005D049D"/>
    <w:rsid w:val="005D16DE"/>
    <w:rsid w:val="005D226C"/>
    <w:rsid w:val="005D2C46"/>
    <w:rsid w:val="005D2C6B"/>
    <w:rsid w:val="005D395E"/>
    <w:rsid w:val="005D3D6B"/>
    <w:rsid w:val="005D4AB3"/>
    <w:rsid w:val="005D5FDF"/>
    <w:rsid w:val="005D6F24"/>
    <w:rsid w:val="005D70E4"/>
    <w:rsid w:val="005D7F01"/>
    <w:rsid w:val="005E0678"/>
    <w:rsid w:val="005E1150"/>
    <w:rsid w:val="005E1D89"/>
    <w:rsid w:val="005E2E3A"/>
    <w:rsid w:val="005E3706"/>
    <w:rsid w:val="005E47E3"/>
    <w:rsid w:val="005E571F"/>
    <w:rsid w:val="005E69FA"/>
    <w:rsid w:val="005E7590"/>
    <w:rsid w:val="005E759F"/>
    <w:rsid w:val="005E7FEC"/>
    <w:rsid w:val="005F0A32"/>
    <w:rsid w:val="005F27BD"/>
    <w:rsid w:val="005F39A8"/>
    <w:rsid w:val="005F4B0E"/>
    <w:rsid w:val="005F4C52"/>
    <w:rsid w:val="005F4FED"/>
    <w:rsid w:val="005F595A"/>
    <w:rsid w:val="005F5A87"/>
    <w:rsid w:val="005F6420"/>
    <w:rsid w:val="005F6B43"/>
    <w:rsid w:val="005F742A"/>
    <w:rsid w:val="00600BE8"/>
    <w:rsid w:val="00600F2B"/>
    <w:rsid w:val="00602579"/>
    <w:rsid w:val="00605306"/>
    <w:rsid w:val="006076D7"/>
    <w:rsid w:val="00607E03"/>
    <w:rsid w:val="00607F01"/>
    <w:rsid w:val="0061069C"/>
    <w:rsid w:val="006109C2"/>
    <w:rsid w:val="00611546"/>
    <w:rsid w:val="00612213"/>
    <w:rsid w:val="0061390B"/>
    <w:rsid w:val="00613C1D"/>
    <w:rsid w:val="00614665"/>
    <w:rsid w:val="0061792A"/>
    <w:rsid w:val="00620340"/>
    <w:rsid w:val="00621275"/>
    <w:rsid w:val="00621609"/>
    <w:rsid w:val="00621B56"/>
    <w:rsid w:val="00622378"/>
    <w:rsid w:val="006243A2"/>
    <w:rsid w:val="00625B66"/>
    <w:rsid w:val="00625FE0"/>
    <w:rsid w:val="00626968"/>
    <w:rsid w:val="00626C09"/>
    <w:rsid w:val="00627A05"/>
    <w:rsid w:val="00627C09"/>
    <w:rsid w:val="0063027C"/>
    <w:rsid w:val="006325A2"/>
    <w:rsid w:val="006331EA"/>
    <w:rsid w:val="00635F6D"/>
    <w:rsid w:val="0063701B"/>
    <w:rsid w:val="006379FD"/>
    <w:rsid w:val="00640F6F"/>
    <w:rsid w:val="00641809"/>
    <w:rsid w:val="0064352D"/>
    <w:rsid w:val="0064518F"/>
    <w:rsid w:val="006452DF"/>
    <w:rsid w:val="0064693F"/>
    <w:rsid w:val="00653A47"/>
    <w:rsid w:val="00653F55"/>
    <w:rsid w:val="00655933"/>
    <w:rsid w:val="0065738E"/>
    <w:rsid w:val="006574E9"/>
    <w:rsid w:val="00657A5C"/>
    <w:rsid w:val="0066026D"/>
    <w:rsid w:val="00661C99"/>
    <w:rsid w:val="00666853"/>
    <w:rsid w:val="00666CAD"/>
    <w:rsid w:val="00670DCA"/>
    <w:rsid w:val="00671629"/>
    <w:rsid w:val="00672FB3"/>
    <w:rsid w:val="00673A71"/>
    <w:rsid w:val="00673CCB"/>
    <w:rsid w:val="00677C94"/>
    <w:rsid w:val="00680585"/>
    <w:rsid w:val="006813C9"/>
    <w:rsid w:val="0068415C"/>
    <w:rsid w:val="0068426B"/>
    <w:rsid w:val="00686129"/>
    <w:rsid w:val="0068620F"/>
    <w:rsid w:val="00686F93"/>
    <w:rsid w:val="0068767E"/>
    <w:rsid w:val="0069095C"/>
    <w:rsid w:val="00691B9D"/>
    <w:rsid w:val="00692720"/>
    <w:rsid w:val="00692B6F"/>
    <w:rsid w:val="0069515F"/>
    <w:rsid w:val="00696038"/>
    <w:rsid w:val="006961CB"/>
    <w:rsid w:val="00697C1B"/>
    <w:rsid w:val="006A326A"/>
    <w:rsid w:val="006A455E"/>
    <w:rsid w:val="006A471E"/>
    <w:rsid w:val="006A5344"/>
    <w:rsid w:val="006A552F"/>
    <w:rsid w:val="006B1144"/>
    <w:rsid w:val="006B12B4"/>
    <w:rsid w:val="006B19CF"/>
    <w:rsid w:val="006B1F8A"/>
    <w:rsid w:val="006B3BEF"/>
    <w:rsid w:val="006B421A"/>
    <w:rsid w:val="006B479E"/>
    <w:rsid w:val="006B480A"/>
    <w:rsid w:val="006B4CCD"/>
    <w:rsid w:val="006B5670"/>
    <w:rsid w:val="006B6C16"/>
    <w:rsid w:val="006B7D75"/>
    <w:rsid w:val="006C0BF5"/>
    <w:rsid w:val="006C18E4"/>
    <w:rsid w:val="006C2A7B"/>
    <w:rsid w:val="006C33E6"/>
    <w:rsid w:val="006C3FDE"/>
    <w:rsid w:val="006C6518"/>
    <w:rsid w:val="006D0553"/>
    <w:rsid w:val="006D0EB4"/>
    <w:rsid w:val="006D0F58"/>
    <w:rsid w:val="006D0F69"/>
    <w:rsid w:val="006D22A9"/>
    <w:rsid w:val="006D2814"/>
    <w:rsid w:val="006D2A66"/>
    <w:rsid w:val="006D309C"/>
    <w:rsid w:val="006D3566"/>
    <w:rsid w:val="006D4B91"/>
    <w:rsid w:val="006D69CF"/>
    <w:rsid w:val="006E09C6"/>
    <w:rsid w:val="006E12C1"/>
    <w:rsid w:val="006E253E"/>
    <w:rsid w:val="006E3D90"/>
    <w:rsid w:val="006E40AB"/>
    <w:rsid w:val="006E48DA"/>
    <w:rsid w:val="006E51BA"/>
    <w:rsid w:val="006E786E"/>
    <w:rsid w:val="006E7AB8"/>
    <w:rsid w:val="006E7CB7"/>
    <w:rsid w:val="006F16F2"/>
    <w:rsid w:val="006F19DA"/>
    <w:rsid w:val="006F1ED6"/>
    <w:rsid w:val="006F3438"/>
    <w:rsid w:val="006F577D"/>
    <w:rsid w:val="006F7905"/>
    <w:rsid w:val="00701103"/>
    <w:rsid w:val="0070415F"/>
    <w:rsid w:val="0070650C"/>
    <w:rsid w:val="007066AD"/>
    <w:rsid w:val="007106B7"/>
    <w:rsid w:val="00711E45"/>
    <w:rsid w:val="00711EAE"/>
    <w:rsid w:val="007120F0"/>
    <w:rsid w:val="00712B4A"/>
    <w:rsid w:val="00712CB9"/>
    <w:rsid w:val="00715E7E"/>
    <w:rsid w:val="007205B9"/>
    <w:rsid w:val="00722B03"/>
    <w:rsid w:val="007241A7"/>
    <w:rsid w:val="00726B80"/>
    <w:rsid w:val="0072741C"/>
    <w:rsid w:val="007275A2"/>
    <w:rsid w:val="007277A4"/>
    <w:rsid w:val="00730124"/>
    <w:rsid w:val="00733128"/>
    <w:rsid w:val="0073389A"/>
    <w:rsid w:val="00733999"/>
    <w:rsid w:val="00734048"/>
    <w:rsid w:val="007350B7"/>
    <w:rsid w:val="0073646E"/>
    <w:rsid w:val="00736B24"/>
    <w:rsid w:val="00736BC5"/>
    <w:rsid w:val="00736EE1"/>
    <w:rsid w:val="00737253"/>
    <w:rsid w:val="00737787"/>
    <w:rsid w:val="00740A74"/>
    <w:rsid w:val="00744402"/>
    <w:rsid w:val="00744631"/>
    <w:rsid w:val="007448E1"/>
    <w:rsid w:val="0074507F"/>
    <w:rsid w:val="00746817"/>
    <w:rsid w:val="007478B5"/>
    <w:rsid w:val="0075011B"/>
    <w:rsid w:val="00750487"/>
    <w:rsid w:val="00750809"/>
    <w:rsid w:val="00751F80"/>
    <w:rsid w:val="00752E6A"/>
    <w:rsid w:val="00752FEA"/>
    <w:rsid w:val="0075501B"/>
    <w:rsid w:val="0075605A"/>
    <w:rsid w:val="00756F9B"/>
    <w:rsid w:val="007614AF"/>
    <w:rsid w:val="0076362B"/>
    <w:rsid w:val="00763684"/>
    <w:rsid w:val="0076427C"/>
    <w:rsid w:val="0076483C"/>
    <w:rsid w:val="0076494C"/>
    <w:rsid w:val="0076600E"/>
    <w:rsid w:val="00767583"/>
    <w:rsid w:val="00767636"/>
    <w:rsid w:val="00770BD0"/>
    <w:rsid w:val="00771688"/>
    <w:rsid w:val="00771AF6"/>
    <w:rsid w:val="0077316A"/>
    <w:rsid w:val="0077384E"/>
    <w:rsid w:val="00776498"/>
    <w:rsid w:val="00776A09"/>
    <w:rsid w:val="00776D32"/>
    <w:rsid w:val="0078038C"/>
    <w:rsid w:val="007803F1"/>
    <w:rsid w:val="007808C9"/>
    <w:rsid w:val="00780904"/>
    <w:rsid w:val="00780BAF"/>
    <w:rsid w:val="007838E9"/>
    <w:rsid w:val="00783ABF"/>
    <w:rsid w:val="00786086"/>
    <w:rsid w:val="007878B5"/>
    <w:rsid w:val="0079093C"/>
    <w:rsid w:val="00791CF6"/>
    <w:rsid w:val="00792948"/>
    <w:rsid w:val="0079331B"/>
    <w:rsid w:val="00793AD7"/>
    <w:rsid w:val="007941EF"/>
    <w:rsid w:val="00794A10"/>
    <w:rsid w:val="007A0C87"/>
    <w:rsid w:val="007A1688"/>
    <w:rsid w:val="007A1C56"/>
    <w:rsid w:val="007A23B3"/>
    <w:rsid w:val="007A281B"/>
    <w:rsid w:val="007A5091"/>
    <w:rsid w:val="007B0FA5"/>
    <w:rsid w:val="007B381C"/>
    <w:rsid w:val="007B5A67"/>
    <w:rsid w:val="007B6F8A"/>
    <w:rsid w:val="007B75B2"/>
    <w:rsid w:val="007C0404"/>
    <w:rsid w:val="007C1BD1"/>
    <w:rsid w:val="007C27F1"/>
    <w:rsid w:val="007C587A"/>
    <w:rsid w:val="007C59DE"/>
    <w:rsid w:val="007C64D1"/>
    <w:rsid w:val="007C69CB"/>
    <w:rsid w:val="007C70B1"/>
    <w:rsid w:val="007C73B6"/>
    <w:rsid w:val="007C7D79"/>
    <w:rsid w:val="007D04B9"/>
    <w:rsid w:val="007D0DBB"/>
    <w:rsid w:val="007D1476"/>
    <w:rsid w:val="007D1A21"/>
    <w:rsid w:val="007D1FC0"/>
    <w:rsid w:val="007D4B97"/>
    <w:rsid w:val="007D5979"/>
    <w:rsid w:val="007D5BA0"/>
    <w:rsid w:val="007D7279"/>
    <w:rsid w:val="007E037D"/>
    <w:rsid w:val="007E0423"/>
    <w:rsid w:val="007E0F66"/>
    <w:rsid w:val="007E137B"/>
    <w:rsid w:val="007E21F4"/>
    <w:rsid w:val="007E220D"/>
    <w:rsid w:val="007E2A4D"/>
    <w:rsid w:val="007E3F0A"/>
    <w:rsid w:val="007E50B2"/>
    <w:rsid w:val="007E6AFE"/>
    <w:rsid w:val="007F264B"/>
    <w:rsid w:val="007F3252"/>
    <w:rsid w:val="007F4B17"/>
    <w:rsid w:val="007F6491"/>
    <w:rsid w:val="007F659D"/>
    <w:rsid w:val="007F6C63"/>
    <w:rsid w:val="007F72CC"/>
    <w:rsid w:val="007F777F"/>
    <w:rsid w:val="00801780"/>
    <w:rsid w:val="0080301E"/>
    <w:rsid w:val="00804B5E"/>
    <w:rsid w:val="00804DF8"/>
    <w:rsid w:val="00805365"/>
    <w:rsid w:val="00805E68"/>
    <w:rsid w:val="0080608E"/>
    <w:rsid w:val="00807C5E"/>
    <w:rsid w:val="00811A21"/>
    <w:rsid w:val="00813374"/>
    <w:rsid w:val="0081339A"/>
    <w:rsid w:val="008138A7"/>
    <w:rsid w:val="008139E0"/>
    <w:rsid w:val="00813D05"/>
    <w:rsid w:val="0081475D"/>
    <w:rsid w:val="008153BE"/>
    <w:rsid w:val="0081644B"/>
    <w:rsid w:val="00817409"/>
    <w:rsid w:val="00820429"/>
    <w:rsid w:val="00820D09"/>
    <w:rsid w:val="00821BF0"/>
    <w:rsid w:val="00821EA9"/>
    <w:rsid w:val="00822FF2"/>
    <w:rsid w:val="008231FB"/>
    <w:rsid w:val="008236EB"/>
    <w:rsid w:val="00824E2F"/>
    <w:rsid w:val="00825365"/>
    <w:rsid w:val="008264D1"/>
    <w:rsid w:val="008279C6"/>
    <w:rsid w:val="008309B9"/>
    <w:rsid w:val="008319DF"/>
    <w:rsid w:val="00832571"/>
    <w:rsid w:val="00832D1A"/>
    <w:rsid w:val="00832E2E"/>
    <w:rsid w:val="00832EEE"/>
    <w:rsid w:val="00836649"/>
    <w:rsid w:val="00837A39"/>
    <w:rsid w:val="00841326"/>
    <w:rsid w:val="008413DE"/>
    <w:rsid w:val="008415D6"/>
    <w:rsid w:val="008420E5"/>
    <w:rsid w:val="0084407E"/>
    <w:rsid w:val="00845B6D"/>
    <w:rsid w:val="00845CA5"/>
    <w:rsid w:val="00845D9C"/>
    <w:rsid w:val="00845EDC"/>
    <w:rsid w:val="00846111"/>
    <w:rsid w:val="0084723B"/>
    <w:rsid w:val="008510DD"/>
    <w:rsid w:val="00852238"/>
    <w:rsid w:val="00855432"/>
    <w:rsid w:val="00857DAC"/>
    <w:rsid w:val="00862305"/>
    <w:rsid w:val="0086504F"/>
    <w:rsid w:val="00866F55"/>
    <w:rsid w:val="008677EC"/>
    <w:rsid w:val="008722B0"/>
    <w:rsid w:val="00872F77"/>
    <w:rsid w:val="0087346B"/>
    <w:rsid w:val="008739C8"/>
    <w:rsid w:val="008744C0"/>
    <w:rsid w:val="00874692"/>
    <w:rsid w:val="00875AB9"/>
    <w:rsid w:val="0087631F"/>
    <w:rsid w:val="0088094B"/>
    <w:rsid w:val="0088135E"/>
    <w:rsid w:val="0088219A"/>
    <w:rsid w:val="008830C3"/>
    <w:rsid w:val="00883D0E"/>
    <w:rsid w:val="0088463A"/>
    <w:rsid w:val="008847D9"/>
    <w:rsid w:val="00884C76"/>
    <w:rsid w:val="00886765"/>
    <w:rsid w:val="00892D3C"/>
    <w:rsid w:val="00893078"/>
    <w:rsid w:val="0089393A"/>
    <w:rsid w:val="00893C45"/>
    <w:rsid w:val="00893F1C"/>
    <w:rsid w:val="008941E4"/>
    <w:rsid w:val="008942F9"/>
    <w:rsid w:val="008944DF"/>
    <w:rsid w:val="00894FCD"/>
    <w:rsid w:val="0089510D"/>
    <w:rsid w:val="00896D14"/>
    <w:rsid w:val="008A0543"/>
    <w:rsid w:val="008A0F5A"/>
    <w:rsid w:val="008A0FA5"/>
    <w:rsid w:val="008A1904"/>
    <w:rsid w:val="008A42AC"/>
    <w:rsid w:val="008A62FA"/>
    <w:rsid w:val="008B0E35"/>
    <w:rsid w:val="008B1114"/>
    <w:rsid w:val="008B12BA"/>
    <w:rsid w:val="008B1BE2"/>
    <w:rsid w:val="008B240F"/>
    <w:rsid w:val="008B28E7"/>
    <w:rsid w:val="008B3D63"/>
    <w:rsid w:val="008B4735"/>
    <w:rsid w:val="008B4E61"/>
    <w:rsid w:val="008B5812"/>
    <w:rsid w:val="008B6D90"/>
    <w:rsid w:val="008C018F"/>
    <w:rsid w:val="008C0D99"/>
    <w:rsid w:val="008C10CF"/>
    <w:rsid w:val="008C2321"/>
    <w:rsid w:val="008C2B47"/>
    <w:rsid w:val="008C2FB5"/>
    <w:rsid w:val="008C3392"/>
    <w:rsid w:val="008C347C"/>
    <w:rsid w:val="008C3DA9"/>
    <w:rsid w:val="008C46B8"/>
    <w:rsid w:val="008C5FA4"/>
    <w:rsid w:val="008C6C46"/>
    <w:rsid w:val="008C6F34"/>
    <w:rsid w:val="008D0358"/>
    <w:rsid w:val="008D0495"/>
    <w:rsid w:val="008D172C"/>
    <w:rsid w:val="008D2325"/>
    <w:rsid w:val="008D2B37"/>
    <w:rsid w:val="008D3CBE"/>
    <w:rsid w:val="008D438D"/>
    <w:rsid w:val="008D5AF8"/>
    <w:rsid w:val="008D667D"/>
    <w:rsid w:val="008D70B6"/>
    <w:rsid w:val="008D7FBF"/>
    <w:rsid w:val="008E17DE"/>
    <w:rsid w:val="008E37C2"/>
    <w:rsid w:val="008E3A63"/>
    <w:rsid w:val="008E3C9D"/>
    <w:rsid w:val="008E4BCB"/>
    <w:rsid w:val="008E4F54"/>
    <w:rsid w:val="008E5348"/>
    <w:rsid w:val="008E6836"/>
    <w:rsid w:val="008E728D"/>
    <w:rsid w:val="008E7793"/>
    <w:rsid w:val="008F012E"/>
    <w:rsid w:val="008F01F9"/>
    <w:rsid w:val="008F0C44"/>
    <w:rsid w:val="008F260E"/>
    <w:rsid w:val="008F79C8"/>
    <w:rsid w:val="0090093A"/>
    <w:rsid w:val="00900B75"/>
    <w:rsid w:val="00900C29"/>
    <w:rsid w:val="00901B41"/>
    <w:rsid w:val="00904BE0"/>
    <w:rsid w:val="00904F5B"/>
    <w:rsid w:val="00905048"/>
    <w:rsid w:val="009058BD"/>
    <w:rsid w:val="00910BD0"/>
    <w:rsid w:val="00914C8F"/>
    <w:rsid w:val="00915404"/>
    <w:rsid w:val="00915A0A"/>
    <w:rsid w:val="009200D1"/>
    <w:rsid w:val="00920A06"/>
    <w:rsid w:val="0092140E"/>
    <w:rsid w:val="00923623"/>
    <w:rsid w:val="00924D76"/>
    <w:rsid w:val="00925EBB"/>
    <w:rsid w:val="00926CCA"/>
    <w:rsid w:val="00926EFC"/>
    <w:rsid w:val="00927FD1"/>
    <w:rsid w:val="00931310"/>
    <w:rsid w:val="00932464"/>
    <w:rsid w:val="009331C4"/>
    <w:rsid w:val="00935B2A"/>
    <w:rsid w:val="00936193"/>
    <w:rsid w:val="009401D8"/>
    <w:rsid w:val="009405DB"/>
    <w:rsid w:val="009407A5"/>
    <w:rsid w:val="00942BA4"/>
    <w:rsid w:val="009432C5"/>
    <w:rsid w:val="00943F48"/>
    <w:rsid w:val="00943FFC"/>
    <w:rsid w:val="00945089"/>
    <w:rsid w:val="0094648B"/>
    <w:rsid w:val="00947251"/>
    <w:rsid w:val="009478BB"/>
    <w:rsid w:val="00951BC7"/>
    <w:rsid w:val="009543B0"/>
    <w:rsid w:val="00954551"/>
    <w:rsid w:val="009554BA"/>
    <w:rsid w:val="0095575E"/>
    <w:rsid w:val="00957EF8"/>
    <w:rsid w:val="00957FB3"/>
    <w:rsid w:val="00962D2F"/>
    <w:rsid w:val="0096323D"/>
    <w:rsid w:val="00966210"/>
    <w:rsid w:val="0097150E"/>
    <w:rsid w:val="00971AF6"/>
    <w:rsid w:val="009732F6"/>
    <w:rsid w:val="00973778"/>
    <w:rsid w:val="0097525D"/>
    <w:rsid w:val="00975C87"/>
    <w:rsid w:val="00976F3A"/>
    <w:rsid w:val="00977D2A"/>
    <w:rsid w:val="00983ED8"/>
    <w:rsid w:val="00987F25"/>
    <w:rsid w:val="009901D5"/>
    <w:rsid w:val="009910B5"/>
    <w:rsid w:val="009926B0"/>
    <w:rsid w:val="009928C5"/>
    <w:rsid w:val="00993EA7"/>
    <w:rsid w:val="00994540"/>
    <w:rsid w:val="009948EE"/>
    <w:rsid w:val="00995A7B"/>
    <w:rsid w:val="00997499"/>
    <w:rsid w:val="00997884"/>
    <w:rsid w:val="009A2A2B"/>
    <w:rsid w:val="009A2AB4"/>
    <w:rsid w:val="009A2E3F"/>
    <w:rsid w:val="009A3DF4"/>
    <w:rsid w:val="009A459B"/>
    <w:rsid w:val="009A51FC"/>
    <w:rsid w:val="009A6098"/>
    <w:rsid w:val="009A6483"/>
    <w:rsid w:val="009A75CF"/>
    <w:rsid w:val="009B1234"/>
    <w:rsid w:val="009B1B45"/>
    <w:rsid w:val="009B28EB"/>
    <w:rsid w:val="009B2E65"/>
    <w:rsid w:val="009B3B10"/>
    <w:rsid w:val="009C03A0"/>
    <w:rsid w:val="009C288B"/>
    <w:rsid w:val="009C3D47"/>
    <w:rsid w:val="009C409C"/>
    <w:rsid w:val="009C5009"/>
    <w:rsid w:val="009C5049"/>
    <w:rsid w:val="009C5BD8"/>
    <w:rsid w:val="009C657A"/>
    <w:rsid w:val="009C68C4"/>
    <w:rsid w:val="009C7780"/>
    <w:rsid w:val="009D0AE6"/>
    <w:rsid w:val="009D0E7C"/>
    <w:rsid w:val="009D109E"/>
    <w:rsid w:val="009D159E"/>
    <w:rsid w:val="009D23D8"/>
    <w:rsid w:val="009D2713"/>
    <w:rsid w:val="009D4FD4"/>
    <w:rsid w:val="009D5342"/>
    <w:rsid w:val="009D54A1"/>
    <w:rsid w:val="009D5569"/>
    <w:rsid w:val="009E0CF5"/>
    <w:rsid w:val="009E2FE4"/>
    <w:rsid w:val="009E3C9F"/>
    <w:rsid w:val="009E4AF4"/>
    <w:rsid w:val="009E4B0A"/>
    <w:rsid w:val="009E6E44"/>
    <w:rsid w:val="009F384B"/>
    <w:rsid w:val="009F5D76"/>
    <w:rsid w:val="009F6A6E"/>
    <w:rsid w:val="009F721B"/>
    <w:rsid w:val="00A00444"/>
    <w:rsid w:val="00A01212"/>
    <w:rsid w:val="00A0147E"/>
    <w:rsid w:val="00A02424"/>
    <w:rsid w:val="00A03A8E"/>
    <w:rsid w:val="00A040A5"/>
    <w:rsid w:val="00A051B5"/>
    <w:rsid w:val="00A05D74"/>
    <w:rsid w:val="00A05E04"/>
    <w:rsid w:val="00A06D35"/>
    <w:rsid w:val="00A0763C"/>
    <w:rsid w:val="00A10264"/>
    <w:rsid w:val="00A103B6"/>
    <w:rsid w:val="00A11933"/>
    <w:rsid w:val="00A12C8E"/>
    <w:rsid w:val="00A159D5"/>
    <w:rsid w:val="00A15C89"/>
    <w:rsid w:val="00A161A3"/>
    <w:rsid w:val="00A167C2"/>
    <w:rsid w:val="00A16EFD"/>
    <w:rsid w:val="00A17702"/>
    <w:rsid w:val="00A17C77"/>
    <w:rsid w:val="00A20588"/>
    <w:rsid w:val="00A22793"/>
    <w:rsid w:val="00A23E1D"/>
    <w:rsid w:val="00A244A2"/>
    <w:rsid w:val="00A25A2E"/>
    <w:rsid w:val="00A276ED"/>
    <w:rsid w:val="00A30360"/>
    <w:rsid w:val="00A309F2"/>
    <w:rsid w:val="00A309F3"/>
    <w:rsid w:val="00A30F04"/>
    <w:rsid w:val="00A3130B"/>
    <w:rsid w:val="00A32716"/>
    <w:rsid w:val="00A32720"/>
    <w:rsid w:val="00A3279A"/>
    <w:rsid w:val="00A32A59"/>
    <w:rsid w:val="00A33B31"/>
    <w:rsid w:val="00A358F1"/>
    <w:rsid w:val="00A37BBF"/>
    <w:rsid w:val="00A41C56"/>
    <w:rsid w:val="00A43296"/>
    <w:rsid w:val="00A4353A"/>
    <w:rsid w:val="00A44F5C"/>
    <w:rsid w:val="00A50B7A"/>
    <w:rsid w:val="00A53A47"/>
    <w:rsid w:val="00A5416C"/>
    <w:rsid w:val="00A549E7"/>
    <w:rsid w:val="00A56D5D"/>
    <w:rsid w:val="00A574BC"/>
    <w:rsid w:val="00A579BA"/>
    <w:rsid w:val="00A611A6"/>
    <w:rsid w:val="00A62F6C"/>
    <w:rsid w:val="00A65354"/>
    <w:rsid w:val="00A6556A"/>
    <w:rsid w:val="00A65A46"/>
    <w:rsid w:val="00A6683E"/>
    <w:rsid w:val="00A67F75"/>
    <w:rsid w:val="00A7001D"/>
    <w:rsid w:val="00A7181B"/>
    <w:rsid w:val="00A71D53"/>
    <w:rsid w:val="00A7211E"/>
    <w:rsid w:val="00A7236A"/>
    <w:rsid w:val="00A74FC6"/>
    <w:rsid w:val="00A824A7"/>
    <w:rsid w:val="00A824F8"/>
    <w:rsid w:val="00A830CE"/>
    <w:rsid w:val="00A836FE"/>
    <w:rsid w:val="00A8396D"/>
    <w:rsid w:val="00A84E04"/>
    <w:rsid w:val="00A85BD6"/>
    <w:rsid w:val="00A864CC"/>
    <w:rsid w:val="00A868EF"/>
    <w:rsid w:val="00A87181"/>
    <w:rsid w:val="00A920AB"/>
    <w:rsid w:val="00A9283B"/>
    <w:rsid w:val="00A94233"/>
    <w:rsid w:val="00A945E2"/>
    <w:rsid w:val="00A9596D"/>
    <w:rsid w:val="00A959E5"/>
    <w:rsid w:val="00A961C5"/>
    <w:rsid w:val="00A9632A"/>
    <w:rsid w:val="00A975D3"/>
    <w:rsid w:val="00AA19B1"/>
    <w:rsid w:val="00AA3943"/>
    <w:rsid w:val="00AA3B72"/>
    <w:rsid w:val="00AA630A"/>
    <w:rsid w:val="00AA6B7F"/>
    <w:rsid w:val="00AB0AF8"/>
    <w:rsid w:val="00AB13C7"/>
    <w:rsid w:val="00AB14C0"/>
    <w:rsid w:val="00AB1CFE"/>
    <w:rsid w:val="00AB219E"/>
    <w:rsid w:val="00AB2518"/>
    <w:rsid w:val="00AB306F"/>
    <w:rsid w:val="00AB4BDE"/>
    <w:rsid w:val="00AB677B"/>
    <w:rsid w:val="00AC2C9D"/>
    <w:rsid w:val="00AC38FB"/>
    <w:rsid w:val="00AC3902"/>
    <w:rsid w:val="00AC46E0"/>
    <w:rsid w:val="00AC47DA"/>
    <w:rsid w:val="00AC6609"/>
    <w:rsid w:val="00AD0096"/>
    <w:rsid w:val="00AD06C9"/>
    <w:rsid w:val="00AD2645"/>
    <w:rsid w:val="00AD2C55"/>
    <w:rsid w:val="00AD3C4F"/>
    <w:rsid w:val="00AD5AFD"/>
    <w:rsid w:val="00AD7737"/>
    <w:rsid w:val="00AE034C"/>
    <w:rsid w:val="00AE0F97"/>
    <w:rsid w:val="00AE20A2"/>
    <w:rsid w:val="00AE2E2C"/>
    <w:rsid w:val="00AE3E6F"/>
    <w:rsid w:val="00AE432A"/>
    <w:rsid w:val="00AE5B59"/>
    <w:rsid w:val="00AE5FFB"/>
    <w:rsid w:val="00AE63A7"/>
    <w:rsid w:val="00AE63E7"/>
    <w:rsid w:val="00AE7167"/>
    <w:rsid w:val="00AE7D90"/>
    <w:rsid w:val="00AF0BE9"/>
    <w:rsid w:val="00AF136A"/>
    <w:rsid w:val="00AF2200"/>
    <w:rsid w:val="00AF3457"/>
    <w:rsid w:val="00AF5338"/>
    <w:rsid w:val="00AF6BDD"/>
    <w:rsid w:val="00AF6FF5"/>
    <w:rsid w:val="00B0031B"/>
    <w:rsid w:val="00B00B0B"/>
    <w:rsid w:val="00B049D0"/>
    <w:rsid w:val="00B0611B"/>
    <w:rsid w:val="00B06429"/>
    <w:rsid w:val="00B1247B"/>
    <w:rsid w:val="00B15BA9"/>
    <w:rsid w:val="00B20ACF"/>
    <w:rsid w:val="00B20CEE"/>
    <w:rsid w:val="00B20EED"/>
    <w:rsid w:val="00B2180B"/>
    <w:rsid w:val="00B22696"/>
    <w:rsid w:val="00B2339B"/>
    <w:rsid w:val="00B23A7B"/>
    <w:rsid w:val="00B2576F"/>
    <w:rsid w:val="00B25D07"/>
    <w:rsid w:val="00B27365"/>
    <w:rsid w:val="00B30E1B"/>
    <w:rsid w:val="00B34063"/>
    <w:rsid w:val="00B3525E"/>
    <w:rsid w:val="00B35935"/>
    <w:rsid w:val="00B37F7C"/>
    <w:rsid w:val="00B40368"/>
    <w:rsid w:val="00B40C58"/>
    <w:rsid w:val="00B417F2"/>
    <w:rsid w:val="00B43BBC"/>
    <w:rsid w:val="00B44570"/>
    <w:rsid w:val="00B44C9E"/>
    <w:rsid w:val="00B45DE3"/>
    <w:rsid w:val="00B466D7"/>
    <w:rsid w:val="00B476B8"/>
    <w:rsid w:val="00B505F5"/>
    <w:rsid w:val="00B50C9B"/>
    <w:rsid w:val="00B50F05"/>
    <w:rsid w:val="00B50F17"/>
    <w:rsid w:val="00B53124"/>
    <w:rsid w:val="00B53536"/>
    <w:rsid w:val="00B54D71"/>
    <w:rsid w:val="00B57090"/>
    <w:rsid w:val="00B57108"/>
    <w:rsid w:val="00B64FCC"/>
    <w:rsid w:val="00B64FF5"/>
    <w:rsid w:val="00B65242"/>
    <w:rsid w:val="00B65B6B"/>
    <w:rsid w:val="00B6642C"/>
    <w:rsid w:val="00B66886"/>
    <w:rsid w:val="00B67823"/>
    <w:rsid w:val="00B70542"/>
    <w:rsid w:val="00B70BCB"/>
    <w:rsid w:val="00B71175"/>
    <w:rsid w:val="00B721C4"/>
    <w:rsid w:val="00B72D59"/>
    <w:rsid w:val="00B73651"/>
    <w:rsid w:val="00B7392D"/>
    <w:rsid w:val="00B73EB2"/>
    <w:rsid w:val="00B74A68"/>
    <w:rsid w:val="00B74E64"/>
    <w:rsid w:val="00B75188"/>
    <w:rsid w:val="00B7580B"/>
    <w:rsid w:val="00B7667B"/>
    <w:rsid w:val="00B7777E"/>
    <w:rsid w:val="00B80605"/>
    <w:rsid w:val="00B80F4F"/>
    <w:rsid w:val="00B82109"/>
    <w:rsid w:val="00B8256B"/>
    <w:rsid w:val="00B829C0"/>
    <w:rsid w:val="00B829D5"/>
    <w:rsid w:val="00B82EB0"/>
    <w:rsid w:val="00B83970"/>
    <w:rsid w:val="00B8475B"/>
    <w:rsid w:val="00B8494E"/>
    <w:rsid w:val="00B87A85"/>
    <w:rsid w:val="00B91DCD"/>
    <w:rsid w:val="00B93450"/>
    <w:rsid w:val="00B9417C"/>
    <w:rsid w:val="00B94DA3"/>
    <w:rsid w:val="00B9711B"/>
    <w:rsid w:val="00BA01F1"/>
    <w:rsid w:val="00BA2245"/>
    <w:rsid w:val="00BA39CC"/>
    <w:rsid w:val="00BA3E35"/>
    <w:rsid w:val="00BA5E6B"/>
    <w:rsid w:val="00BA7E46"/>
    <w:rsid w:val="00BB01FA"/>
    <w:rsid w:val="00BB18A0"/>
    <w:rsid w:val="00BB1C5A"/>
    <w:rsid w:val="00BB25FA"/>
    <w:rsid w:val="00BB4988"/>
    <w:rsid w:val="00BB4AF6"/>
    <w:rsid w:val="00BB4FFC"/>
    <w:rsid w:val="00BB69DA"/>
    <w:rsid w:val="00BC098C"/>
    <w:rsid w:val="00BC1A58"/>
    <w:rsid w:val="00BC331D"/>
    <w:rsid w:val="00BC5ABA"/>
    <w:rsid w:val="00BC6065"/>
    <w:rsid w:val="00BD06A5"/>
    <w:rsid w:val="00BD0BB0"/>
    <w:rsid w:val="00BD10BA"/>
    <w:rsid w:val="00BD1147"/>
    <w:rsid w:val="00BD1CAA"/>
    <w:rsid w:val="00BD1DAA"/>
    <w:rsid w:val="00BD1F91"/>
    <w:rsid w:val="00BD470B"/>
    <w:rsid w:val="00BD5C13"/>
    <w:rsid w:val="00BE2589"/>
    <w:rsid w:val="00BE3559"/>
    <w:rsid w:val="00BE56F2"/>
    <w:rsid w:val="00BE6542"/>
    <w:rsid w:val="00BE684B"/>
    <w:rsid w:val="00BE773A"/>
    <w:rsid w:val="00BE7D13"/>
    <w:rsid w:val="00BF0D03"/>
    <w:rsid w:val="00BF1916"/>
    <w:rsid w:val="00BF386A"/>
    <w:rsid w:val="00BF570F"/>
    <w:rsid w:val="00BF6A75"/>
    <w:rsid w:val="00BF7691"/>
    <w:rsid w:val="00C00E86"/>
    <w:rsid w:val="00C01E80"/>
    <w:rsid w:val="00C01F77"/>
    <w:rsid w:val="00C020B3"/>
    <w:rsid w:val="00C02549"/>
    <w:rsid w:val="00C030A0"/>
    <w:rsid w:val="00C03C62"/>
    <w:rsid w:val="00C054DA"/>
    <w:rsid w:val="00C0681A"/>
    <w:rsid w:val="00C06933"/>
    <w:rsid w:val="00C06B6D"/>
    <w:rsid w:val="00C0778E"/>
    <w:rsid w:val="00C07A51"/>
    <w:rsid w:val="00C10E4A"/>
    <w:rsid w:val="00C1262F"/>
    <w:rsid w:val="00C126FF"/>
    <w:rsid w:val="00C12D5A"/>
    <w:rsid w:val="00C131BE"/>
    <w:rsid w:val="00C13ADC"/>
    <w:rsid w:val="00C142C3"/>
    <w:rsid w:val="00C146BF"/>
    <w:rsid w:val="00C150E3"/>
    <w:rsid w:val="00C152AE"/>
    <w:rsid w:val="00C154F0"/>
    <w:rsid w:val="00C1593B"/>
    <w:rsid w:val="00C15A8D"/>
    <w:rsid w:val="00C20BA2"/>
    <w:rsid w:val="00C20DB3"/>
    <w:rsid w:val="00C21472"/>
    <w:rsid w:val="00C219E1"/>
    <w:rsid w:val="00C2203B"/>
    <w:rsid w:val="00C2431F"/>
    <w:rsid w:val="00C24A46"/>
    <w:rsid w:val="00C24E7C"/>
    <w:rsid w:val="00C25575"/>
    <w:rsid w:val="00C26441"/>
    <w:rsid w:val="00C313CE"/>
    <w:rsid w:val="00C3178D"/>
    <w:rsid w:val="00C3458C"/>
    <w:rsid w:val="00C366CC"/>
    <w:rsid w:val="00C40638"/>
    <w:rsid w:val="00C42FB6"/>
    <w:rsid w:val="00C436F3"/>
    <w:rsid w:val="00C445AF"/>
    <w:rsid w:val="00C45227"/>
    <w:rsid w:val="00C45670"/>
    <w:rsid w:val="00C4576C"/>
    <w:rsid w:val="00C46A6B"/>
    <w:rsid w:val="00C50CD3"/>
    <w:rsid w:val="00C516D8"/>
    <w:rsid w:val="00C536B8"/>
    <w:rsid w:val="00C54D04"/>
    <w:rsid w:val="00C55308"/>
    <w:rsid w:val="00C566B2"/>
    <w:rsid w:val="00C56769"/>
    <w:rsid w:val="00C56889"/>
    <w:rsid w:val="00C57216"/>
    <w:rsid w:val="00C618C2"/>
    <w:rsid w:val="00C61BCE"/>
    <w:rsid w:val="00C61D5F"/>
    <w:rsid w:val="00C62B87"/>
    <w:rsid w:val="00C62D61"/>
    <w:rsid w:val="00C64082"/>
    <w:rsid w:val="00C649FA"/>
    <w:rsid w:val="00C65658"/>
    <w:rsid w:val="00C65810"/>
    <w:rsid w:val="00C668D6"/>
    <w:rsid w:val="00C6770F"/>
    <w:rsid w:val="00C703D3"/>
    <w:rsid w:val="00C71C12"/>
    <w:rsid w:val="00C729A7"/>
    <w:rsid w:val="00C72A9E"/>
    <w:rsid w:val="00C72AB2"/>
    <w:rsid w:val="00C73D6E"/>
    <w:rsid w:val="00C751BE"/>
    <w:rsid w:val="00C75214"/>
    <w:rsid w:val="00C819DC"/>
    <w:rsid w:val="00C8316C"/>
    <w:rsid w:val="00C83E5A"/>
    <w:rsid w:val="00C86273"/>
    <w:rsid w:val="00C87932"/>
    <w:rsid w:val="00C90A3E"/>
    <w:rsid w:val="00C90B20"/>
    <w:rsid w:val="00C912FE"/>
    <w:rsid w:val="00C9282A"/>
    <w:rsid w:val="00C94845"/>
    <w:rsid w:val="00C94CB0"/>
    <w:rsid w:val="00C95FE5"/>
    <w:rsid w:val="00C97D91"/>
    <w:rsid w:val="00CA0B52"/>
    <w:rsid w:val="00CA0D6C"/>
    <w:rsid w:val="00CA34CB"/>
    <w:rsid w:val="00CA355B"/>
    <w:rsid w:val="00CA3F55"/>
    <w:rsid w:val="00CA460E"/>
    <w:rsid w:val="00CB0C21"/>
    <w:rsid w:val="00CB1A44"/>
    <w:rsid w:val="00CB2DAA"/>
    <w:rsid w:val="00CB32FA"/>
    <w:rsid w:val="00CB336E"/>
    <w:rsid w:val="00CB3921"/>
    <w:rsid w:val="00CB5F24"/>
    <w:rsid w:val="00CB61DE"/>
    <w:rsid w:val="00CB666B"/>
    <w:rsid w:val="00CB6703"/>
    <w:rsid w:val="00CC0028"/>
    <w:rsid w:val="00CC10AA"/>
    <w:rsid w:val="00CC1353"/>
    <w:rsid w:val="00CC1F55"/>
    <w:rsid w:val="00CC4E9B"/>
    <w:rsid w:val="00CC5168"/>
    <w:rsid w:val="00CC521D"/>
    <w:rsid w:val="00CC5958"/>
    <w:rsid w:val="00CC72D4"/>
    <w:rsid w:val="00CD068D"/>
    <w:rsid w:val="00CD0E5A"/>
    <w:rsid w:val="00CD22E8"/>
    <w:rsid w:val="00CD2309"/>
    <w:rsid w:val="00CD278B"/>
    <w:rsid w:val="00CD3C14"/>
    <w:rsid w:val="00CD506D"/>
    <w:rsid w:val="00CD5F87"/>
    <w:rsid w:val="00CD686D"/>
    <w:rsid w:val="00CD6D8B"/>
    <w:rsid w:val="00CD6F06"/>
    <w:rsid w:val="00CE17BC"/>
    <w:rsid w:val="00CE1E3A"/>
    <w:rsid w:val="00CE1F4D"/>
    <w:rsid w:val="00CE4754"/>
    <w:rsid w:val="00CE52B8"/>
    <w:rsid w:val="00CE5DC6"/>
    <w:rsid w:val="00CE61DC"/>
    <w:rsid w:val="00CE69C1"/>
    <w:rsid w:val="00CE6EFD"/>
    <w:rsid w:val="00CE70C8"/>
    <w:rsid w:val="00CF04F7"/>
    <w:rsid w:val="00CF1F91"/>
    <w:rsid w:val="00CF2896"/>
    <w:rsid w:val="00CF5092"/>
    <w:rsid w:val="00D02384"/>
    <w:rsid w:val="00D02E98"/>
    <w:rsid w:val="00D03E22"/>
    <w:rsid w:val="00D05277"/>
    <w:rsid w:val="00D052CE"/>
    <w:rsid w:val="00D05663"/>
    <w:rsid w:val="00D06306"/>
    <w:rsid w:val="00D0679B"/>
    <w:rsid w:val="00D0767A"/>
    <w:rsid w:val="00D11557"/>
    <w:rsid w:val="00D12BC5"/>
    <w:rsid w:val="00D12DC9"/>
    <w:rsid w:val="00D14E4C"/>
    <w:rsid w:val="00D155A6"/>
    <w:rsid w:val="00D15694"/>
    <w:rsid w:val="00D1624C"/>
    <w:rsid w:val="00D207F4"/>
    <w:rsid w:val="00D20BBD"/>
    <w:rsid w:val="00D21124"/>
    <w:rsid w:val="00D21312"/>
    <w:rsid w:val="00D21E38"/>
    <w:rsid w:val="00D22D38"/>
    <w:rsid w:val="00D23319"/>
    <w:rsid w:val="00D23EB3"/>
    <w:rsid w:val="00D24A42"/>
    <w:rsid w:val="00D2672A"/>
    <w:rsid w:val="00D26748"/>
    <w:rsid w:val="00D30B09"/>
    <w:rsid w:val="00D30DCF"/>
    <w:rsid w:val="00D313B3"/>
    <w:rsid w:val="00D31445"/>
    <w:rsid w:val="00D3229D"/>
    <w:rsid w:val="00D326D6"/>
    <w:rsid w:val="00D33152"/>
    <w:rsid w:val="00D33B90"/>
    <w:rsid w:val="00D35F2B"/>
    <w:rsid w:val="00D3603F"/>
    <w:rsid w:val="00D41AB4"/>
    <w:rsid w:val="00D45276"/>
    <w:rsid w:val="00D45B88"/>
    <w:rsid w:val="00D46E39"/>
    <w:rsid w:val="00D471CD"/>
    <w:rsid w:val="00D47E5E"/>
    <w:rsid w:val="00D50551"/>
    <w:rsid w:val="00D5089F"/>
    <w:rsid w:val="00D51441"/>
    <w:rsid w:val="00D51BBF"/>
    <w:rsid w:val="00D51F1B"/>
    <w:rsid w:val="00D51F31"/>
    <w:rsid w:val="00D530E6"/>
    <w:rsid w:val="00D533A6"/>
    <w:rsid w:val="00D54EF4"/>
    <w:rsid w:val="00D57139"/>
    <w:rsid w:val="00D573DF"/>
    <w:rsid w:val="00D57A86"/>
    <w:rsid w:val="00D606ED"/>
    <w:rsid w:val="00D60B60"/>
    <w:rsid w:val="00D61984"/>
    <w:rsid w:val="00D644B4"/>
    <w:rsid w:val="00D677AE"/>
    <w:rsid w:val="00D71538"/>
    <w:rsid w:val="00D72CF2"/>
    <w:rsid w:val="00D74A1A"/>
    <w:rsid w:val="00D753E0"/>
    <w:rsid w:val="00D76FD5"/>
    <w:rsid w:val="00D80529"/>
    <w:rsid w:val="00D81587"/>
    <w:rsid w:val="00D830C3"/>
    <w:rsid w:val="00D83E2A"/>
    <w:rsid w:val="00D85AB6"/>
    <w:rsid w:val="00D85F57"/>
    <w:rsid w:val="00D86BD9"/>
    <w:rsid w:val="00D92412"/>
    <w:rsid w:val="00D928ED"/>
    <w:rsid w:val="00D92BC5"/>
    <w:rsid w:val="00D9461B"/>
    <w:rsid w:val="00D952A8"/>
    <w:rsid w:val="00D97E88"/>
    <w:rsid w:val="00DA1A8C"/>
    <w:rsid w:val="00DA1BF8"/>
    <w:rsid w:val="00DA1FE8"/>
    <w:rsid w:val="00DA2C00"/>
    <w:rsid w:val="00DA46E6"/>
    <w:rsid w:val="00DA6C9F"/>
    <w:rsid w:val="00DA7FBB"/>
    <w:rsid w:val="00DB0DA4"/>
    <w:rsid w:val="00DB11B8"/>
    <w:rsid w:val="00DB1774"/>
    <w:rsid w:val="00DB200E"/>
    <w:rsid w:val="00DB4148"/>
    <w:rsid w:val="00DB7DDB"/>
    <w:rsid w:val="00DC1923"/>
    <w:rsid w:val="00DC1FCA"/>
    <w:rsid w:val="00DC24E2"/>
    <w:rsid w:val="00DC2C1A"/>
    <w:rsid w:val="00DC3BA7"/>
    <w:rsid w:val="00DC4435"/>
    <w:rsid w:val="00DC4AF9"/>
    <w:rsid w:val="00DC5087"/>
    <w:rsid w:val="00DC6354"/>
    <w:rsid w:val="00DD1689"/>
    <w:rsid w:val="00DD2045"/>
    <w:rsid w:val="00DD2E86"/>
    <w:rsid w:val="00DD2F16"/>
    <w:rsid w:val="00DD4CB9"/>
    <w:rsid w:val="00DD6296"/>
    <w:rsid w:val="00DD6714"/>
    <w:rsid w:val="00DD6CE6"/>
    <w:rsid w:val="00DE0619"/>
    <w:rsid w:val="00DE1842"/>
    <w:rsid w:val="00DE2477"/>
    <w:rsid w:val="00DE2E01"/>
    <w:rsid w:val="00DE30BB"/>
    <w:rsid w:val="00DE4A28"/>
    <w:rsid w:val="00DE6127"/>
    <w:rsid w:val="00DE6341"/>
    <w:rsid w:val="00DE6456"/>
    <w:rsid w:val="00DF0EED"/>
    <w:rsid w:val="00DF1E31"/>
    <w:rsid w:val="00DF2B21"/>
    <w:rsid w:val="00DF2F0A"/>
    <w:rsid w:val="00DF373E"/>
    <w:rsid w:val="00DF43B2"/>
    <w:rsid w:val="00DF491B"/>
    <w:rsid w:val="00DF4ED7"/>
    <w:rsid w:val="00DF60C8"/>
    <w:rsid w:val="00DF744C"/>
    <w:rsid w:val="00E03CC7"/>
    <w:rsid w:val="00E05709"/>
    <w:rsid w:val="00E059D6"/>
    <w:rsid w:val="00E069EA"/>
    <w:rsid w:val="00E0703E"/>
    <w:rsid w:val="00E0713E"/>
    <w:rsid w:val="00E07ECB"/>
    <w:rsid w:val="00E1079A"/>
    <w:rsid w:val="00E10A32"/>
    <w:rsid w:val="00E11A0A"/>
    <w:rsid w:val="00E12206"/>
    <w:rsid w:val="00E1256A"/>
    <w:rsid w:val="00E127DC"/>
    <w:rsid w:val="00E136D6"/>
    <w:rsid w:val="00E157AF"/>
    <w:rsid w:val="00E170D3"/>
    <w:rsid w:val="00E17470"/>
    <w:rsid w:val="00E2004D"/>
    <w:rsid w:val="00E22AFC"/>
    <w:rsid w:val="00E24D8B"/>
    <w:rsid w:val="00E25E40"/>
    <w:rsid w:val="00E26175"/>
    <w:rsid w:val="00E261D7"/>
    <w:rsid w:val="00E26688"/>
    <w:rsid w:val="00E2700A"/>
    <w:rsid w:val="00E278A9"/>
    <w:rsid w:val="00E32B61"/>
    <w:rsid w:val="00E32F5B"/>
    <w:rsid w:val="00E34129"/>
    <w:rsid w:val="00E34EA4"/>
    <w:rsid w:val="00E37224"/>
    <w:rsid w:val="00E40D5F"/>
    <w:rsid w:val="00E42118"/>
    <w:rsid w:val="00E42EB5"/>
    <w:rsid w:val="00E432BB"/>
    <w:rsid w:val="00E4367C"/>
    <w:rsid w:val="00E4383C"/>
    <w:rsid w:val="00E440F0"/>
    <w:rsid w:val="00E44C69"/>
    <w:rsid w:val="00E46335"/>
    <w:rsid w:val="00E47012"/>
    <w:rsid w:val="00E503F0"/>
    <w:rsid w:val="00E55AFE"/>
    <w:rsid w:val="00E56982"/>
    <w:rsid w:val="00E569F9"/>
    <w:rsid w:val="00E57160"/>
    <w:rsid w:val="00E57E98"/>
    <w:rsid w:val="00E625DF"/>
    <w:rsid w:val="00E626CD"/>
    <w:rsid w:val="00E62A36"/>
    <w:rsid w:val="00E64514"/>
    <w:rsid w:val="00E64A26"/>
    <w:rsid w:val="00E663B6"/>
    <w:rsid w:val="00E6728D"/>
    <w:rsid w:val="00E6767D"/>
    <w:rsid w:val="00E70C41"/>
    <w:rsid w:val="00E748B8"/>
    <w:rsid w:val="00E75248"/>
    <w:rsid w:val="00E8023C"/>
    <w:rsid w:val="00E807DC"/>
    <w:rsid w:val="00E809D5"/>
    <w:rsid w:val="00E81175"/>
    <w:rsid w:val="00E82449"/>
    <w:rsid w:val="00E8247F"/>
    <w:rsid w:val="00E83B6B"/>
    <w:rsid w:val="00E8524F"/>
    <w:rsid w:val="00E853B6"/>
    <w:rsid w:val="00E86AB3"/>
    <w:rsid w:val="00E87C82"/>
    <w:rsid w:val="00E901E7"/>
    <w:rsid w:val="00E90687"/>
    <w:rsid w:val="00E9236C"/>
    <w:rsid w:val="00E92424"/>
    <w:rsid w:val="00E94226"/>
    <w:rsid w:val="00E95236"/>
    <w:rsid w:val="00E96304"/>
    <w:rsid w:val="00E96339"/>
    <w:rsid w:val="00E970C3"/>
    <w:rsid w:val="00EA1E13"/>
    <w:rsid w:val="00EA27AB"/>
    <w:rsid w:val="00EA2E5A"/>
    <w:rsid w:val="00EA2F4F"/>
    <w:rsid w:val="00EA36CD"/>
    <w:rsid w:val="00EA4398"/>
    <w:rsid w:val="00EA484D"/>
    <w:rsid w:val="00EA6454"/>
    <w:rsid w:val="00EB0331"/>
    <w:rsid w:val="00EB0C27"/>
    <w:rsid w:val="00EB0D02"/>
    <w:rsid w:val="00EB154F"/>
    <w:rsid w:val="00EB2074"/>
    <w:rsid w:val="00EB250F"/>
    <w:rsid w:val="00EB2739"/>
    <w:rsid w:val="00EC0C76"/>
    <w:rsid w:val="00EC3204"/>
    <w:rsid w:val="00EC372F"/>
    <w:rsid w:val="00EC37CB"/>
    <w:rsid w:val="00EC57A3"/>
    <w:rsid w:val="00EC5F85"/>
    <w:rsid w:val="00ED1448"/>
    <w:rsid w:val="00ED1D18"/>
    <w:rsid w:val="00ED2477"/>
    <w:rsid w:val="00ED37AB"/>
    <w:rsid w:val="00ED45FB"/>
    <w:rsid w:val="00ED5A63"/>
    <w:rsid w:val="00ED63D5"/>
    <w:rsid w:val="00ED6C10"/>
    <w:rsid w:val="00EE08B6"/>
    <w:rsid w:val="00EE0AA2"/>
    <w:rsid w:val="00EE251B"/>
    <w:rsid w:val="00EE3506"/>
    <w:rsid w:val="00EE39D8"/>
    <w:rsid w:val="00EE4E14"/>
    <w:rsid w:val="00EE5A8D"/>
    <w:rsid w:val="00EE6CF8"/>
    <w:rsid w:val="00EF07F2"/>
    <w:rsid w:val="00EF166A"/>
    <w:rsid w:val="00EF16A2"/>
    <w:rsid w:val="00EF4148"/>
    <w:rsid w:val="00EF4D56"/>
    <w:rsid w:val="00EF6587"/>
    <w:rsid w:val="00F00752"/>
    <w:rsid w:val="00F01A6B"/>
    <w:rsid w:val="00F01A74"/>
    <w:rsid w:val="00F02052"/>
    <w:rsid w:val="00F02E04"/>
    <w:rsid w:val="00F03256"/>
    <w:rsid w:val="00F0393D"/>
    <w:rsid w:val="00F05C40"/>
    <w:rsid w:val="00F06DE9"/>
    <w:rsid w:val="00F1009B"/>
    <w:rsid w:val="00F1080A"/>
    <w:rsid w:val="00F10959"/>
    <w:rsid w:val="00F111D7"/>
    <w:rsid w:val="00F1147D"/>
    <w:rsid w:val="00F11697"/>
    <w:rsid w:val="00F123A9"/>
    <w:rsid w:val="00F13716"/>
    <w:rsid w:val="00F15EA9"/>
    <w:rsid w:val="00F1695E"/>
    <w:rsid w:val="00F2065B"/>
    <w:rsid w:val="00F21A95"/>
    <w:rsid w:val="00F24AF5"/>
    <w:rsid w:val="00F24F18"/>
    <w:rsid w:val="00F25296"/>
    <w:rsid w:val="00F25D20"/>
    <w:rsid w:val="00F25D55"/>
    <w:rsid w:val="00F25F6C"/>
    <w:rsid w:val="00F26943"/>
    <w:rsid w:val="00F26977"/>
    <w:rsid w:val="00F269E6"/>
    <w:rsid w:val="00F26F4B"/>
    <w:rsid w:val="00F27226"/>
    <w:rsid w:val="00F27EF2"/>
    <w:rsid w:val="00F30B96"/>
    <w:rsid w:val="00F30D37"/>
    <w:rsid w:val="00F3224D"/>
    <w:rsid w:val="00F329B4"/>
    <w:rsid w:val="00F358A1"/>
    <w:rsid w:val="00F35985"/>
    <w:rsid w:val="00F364F8"/>
    <w:rsid w:val="00F4133A"/>
    <w:rsid w:val="00F41C07"/>
    <w:rsid w:val="00F427DF"/>
    <w:rsid w:val="00F439A2"/>
    <w:rsid w:val="00F473C3"/>
    <w:rsid w:val="00F47A18"/>
    <w:rsid w:val="00F50F9C"/>
    <w:rsid w:val="00F5366E"/>
    <w:rsid w:val="00F537BA"/>
    <w:rsid w:val="00F53AF4"/>
    <w:rsid w:val="00F548D1"/>
    <w:rsid w:val="00F54E0A"/>
    <w:rsid w:val="00F55753"/>
    <w:rsid w:val="00F55BD3"/>
    <w:rsid w:val="00F605EE"/>
    <w:rsid w:val="00F61397"/>
    <w:rsid w:val="00F62B07"/>
    <w:rsid w:val="00F63488"/>
    <w:rsid w:val="00F63C2F"/>
    <w:rsid w:val="00F669EB"/>
    <w:rsid w:val="00F674FC"/>
    <w:rsid w:val="00F704FC"/>
    <w:rsid w:val="00F709A0"/>
    <w:rsid w:val="00F71958"/>
    <w:rsid w:val="00F71AB0"/>
    <w:rsid w:val="00F73035"/>
    <w:rsid w:val="00F733E6"/>
    <w:rsid w:val="00F7683F"/>
    <w:rsid w:val="00F77221"/>
    <w:rsid w:val="00F81643"/>
    <w:rsid w:val="00F83413"/>
    <w:rsid w:val="00F8399D"/>
    <w:rsid w:val="00F854E2"/>
    <w:rsid w:val="00F904AC"/>
    <w:rsid w:val="00F90BAF"/>
    <w:rsid w:val="00F910B8"/>
    <w:rsid w:val="00F92067"/>
    <w:rsid w:val="00F95080"/>
    <w:rsid w:val="00F954C1"/>
    <w:rsid w:val="00F96DA4"/>
    <w:rsid w:val="00F96EE5"/>
    <w:rsid w:val="00F970A4"/>
    <w:rsid w:val="00F97880"/>
    <w:rsid w:val="00FA060C"/>
    <w:rsid w:val="00FA0BA4"/>
    <w:rsid w:val="00FA4D2F"/>
    <w:rsid w:val="00FA6B00"/>
    <w:rsid w:val="00FA6FCF"/>
    <w:rsid w:val="00FA7F32"/>
    <w:rsid w:val="00FB093B"/>
    <w:rsid w:val="00FB1019"/>
    <w:rsid w:val="00FB1515"/>
    <w:rsid w:val="00FB33E6"/>
    <w:rsid w:val="00FB5F5A"/>
    <w:rsid w:val="00FB6624"/>
    <w:rsid w:val="00FB699B"/>
    <w:rsid w:val="00FB7228"/>
    <w:rsid w:val="00FB7A67"/>
    <w:rsid w:val="00FC2D9C"/>
    <w:rsid w:val="00FC40BB"/>
    <w:rsid w:val="00FC411D"/>
    <w:rsid w:val="00FC520E"/>
    <w:rsid w:val="00FC53A2"/>
    <w:rsid w:val="00FC717B"/>
    <w:rsid w:val="00FC7D8F"/>
    <w:rsid w:val="00FD06CC"/>
    <w:rsid w:val="00FD09A7"/>
    <w:rsid w:val="00FD0A78"/>
    <w:rsid w:val="00FD0B57"/>
    <w:rsid w:val="00FD16CD"/>
    <w:rsid w:val="00FD1FF9"/>
    <w:rsid w:val="00FD23A8"/>
    <w:rsid w:val="00FD31E6"/>
    <w:rsid w:val="00FD3EEC"/>
    <w:rsid w:val="00FD457A"/>
    <w:rsid w:val="00FE019A"/>
    <w:rsid w:val="00FE0E20"/>
    <w:rsid w:val="00FE17F6"/>
    <w:rsid w:val="00FE247D"/>
    <w:rsid w:val="00FE3853"/>
    <w:rsid w:val="00FE3996"/>
    <w:rsid w:val="00FE49AF"/>
    <w:rsid w:val="00FE74AE"/>
    <w:rsid w:val="00FF2296"/>
    <w:rsid w:val="00FF2883"/>
    <w:rsid w:val="00FF3FCC"/>
    <w:rsid w:val="00FF441A"/>
    <w:rsid w:val="00FF4788"/>
    <w:rsid w:val="00FF5BDE"/>
    <w:rsid w:val="00FF64FE"/>
    <w:rsid w:val="00FF6D48"/>
    <w:rsid w:val="00FF73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3">
      <v:textbox inset="5.85pt,.7pt,5.85pt,.7pt"/>
    </o:shapedefaults>
    <o:shapelayout v:ext="edit">
      <o:idmap v:ext="edit" data="2"/>
    </o:shapelayout>
  </w:shapeDefaults>
  <w:decimalSymbol w:val="."/>
  <w:listSeparator w:val=","/>
  <w14:docId w14:val="6D7EB704"/>
  <w15:chartTrackingRefBased/>
  <w15:docId w15:val="{0F891040-24C1-48D5-A131-46DD60B8D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7F0A"/>
    <w:pPr>
      <w:widowControl w:val="0"/>
      <w:spacing w:afterLines="100" w:after="360"/>
      <w:ind w:firstLineChars="100" w:firstLine="210"/>
      <w:jc w:val="both"/>
    </w:pPr>
  </w:style>
  <w:style w:type="paragraph" w:styleId="1">
    <w:name w:val="heading 1"/>
    <w:basedOn w:val="a"/>
    <w:next w:val="a"/>
    <w:link w:val="10"/>
    <w:uiPriority w:val="9"/>
    <w:qFormat/>
    <w:rsid w:val="00440506"/>
    <w:pPr>
      <w:keepNext/>
      <w:spacing w:afterLines="0" w:after="0"/>
      <w:ind w:firstLineChars="0" w:firstLine="0"/>
      <w:outlineLvl w:val="0"/>
    </w:pPr>
    <w:rPr>
      <w:rFonts w:eastAsiaTheme="minorHAnsi" w:cstheme="majorBidi"/>
      <w:sz w:val="32"/>
      <w:szCs w:val="32"/>
    </w:rPr>
  </w:style>
  <w:style w:type="paragraph" w:styleId="2">
    <w:name w:val="heading 2"/>
    <w:basedOn w:val="a"/>
    <w:next w:val="a"/>
    <w:link w:val="20"/>
    <w:uiPriority w:val="9"/>
    <w:unhideWhenUsed/>
    <w:qFormat/>
    <w:rsid w:val="004F2366"/>
    <w:pPr>
      <w:keepNext/>
      <w:spacing w:afterLines="0" w:after="0"/>
      <w:ind w:firstLineChars="0" w:firstLine="0"/>
      <w:outlineLvl w:val="1"/>
    </w:pPr>
    <w:rPr>
      <w:rFonts w:eastAsiaTheme="minorHAnsi" w:cstheme="majorBidi"/>
      <w:sz w:val="24"/>
      <w:szCs w:val="28"/>
    </w:rPr>
  </w:style>
  <w:style w:type="paragraph" w:styleId="3">
    <w:name w:val="heading 3"/>
    <w:basedOn w:val="a"/>
    <w:next w:val="a"/>
    <w:link w:val="30"/>
    <w:uiPriority w:val="9"/>
    <w:unhideWhenUsed/>
    <w:qFormat/>
    <w:rsid w:val="00801780"/>
    <w:pPr>
      <w:keepNext/>
      <w:spacing w:afterLines="0" w:after="0"/>
      <w:ind w:firstLineChars="68" w:firstLine="140"/>
      <w:outlineLvl w:val="2"/>
    </w:pPr>
    <w:rPr>
      <w:rFonts w:eastAsiaTheme="minorHAnsi"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A43296"/>
    <w:pPr>
      <w:spacing w:before="240" w:after="120"/>
      <w:jc w:val="center"/>
      <w:outlineLvl w:val="0"/>
    </w:pPr>
    <w:rPr>
      <w:rFonts w:asciiTheme="majorHAnsi" w:eastAsiaTheme="majorEastAsia" w:hAnsiTheme="majorHAnsi" w:cstheme="majorBidi"/>
      <w:sz w:val="32"/>
      <w:szCs w:val="32"/>
    </w:rPr>
  </w:style>
  <w:style w:type="character" w:customStyle="1" w:styleId="a4">
    <w:name w:val="表題 (文字)"/>
    <w:basedOn w:val="a0"/>
    <w:link w:val="a3"/>
    <w:uiPriority w:val="10"/>
    <w:rsid w:val="00A43296"/>
    <w:rPr>
      <w:rFonts w:asciiTheme="majorHAnsi" w:eastAsiaTheme="majorEastAsia" w:hAnsiTheme="majorHAnsi" w:cstheme="majorBidi"/>
      <w:sz w:val="32"/>
      <w:szCs w:val="32"/>
    </w:rPr>
  </w:style>
  <w:style w:type="paragraph" w:styleId="a5">
    <w:name w:val="Subtitle"/>
    <w:basedOn w:val="a"/>
    <w:next w:val="a"/>
    <w:link w:val="a6"/>
    <w:uiPriority w:val="11"/>
    <w:qFormat/>
    <w:rsid w:val="00A43296"/>
    <w:pPr>
      <w:jc w:val="center"/>
      <w:outlineLvl w:val="1"/>
    </w:pPr>
    <w:rPr>
      <w:sz w:val="24"/>
      <w:szCs w:val="24"/>
    </w:rPr>
  </w:style>
  <w:style w:type="character" w:customStyle="1" w:styleId="a6">
    <w:name w:val="副題 (文字)"/>
    <w:basedOn w:val="a0"/>
    <w:link w:val="a5"/>
    <w:uiPriority w:val="11"/>
    <w:rsid w:val="00A43296"/>
    <w:rPr>
      <w:sz w:val="24"/>
      <w:szCs w:val="24"/>
    </w:rPr>
  </w:style>
  <w:style w:type="character" w:customStyle="1" w:styleId="10">
    <w:name w:val="見出し 1 (文字)"/>
    <w:basedOn w:val="a0"/>
    <w:link w:val="1"/>
    <w:uiPriority w:val="9"/>
    <w:rsid w:val="00440506"/>
    <w:rPr>
      <w:rFonts w:eastAsiaTheme="minorHAnsi" w:cstheme="majorBidi"/>
      <w:sz w:val="32"/>
      <w:szCs w:val="32"/>
    </w:rPr>
  </w:style>
  <w:style w:type="paragraph" w:styleId="a7">
    <w:name w:val="List Paragraph"/>
    <w:basedOn w:val="a"/>
    <w:uiPriority w:val="34"/>
    <w:qFormat/>
    <w:rsid w:val="00541218"/>
    <w:pPr>
      <w:ind w:leftChars="400" w:left="840"/>
    </w:pPr>
  </w:style>
  <w:style w:type="character" w:customStyle="1" w:styleId="20">
    <w:name w:val="見出し 2 (文字)"/>
    <w:basedOn w:val="a0"/>
    <w:link w:val="2"/>
    <w:uiPriority w:val="9"/>
    <w:rsid w:val="004F2366"/>
    <w:rPr>
      <w:rFonts w:eastAsiaTheme="minorHAnsi" w:cstheme="majorBidi"/>
      <w:sz w:val="24"/>
      <w:szCs w:val="28"/>
    </w:rPr>
  </w:style>
  <w:style w:type="character" w:customStyle="1" w:styleId="30">
    <w:name w:val="見出し 3 (文字)"/>
    <w:basedOn w:val="a0"/>
    <w:link w:val="3"/>
    <w:uiPriority w:val="9"/>
    <w:rsid w:val="00801780"/>
    <w:rPr>
      <w:rFonts w:eastAsiaTheme="minorHAnsi" w:cstheme="majorBidi"/>
      <w:b/>
      <w:bCs/>
    </w:rPr>
  </w:style>
  <w:style w:type="paragraph" w:customStyle="1" w:styleId="EndNoteBibliographyTitle">
    <w:name w:val="EndNote Bibliography Title"/>
    <w:basedOn w:val="a"/>
    <w:link w:val="EndNoteBibliographyTitle0"/>
    <w:rsid w:val="005D3D6B"/>
    <w:pPr>
      <w:spacing w:after="0"/>
      <w:jc w:val="center"/>
    </w:pPr>
    <w:rPr>
      <w:rFonts w:ascii="游明朝" w:eastAsia="游明朝" w:hAnsi="游明朝"/>
      <w:noProof/>
      <w:sz w:val="20"/>
    </w:rPr>
  </w:style>
  <w:style w:type="character" w:customStyle="1" w:styleId="EndNoteBibliographyTitle0">
    <w:name w:val="EndNote Bibliography Title (文字)"/>
    <w:basedOn w:val="a0"/>
    <w:link w:val="EndNoteBibliographyTitle"/>
    <w:rsid w:val="005D3D6B"/>
    <w:rPr>
      <w:rFonts w:ascii="游明朝" w:eastAsia="游明朝" w:hAnsi="游明朝"/>
      <w:noProof/>
      <w:sz w:val="20"/>
    </w:rPr>
  </w:style>
  <w:style w:type="paragraph" w:customStyle="1" w:styleId="EndNoteBibliography">
    <w:name w:val="EndNote Bibliography"/>
    <w:basedOn w:val="a"/>
    <w:link w:val="EndNoteBibliography0"/>
    <w:rsid w:val="005D3D6B"/>
    <w:rPr>
      <w:rFonts w:ascii="游明朝" w:eastAsia="游明朝" w:hAnsi="游明朝"/>
      <w:noProof/>
      <w:sz w:val="20"/>
    </w:rPr>
  </w:style>
  <w:style w:type="character" w:customStyle="1" w:styleId="EndNoteBibliography0">
    <w:name w:val="EndNote Bibliography (文字)"/>
    <w:basedOn w:val="a0"/>
    <w:link w:val="EndNoteBibliography"/>
    <w:rsid w:val="005D3D6B"/>
    <w:rPr>
      <w:rFonts w:ascii="游明朝" w:eastAsia="游明朝" w:hAnsi="游明朝"/>
      <w:noProof/>
      <w:sz w:val="20"/>
    </w:rPr>
  </w:style>
  <w:style w:type="character" w:styleId="a8">
    <w:name w:val="Hyperlink"/>
    <w:basedOn w:val="a0"/>
    <w:uiPriority w:val="99"/>
    <w:unhideWhenUsed/>
    <w:rsid w:val="005D3D6B"/>
    <w:rPr>
      <w:color w:val="0563C1" w:themeColor="hyperlink"/>
      <w:u w:val="single"/>
    </w:rPr>
  </w:style>
  <w:style w:type="character" w:styleId="a9">
    <w:name w:val="Unresolved Mention"/>
    <w:basedOn w:val="a0"/>
    <w:uiPriority w:val="99"/>
    <w:semiHidden/>
    <w:unhideWhenUsed/>
    <w:rsid w:val="005D3D6B"/>
    <w:rPr>
      <w:color w:val="605E5C"/>
      <w:shd w:val="clear" w:color="auto" w:fill="E1DFDD"/>
    </w:rPr>
  </w:style>
  <w:style w:type="paragraph" w:styleId="aa">
    <w:name w:val="Body Text"/>
    <w:basedOn w:val="a"/>
    <w:link w:val="ab"/>
    <w:semiHidden/>
    <w:rsid w:val="00F5366E"/>
    <w:pPr>
      <w:spacing w:afterLines="0" w:after="0" w:line="200" w:lineRule="atLeast"/>
      <w:ind w:firstLine="189"/>
    </w:pPr>
    <w:rPr>
      <w:rFonts w:ascii="Times New Roman" w:eastAsia="ＭＳ 明朝" w:hAnsi="Times New Roman" w:cs="Times New Roman"/>
      <w:szCs w:val="21"/>
    </w:rPr>
  </w:style>
  <w:style w:type="character" w:customStyle="1" w:styleId="ab">
    <w:name w:val="本文 (文字)"/>
    <w:basedOn w:val="a0"/>
    <w:link w:val="aa"/>
    <w:semiHidden/>
    <w:rsid w:val="00F5366E"/>
    <w:rPr>
      <w:rFonts w:ascii="Times New Roman" w:eastAsia="ＭＳ 明朝" w:hAnsi="Times New Roman" w:cs="Times New Roman"/>
      <w:szCs w:val="21"/>
    </w:rPr>
  </w:style>
  <w:style w:type="character" w:styleId="ac">
    <w:name w:val="Placeholder Text"/>
    <w:basedOn w:val="a0"/>
    <w:uiPriority w:val="99"/>
    <w:semiHidden/>
    <w:rsid w:val="001D7750"/>
    <w:rPr>
      <w:color w:val="666666"/>
    </w:rPr>
  </w:style>
  <w:style w:type="paragraph" w:styleId="ad">
    <w:name w:val="header"/>
    <w:basedOn w:val="a"/>
    <w:link w:val="ae"/>
    <w:uiPriority w:val="99"/>
    <w:unhideWhenUsed/>
    <w:rsid w:val="00094BE4"/>
    <w:pPr>
      <w:tabs>
        <w:tab w:val="center" w:pos="4252"/>
        <w:tab w:val="right" w:pos="8504"/>
      </w:tabs>
      <w:snapToGrid w:val="0"/>
    </w:pPr>
  </w:style>
  <w:style w:type="character" w:customStyle="1" w:styleId="ae">
    <w:name w:val="ヘッダー (文字)"/>
    <w:basedOn w:val="a0"/>
    <w:link w:val="ad"/>
    <w:uiPriority w:val="99"/>
    <w:rsid w:val="00094BE4"/>
  </w:style>
  <w:style w:type="paragraph" w:styleId="af">
    <w:name w:val="footer"/>
    <w:basedOn w:val="a"/>
    <w:link w:val="af0"/>
    <w:uiPriority w:val="99"/>
    <w:unhideWhenUsed/>
    <w:rsid w:val="00094BE4"/>
    <w:pPr>
      <w:tabs>
        <w:tab w:val="center" w:pos="4252"/>
        <w:tab w:val="right" w:pos="8504"/>
      </w:tabs>
      <w:snapToGrid w:val="0"/>
    </w:pPr>
  </w:style>
  <w:style w:type="character" w:customStyle="1" w:styleId="af0">
    <w:name w:val="フッター (文字)"/>
    <w:basedOn w:val="a0"/>
    <w:link w:val="af"/>
    <w:uiPriority w:val="99"/>
    <w:rsid w:val="00094B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755996">
      <w:bodyDiv w:val="1"/>
      <w:marLeft w:val="0"/>
      <w:marRight w:val="0"/>
      <w:marTop w:val="0"/>
      <w:marBottom w:val="0"/>
      <w:divBdr>
        <w:top w:val="none" w:sz="0" w:space="0" w:color="auto"/>
        <w:left w:val="none" w:sz="0" w:space="0" w:color="auto"/>
        <w:bottom w:val="none" w:sz="0" w:space="0" w:color="auto"/>
        <w:right w:val="none" w:sz="0" w:space="0" w:color="auto"/>
      </w:divBdr>
    </w:div>
    <w:div w:id="84158568">
      <w:bodyDiv w:val="1"/>
      <w:marLeft w:val="0"/>
      <w:marRight w:val="0"/>
      <w:marTop w:val="0"/>
      <w:marBottom w:val="0"/>
      <w:divBdr>
        <w:top w:val="none" w:sz="0" w:space="0" w:color="auto"/>
        <w:left w:val="none" w:sz="0" w:space="0" w:color="auto"/>
        <w:bottom w:val="none" w:sz="0" w:space="0" w:color="auto"/>
        <w:right w:val="none" w:sz="0" w:space="0" w:color="auto"/>
      </w:divBdr>
    </w:div>
    <w:div w:id="204097308">
      <w:bodyDiv w:val="1"/>
      <w:marLeft w:val="0"/>
      <w:marRight w:val="0"/>
      <w:marTop w:val="0"/>
      <w:marBottom w:val="0"/>
      <w:divBdr>
        <w:top w:val="none" w:sz="0" w:space="0" w:color="auto"/>
        <w:left w:val="none" w:sz="0" w:space="0" w:color="auto"/>
        <w:bottom w:val="none" w:sz="0" w:space="0" w:color="auto"/>
        <w:right w:val="none" w:sz="0" w:space="0" w:color="auto"/>
      </w:divBdr>
    </w:div>
    <w:div w:id="412513696">
      <w:bodyDiv w:val="1"/>
      <w:marLeft w:val="0"/>
      <w:marRight w:val="0"/>
      <w:marTop w:val="0"/>
      <w:marBottom w:val="0"/>
      <w:divBdr>
        <w:top w:val="none" w:sz="0" w:space="0" w:color="auto"/>
        <w:left w:val="none" w:sz="0" w:space="0" w:color="auto"/>
        <w:bottom w:val="none" w:sz="0" w:space="0" w:color="auto"/>
        <w:right w:val="none" w:sz="0" w:space="0" w:color="auto"/>
      </w:divBdr>
    </w:div>
    <w:div w:id="491340442">
      <w:bodyDiv w:val="1"/>
      <w:marLeft w:val="0"/>
      <w:marRight w:val="0"/>
      <w:marTop w:val="0"/>
      <w:marBottom w:val="0"/>
      <w:divBdr>
        <w:top w:val="none" w:sz="0" w:space="0" w:color="auto"/>
        <w:left w:val="none" w:sz="0" w:space="0" w:color="auto"/>
        <w:bottom w:val="none" w:sz="0" w:space="0" w:color="auto"/>
        <w:right w:val="none" w:sz="0" w:space="0" w:color="auto"/>
      </w:divBdr>
      <w:divsChild>
        <w:div w:id="1704205628">
          <w:marLeft w:val="0"/>
          <w:marRight w:val="0"/>
          <w:marTop w:val="0"/>
          <w:marBottom w:val="0"/>
          <w:divBdr>
            <w:top w:val="none" w:sz="0" w:space="0" w:color="auto"/>
            <w:left w:val="none" w:sz="0" w:space="0" w:color="auto"/>
            <w:bottom w:val="none" w:sz="0" w:space="0" w:color="auto"/>
            <w:right w:val="none" w:sz="0" w:space="0" w:color="auto"/>
          </w:divBdr>
        </w:div>
        <w:div w:id="536964073">
          <w:marLeft w:val="0"/>
          <w:marRight w:val="0"/>
          <w:marTop w:val="0"/>
          <w:marBottom w:val="0"/>
          <w:divBdr>
            <w:top w:val="none" w:sz="0" w:space="0" w:color="auto"/>
            <w:left w:val="none" w:sz="0" w:space="0" w:color="auto"/>
            <w:bottom w:val="none" w:sz="0" w:space="0" w:color="auto"/>
            <w:right w:val="none" w:sz="0" w:space="0" w:color="auto"/>
          </w:divBdr>
          <w:divsChild>
            <w:div w:id="242643927">
              <w:marLeft w:val="0"/>
              <w:marRight w:val="0"/>
              <w:marTop w:val="0"/>
              <w:marBottom w:val="0"/>
              <w:divBdr>
                <w:top w:val="none" w:sz="0" w:space="0" w:color="auto"/>
                <w:left w:val="none" w:sz="0" w:space="0" w:color="auto"/>
                <w:bottom w:val="none" w:sz="0" w:space="0" w:color="auto"/>
                <w:right w:val="none" w:sz="0" w:space="0" w:color="auto"/>
              </w:divBdr>
              <w:divsChild>
                <w:div w:id="39913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157357">
          <w:marLeft w:val="0"/>
          <w:marRight w:val="0"/>
          <w:marTop w:val="100"/>
          <w:marBottom w:val="0"/>
          <w:divBdr>
            <w:top w:val="none" w:sz="0" w:space="0" w:color="auto"/>
            <w:left w:val="none" w:sz="0" w:space="0" w:color="auto"/>
            <w:bottom w:val="none" w:sz="0" w:space="0" w:color="auto"/>
            <w:right w:val="none" w:sz="0" w:space="0" w:color="auto"/>
          </w:divBdr>
          <w:divsChild>
            <w:div w:id="1979720362">
              <w:marLeft w:val="0"/>
              <w:marRight w:val="0"/>
              <w:marTop w:val="0"/>
              <w:marBottom w:val="0"/>
              <w:divBdr>
                <w:top w:val="none" w:sz="0" w:space="0" w:color="auto"/>
                <w:left w:val="none" w:sz="0" w:space="0" w:color="auto"/>
                <w:bottom w:val="none" w:sz="0" w:space="0" w:color="auto"/>
                <w:right w:val="none" w:sz="0" w:space="0" w:color="auto"/>
              </w:divBdr>
            </w:div>
            <w:div w:id="1992176732">
              <w:marLeft w:val="0"/>
              <w:marRight w:val="0"/>
              <w:marTop w:val="0"/>
              <w:marBottom w:val="0"/>
              <w:divBdr>
                <w:top w:val="none" w:sz="0" w:space="0" w:color="auto"/>
                <w:left w:val="none" w:sz="0" w:space="0" w:color="auto"/>
                <w:bottom w:val="none" w:sz="0" w:space="0" w:color="auto"/>
                <w:right w:val="none" w:sz="0" w:space="0" w:color="auto"/>
              </w:divBdr>
            </w:div>
          </w:divsChild>
        </w:div>
        <w:div w:id="1827742825">
          <w:marLeft w:val="0"/>
          <w:marRight w:val="0"/>
          <w:marTop w:val="0"/>
          <w:marBottom w:val="0"/>
          <w:divBdr>
            <w:top w:val="none" w:sz="0" w:space="0" w:color="auto"/>
            <w:left w:val="none" w:sz="0" w:space="0" w:color="auto"/>
            <w:bottom w:val="none" w:sz="0" w:space="0" w:color="auto"/>
            <w:right w:val="none" w:sz="0" w:space="0" w:color="auto"/>
          </w:divBdr>
          <w:divsChild>
            <w:div w:id="1336375844">
              <w:marLeft w:val="0"/>
              <w:marRight w:val="0"/>
              <w:marTop w:val="60"/>
              <w:marBottom w:val="0"/>
              <w:divBdr>
                <w:top w:val="none" w:sz="0" w:space="0" w:color="auto"/>
                <w:left w:val="none" w:sz="0" w:space="0" w:color="auto"/>
                <w:bottom w:val="none" w:sz="0" w:space="0" w:color="auto"/>
                <w:right w:val="none" w:sz="0" w:space="0" w:color="auto"/>
              </w:divBdr>
            </w:div>
          </w:divsChild>
        </w:div>
        <w:div w:id="1946647523">
          <w:marLeft w:val="0"/>
          <w:marRight w:val="0"/>
          <w:marTop w:val="0"/>
          <w:marBottom w:val="0"/>
          <w:divBdr>
            <w:top w:val="none" w:sz="0" w:space="0" w:color="auto"/>
            <w:left w:val="none" w:sz="0" w:space="0" w:color="auto"/>
            <w:bottom w:val="none" w:sz="0" w:space="0" w:color="auto"/>
            <w:right w:val="none" w:sz="0" w:space="0" w:color="auto"/>
          </w:divBdr>
        </w:div>
        <w:div w:id="1723597952">
          <w:marLeft w:val="0"/>
          <w:marRight w:val="0"/>
          <w:marTop w:val="0"/>
          <w:marBottom w:val="0"/>
          <w:divBdr>
            <w:top w:val="none" w:sz="0" w:space="0" w:color="auto"/>
            <w:left w:val="none" w:sz="0" w:space="0" w:color="auto"/>
            <w:bottom w:val="none" w:sz="0" w:space="0" w:color="auto"/>
            <w:right w:val="none" w:sz="0" w:space="0" w:color="auto"/>
          </w:divBdr>
          <w:divsChild>
            <w:div w:id="174803672">
              <w:marLeft w:val="0"/>
              <w:marRight w:val="0"/>
              <w:marTop w:val="0"/>
              <w:marBottom w:val="0"/>
              <w:divBdr>
                <w:top w:val="none" w:sz="0" w:space="0" w:color="auto"/>
                <w:left w:val="none" w:sz="0" w:space="0" w:color="auto"/>
                <w:bottom w:val="none" w:sz="0" w:space="0" w:color="auto"/>
                <w:right w:val="none" w:sz="0" w:space="0" w:color="auto"/>
              </w:divBdr>
              <w:divsChild>
                <w:div w:id="1772237251">
                  <w:marLeft w:val="0"/>
                  <w:marRight w:val="0"/>
                  <w:marTop w:val="0"/>
                  <w:marBottom w:val="0"/>
                  <w:divBdr>
                    <w:top w:val="none" w:sz="0" w:space="0" w:color="auto"/>
                    <w:left w:val="none" w:sz="0" w:space="0" w:color="auto"/>
                    <w:bottom w:val="none" w:sz="0" w:space="0" w:color="auto"/>
                    <w:right w:val="none" w:sz="0" w:space="0" w:color="auto"/>
                  </w:divBdr>
                  <w:divsChild>
                    <w:div w:id="193805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4715680">
      <w:bodyDiv w:val="1"/>
      <w:marLeft w:val="0"/>
      <w:marRight w:val="0"/>
      <w:marTop w:val="0"/>
      <w:marBottom w:val="0"/>
      <w:divBdr>
        <w:top w:val="none" w:sz="0" w:space="0" w:color="auto"/>
        <w:left w:val="none" w:sz="0" w:space="0" w:color="auto"/>
        <w:bottom w:val="none" w:sz="0" w:space="0" w:color="auto"/>
        <w:right w:val="none" w:sz="0" w:space="0" w:color="auto"/>
      </w:divBdr>
    </w:div>
    <w:div w:id="957764121">
      <w:bodyDiv w:val="1"/>
      <w:marLeft w:val="0"/>
      <w:marRight w:val="0"/>
      <w:marTop w:val="0"/>
      <w:marBottom w:val="0"/>
      <w:divBdr>
        <w:top w:val="none" w:sz="0" w:space="0" w:color="auto"/>
        <w:left w:val="none" w:sz="0" w:space="0" w:color="auto"/>
        <w:bottom w:val="none" w:sz="0" w:space="0" w:color="auto"/>
        <w:right w:val="none" w:sz="0" w:space="0" w:color="auto"/>
      </w:divBdr>
    </w:div>
    <w:div w:id="1318143746">
      <w:bodyDiv w:val="1"/>
      <w:marLeft w:val="0"/>
      <w:marRight w:val="0"/>
      <w:marTop w:val="0"/>
      <w:marBottom w:val="0"/>
      <w:divBdr>
        <w:top w:val="none" w:sz="0" w:space="0" w:color="auto"/>
        <w:left w:val="none" w:sz="0" w:space="0" w:color="auto"/>
        <w:bottom w:val="none" w:sz="0" w:space="0" w:color="auto"/>
        <w:right w:val="none" w:sz="0" w:space="0" w:color="auto"/>
      </w:divBdr>
    </w:div>
    <w:div w:id="1673682809">
      <w:bodyDiv w:val="1"/>
      <w:marLeft w:val="0"/>
      <w:marRight w:val="0"/>
      <w:marTop w:val="0"/>
      <w:marBottom w:val="0"/>
      <w:divBdr>
        <w:top w:val="none" w:sz="0" w:space="0" w:color="auto"/>
        <w:left w:val="none" w:sz="0" w:space="0" w:color="auto"/>
        <w:bottom w:val="none" w:sz="0" w:space="0" w:color="auto"/>
        <w:right w:val="none" w:sz="0" w:space="0" w:color="auto"/>
      </w:divBdr>
    </w:div>
    <w:div w:id="1928727295">
      <w:bodyDiv w:val="1"/>
      <w:marLeft w:val="0"/>
      <w:marRight w:val="0"/>
      <w:marTop w:val="0"/>
      <w:marBottom w:val="0"/>
      <w:divBdr>
        <w:top w:val="none" w:sz="0" w:space="0" w:color="auto"/>
        <w:left w:val="none" w:sz="0" w:space="0" w:color="auto"/>
        <w:bottom w:val="none" w:sz="0" w:space="0" w:color="auto"/>
        <w:right w:val="none" w:sz="0" w:space="0" w:color="auto"/>
      </w:divBdr>
      <w:divsChild>
        <w:div w:id="1506164011">
          <w:marLeft w:val="0"/>
          <w:marRight w:val="0"/>
          <w:marTop w:val="0"/>
          <w:marBottom w:val="0"/>
          <w:divBdr>
            <w:top w:val="none" w:sz="0" w:space="0" w:color="auto"/>
            <w:left w:val="none" w:sz="0" w:space="0" w:color="auto"/>
            <w:bottom w:val="none" w:sz="0" w:space="0" w:color="auto"/>
            <w:right w:val="none" w:sz="0" w:space="0" w:color="auto"/>
          </w:divBdr>
        </w:div>
        <w:div w:id="1921525917">
          <w:marLeft w:val="0"/>
          <w:marRight w:val="0"/>
          <w:marTop w:val="0"/>
          <w:marBottom w:val="0"/>
          <w:divBdr>
            <w:top w:val="none" w:sz="0" w:space="0" w:color="auto"/>
            <w:left w:val="none" w:sz="0" w:space="0" w:color="auto"/>
            <w:bottom w:val="none" w:sz="0" w:space="0" w:color="auto"/>
            <w:right w:val="none" w:sz="0" w:space="0" w:color="auto"/>
          </w:divBdr>
          <w:divsChild>
            <w:div w:id="914508184">
              <w:marLeft w:val="0"/>
              <w:marRight w:val="0"/>
              <w:marTop w:val="0"/>
              <w:marBottom w:val="0"/>
              <w:divBdr>
                <w:top w:val="none" w:sz="0" w:space="0" w:color="auto"/>
                <w:left w:val="none" w:sz="0" w:space="0" w:color="auto"/>
                <w:bottom w:val="none" w:sz="0" w:space="0" w:color="auto"/>
                <w:right w:val="none" w:sz="0" w:space="0" w:color="auto"/>
              </w:divBdr>
              <w:divsChild>
                <w:div w:id="102382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71025">
          <w:marLeft w:val="0"/>
          <w:marRight w:val="0"/>
          <w:marTop w:val="100"/>
          <w:marBottom w:val="0"/>
          <w:divBdr>
            <w:top w:val="none" w:sz="0" w:space="0" w:color="auto"/>
            <w:left w:val="none" w:sz="0" w:space="0" w:color="auto"/>
            <w:bottom w:val="none" w:sz="0" w:space="0" w:color="auto"/>
            <w:right w:val="none" w:sz="0" w:space="0" w:color="auto"/>
          </w:divBdr>
          <w:divsChild>
            <w:div w:id="765231054">
              <w:marLeft w:val="0"/>
              <w:marRight w:val="0"/>
              <w:marTop w:val="0"/>
              <w:marBottom w:val="0"/>
              <w:divBdr>
                <w:top w:val="none" w:sz="0" w:space="0" w:color="auto"/>
                <w:left w:val="none" w:sz="0" w:space="0" w:color="auto"/>
                <w:bottom w:val="none" w:sz="0" w:space="0" w:color="auto"/>
                <w:right w:val="none" w:sz="0" w:space="0" w:color="auto"/>
              </w:divBdr>
            </w:div>
            <w:div w:id="1016689576">
              <w:marLeft w:val="0"/>
              <w:marRight w:val="0"/>
              <w:marTop w:val="0"/>
              <w:marBottom w:val="0"/>
              <w:divBdr>
                <w:top w:val="none" w:sz="0" w:space="0" w:color="auto"/>
                <w:left w:val="none" w:sz="0" w:space="0" w:color="auto"/>
                <w:bottom w:val="none" w:sz="0" w:space="0" w:color="auto"/>
                <w:right w:val="none" w:sz="0" w:space="0" w:color="auto"/>
              </w:divBdr>
            </w:div>
          </w:divsChild>
        </w:div>
        <w:div w:id="979578821">
          <w:marLeft w:val="0"/>
          <w:marRight w:val="0"/>
          <w:marTop w:val="0"/>
          <w:marBottom w:val="0"/>
          <w:divBdr>
            <w:top w:val="none" w:sz="0" w:space="0" w:color="auto"/>
            <w:left w:val="none" w:sz="0" w:space="0" w:color="auto"/>
            <w:bottom w:val="none" w:sz="0" w:space="0" w:color="auto"/>
            <w:right w:val="none" w:sz="0" w:space="0" w:color="auto"/>
          </w:divBdr>
          <w:divsChild>
            <w:div w:id="1823887220">
              <w:marLeft w:val="0"/>
              <w:marRight w:val="0"/>
              <w:marTop w:val="60"/>
              <w:marBottom w:val="0"/>
              <w:divBdr>
                <w:top w:val="none" w:sz="0" w:space="0" w:color="auto"/>
                <w:left w:val="none" w:sz="0" w:space="0" w:color="auto"/>
                <w:bottom w:val="none" w:sz="0" w:space="0" w:color="auto"/>
                <w:right w:val="none" w:sz="0" w:space="0" w:color="auto"/>
              </w:divBdr>
            </w:div>
          </w:divsChild>
        </w:div>
        <w:div w:id="866986991">
          <w:marLeft w:val="0"/>
          <w:marRight w:val="0"/>
          <w:marTop w:val="0"/>
          <w:marBottom w:val="0"/>
          <w:divBdr>
            <w:top w:val="none" w:sz="0" w:space="0" w:color="auto"/>
            <w:left w:val="none" w:sz="0" w:space="0" w:color="auto"/>
            <w:bottom w:val="none" w:sz="0" w:space="0" w:color="auto"/>
            <w:right w:val="none" w:sz="0" w:space="0" w:color="auto"/>
          </w:divBdr>
        </w:div>
        <w:div w:id="558519085">
          <w:marLeft w:val="0"/>
          <w:marRight w:val="0"/>
          <w:marTop w:val="0"/>
          <w:marBottom w:val="0"/>
          <w:divBdr>
            <w:top w:val="none" w:sz="0" w:space="0" w:color="auto"/>
            <w:left w:val="none" w:sz="0" w:space="0" w:color="auto"/>
            <w:bottom w:val="none" w:sz="0" w:space="0" w:color="auto"/>
            <w:right w:val="none" w:sz="0" w:space="0" w:color="auto"/>
          </w:divBdr>
          <w:divsChild>
            <w:div w:id="1155874361">
              <w:marLeft w:val="0"/>
              <w:marRight w:val="0"/>
              <w:marTop w:val="0"/>
              <w:marBottom w:val="0"/>
              <w:divBdr>
                <w:top w:val="none" w:sz="0" w:space="0" w:color="auto"/>
                <w:left w:val="none" w:sz="0" w:space="0" w:color="auto"/>
                <w:bottom w:val="none" w:sz="0" w:space="0" w:color="auto"/>
                <w:right w:val="none" w:sz="0" w:space="0" w:color="auto"/>
              </w:divBdr>
              <w:divsChild>
                <w:div w:id="617563589">
                  <w:marLeft w:val="0"/>
                  <w:marRight w:val="0"/>
                  <w:marTop w:val="0"/>
                  <w:marBottom w:val="0"/>
                  <w:divBdr>
                    <w:top w:val="none" w:sz="0" w:space="0" w:color="auto"/>
                    <w:left w:val="none" w:sz="0" w:space="0" w:color="auto"/>
                    <w:bottom w:val="none" w:sz="0" w:space="0" w:color="auto"/>
                    <w:right w:val="none" w:sz="0" w:space="0" w:color="auto"/>
                  </w:divBdr>
                  <w:divsChild>
                    <w:div w:id="1954507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Excel_Worksheet.xlsx"/><Relationship Id="rId13" Type="http://schemas.openxmlformats.org/officeDocument/2006/relationships/image" Target="media/image5.emf"/><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emf"/><Relationship Id="rId12" Type="http://schemas.openxmlformats.org/officeDocument/2006/relationships/image" Target="media/image4.emf"/><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s://wnarifin.github.io/ssc_web.html"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package" Target="embeddings/Microsoft_Excel_Worksheet1.xlsx"/><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package" Target="embeddings/Microsoft_Excel_Worksheet2.xlsx"/><Relationship Id="rId22" Type="http://schemas.openxmlformats.org/officeDocument/2006/relationships/footer" Target="footer3.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49</TotalTime>
  <Pages>28</Pages>
  <Words>18382</Words>
  <Characters>104779</Characters>
  <Application>Microsoft Office Word</Application>
  <DocSecurity>0</DocSecurity>
  <Lines>873</Lines>
  <Paragraphs>245</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22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前川 亮</dc:creator>
  <cp:keywords/>
  <dc:description/>
  <cp:lastModifiedBy>Toru Maekawa</cp:lastModifiedBy>
  <cp:revision>2008</cp:revision>
  <dcterms:created xsi:type="dcterms:W3CDTF">2023-05-25T07:27:00Z</dcterms:created>
  <dcterms:modified xsi:type="dcterms:W3CDTF">2024-05-13T06:49:00Z</dcterms:modified>
</cp:coreProperties>
</file>